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342A6" w:rsidRDefault="007342A6" w:rsidP="00B72D1E">
      <w:pPr>
        <w:spacing w:line="240" w:lineRule="auto"/>
        <w:jc w:val="center"/>
        <w:rPr>
          <w:rFonts w:eastAsia="Times New Roman" w:cs="Times New Roman"/>
          <w:b/>
          <w:szCs w:val="24"/>
        </w:rPr>
      </w:pPr>
      <w:r>
        <w:rPr>
          <w:rFonts w:eastAsia="Times New Roman" w:cs="Times New Roman"/>
          <w:b/>
          <w:noProof/>
          <w:szCs w:val="24"/>
          <w:lang w:val="id-ID" w:eastAsia="id-ID"/>
        </w:rPr>
        <mc:AlternateContent>
          <mc:Choice Requires="wps">
            <w:drawing>
              <wp:anchor distT="0" distB="0" distL="114300" distR="114300" simplePos="0" relativeHeight="251659264" behindDoc="0" locked="0" layoutInCell="1" allowOverlap="1" wp14:anchorId="576DFF52" wp14:editId="31E8D923">
                <wp:simplePos x="0" y="0"/>
                <wp:positionH relativeFrom="column">
                  <wp:posOffset>-526498</wp:posOffset>
                </wp:positionH>
                <wp:positionV relativeFrom="paragraph">
                  <wp:posOffset>-593587</wp:posOffset>
                </wp:positionV>
                <wp:extent cx="3506470" cy="779145"/>
                <wp:effectExtent l="0" t="0" r="0" b="1905"/>
                <wp:wrapNone/>
                <wp:docPr id="4" name="Text Box 4"/>
                <wp:cNvGraphicFramePr/>
                <a:graphic xmlns:a="http://schemas.openxmlformats.org/drawingml/2006/main">
                  <a:graphicData uri="http://schemas.microsoft.com/office/word/2010/wordprocessingShape">
                    <wps:wsp>
                      <wps:cNvSpPr txBox="1"/>
                      <wps:spPr>
                        <a:xfrm>
                          <a:off x="0" y="0"/>
                          <a:ext cx="3506470" cy="7791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342A6" w:rsidRDefault="007342A6" w:rsidP="007342A6">
                            <w:pPr>
                              <w:spacing w:line="240" w:lineRule="auto"/>
                              <w:jc w:val="left"/>
                              <w:rPr>
                                <w:i/>
                                <w:sz w:val="20"/>
                                <w:szCs w:val="20"/>
                              </w:rPr>
                            </w:pPr>
                            <w:r>
                              <w:rPr>
                                <w:i/>
                                <w:sz w:val="20"/>
                                <w:szCs w:val="20"/>
                              </w:rPr>
                              <w:t>A</w:t>
                            </w:r>
                            <w:r w:rsidRPr="0045166D">
                              <w:rPr>
                                <w:i/>
                                <w:sz w:val="20"/>
                                <w:szCs w:val="20"/>
                              </w:rPr>
                              <w:t>uthor1, Author2, Author3</w:t>
                            </w:r>
                            <w:r>
                              <w:rPr>
                                <w:i/>
                                <w:sz w:val="20"/>
                                <w:szCs w:val="20"/>
                              </w:rPr>
                              <w:t xml:space="preserve"> </w:t>
                            </w:r>
                          </w:p>
                          <w:p w:rsidR="00AB6A4C" w:rsidRDefault="007342A6" w:rsidP="007342A6">
                            <w:pPr>
                              <w:spacing w:line="240" w:lineRule="auto"/>
                              <w:jc w:val="left"/>
                              <w:rPr>
                                <w:i/>
                                <w:sz w:val="20"/>
                                <w:szCs w:val="20"/>
                              </w:rPr>
                            </w:pPr>
                            <w:proofErr w:type="gramStart"/>
                            <w:r w:rsidRPr="0045166D">
                              <w:rPr>
                                <w:i/>
                                <w:sz w:val="20"/>
                                <w:szCs w:val="20"/>
                              </w:rPr>
                              <w:t>Bima Nursing Journal</w:t>
                            </w:r>
                            <w:r>
                              <w:rPr>
                                <w:i/>
                                <w:sz w:val="20"/>
                                <w:szCs w:val="20"/>
                              </w:rPr>
                              <w:t>.</w:t>
                            </w:r>
                            <w:proofErr w:type="gramEnd"/>
                            <w:r>
                              <w:rPr>
                                <w:i/>
                                <w:sz w:val="20"/>
                                <w:szCs w:val="20"/>
                              </w:rPr>
                              <w:t xml:space="preserve"> Vol. 1 No. 1 </w:t>
                            </w:r>
                            <w:r w:rsidR="00AB6A4C">
                              <w:rPr>
                                <w:i/>
                                <w:sz w:val="20"/>
                                <w:szCs w:val="20"/>
                              </w:rPr>
                              <w:t>Nov. 2019</w:t>
                            </w:r>
                          </w:p>
                          <w:p w:rsidR="007342A6" w:rsidRPr="00E02C78" w:rsidRDefault="00AB6A4C" w:rsidP="007342A6">
                            <w:pPr>
                              <w:spacing w:line="240" w:lineRule="auto"/>
                              <w:jc w:val="left"/>
                              <w:rPr>
                                <w:i/>
                                <w:sz w:val="20"/>
                                <w:szCs w:val="20"/>
                              </w:rPr>
                            </w:pPr>
                            <w:r>
                              <w:rPr>
                                <w:i/>
                                <w:sz w:val="20"/>
                                <w:szCs w:val="20"/>
                              </w:rPr>
                              <w:t>ISS</w:t>
                            </w:r>
                            <w:r w:rsidR="007342A6" w:rsidRPr="00E02C78">
                              <w:rPr>
                                <w:i/>
                                <w:sz w:val="20"/>
                                <w:szCs w:val="20"/>
                              </w:rPr>
                              <w:t xml:space="preserve">N </w:t>
                            </w:r>
                            <w:r w:rsidR="007342A6">
                              <w:rPr>
                                <w:i/>
                                <w:sz w:val="20"/>
                                <w:szCs w:val="20"/>
                              </w:rPr>
                              <w:t>0000</w:t>
                            </w:r>
                            <w:r w:rsidR="007342A6" w:rsidRPr="00E02C78">
                              <w:rPr>
                                <w:i/>
                                <w:sz w:val="20"/>
                                <w:szCs w:val="20"/>
                              </w:rPr>
                              <w:t>-</w:t>
                            </w:r>
                            <w:proofErr w:type="gramStart"/>
                            <w:r w:rsidR="007342A6">
                              <w:rPr>
                                <w:i/>
                                <w:sz w:val="20"/>
                                <w:szCs w:val="20"/>
                              </w:rPr>
                              <w:t>0000</w:t>
                            </w:r>
                            <w:r w:rsidR="007342A6" w:rsidRPr="00E02C78">
                              <w:rPr>
                                <w:i/>
                                <w:sz w:val="20"/>
                                <w:szCs w:val="20"/>
                              </w:rPr>
                              <w:t xml:space="preserve">  e</w:t>
                            </w:r>
                            <w:proofErr w:type="gramEnd"/>
                            <w:r w:rsidR="007342A6" w:rsidRPr="00E02C78">
                              <w:rPr>
                                <w:i/>
                                <w:sz w:val="20"/>
                                <w:szCs w:val="20"/>
                              </w:rPr>
                              <w:t xml:space="preserve">-ISSN </w:t>
                            </w:r>
                            <w:r w:rsidR="007342A6">
                              <w:rPr>
                                <w:i/>
                                <w:sz w:val="20"/>
                                <w:szCs w:val="20"/>
                              </w:rPr>
                              <w:t>0000</w:t>
                            </w:r>
                            <w:r w:rsidR="007342A6" w:rsidRPr="00E02C78">
                              <w:rPr>
                                <w:i/>
                                <w:sz w:val="20"/>
                                <w:szCs w:val="20"/>
                              </w:rPr>
                              <w:t>-</w:t>
                            </w:r>
                            <w:r w:rsidR="007342A6">
                              <w:rPr>
                                <w:i/>
                                <w:sz w:val="20"/>
                                <w:szCs w:val="20"/>
                              </w:rPr>
                              <w:t>0000</w:t>
                            </w:r>
                          </w:p>
                          <w:p w:rsidR="007342A6" w:rsidRDefault="00AE26FA" w:rsidP="007342A6">
                            <w:pPr>
                              <w:spacing w:line="240" w:lineRule="auto"/>
                              <w:jc w:val="left"/>
                              <w:rPr>
                                <w:rStyle w:val="Hyperlink"/>
                                <w:i/>
                                <w:sz w:val="20"/>
                                <w:szCs w:val="20"/>
                              </w:rPr>
                            </w:pPr>
                            <w:hyperlink r:id="rId8" w:history="1">
                              <w:r w:rsidR="007342A6" w:rsidRPr="0045166D">
                                <w:rPr>
                                  <w:rStyle w:val="Hyperlink"/>
                                  <w:i/>
                                  <w:sz w:val="20"/>
                                  <w:szCs w:val="20"/>
                                </w:rPr>
                                <w:t>http://jkp.poltekkes-mataram.ac.id/index.php/bnj/index</w:t>
                              </w:r>
                            </w:hyperlink>
                          </w:p>
                          <w:p w:rsidR="007342A6" w:rsidRDefault="007342A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41.45pt;margin-top:-46.75pt;width:276.1pt;height:61.3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87gegIAAGIFAAAOAAAAZHJzL2Uyb0RvYy54bWysVN1P2zAQf5+0/8Hy+0jbFbpVTVEHYpqE&#10;AA0mnl3HptFsn2dfm3R/PWcnKRXbC9NekvPd774/FuetNWynQqzBlXx8MuJMOQlV7Z5K/uPh6sMn&#10;ziIKVwkDTpV8ryI/X75/t2j8XE1gA6ZSgZERF+eNL/kG0c+LIsqNsiKegFeOhBqCFUjP8FRUQTRk&#10;3ZpiMhqdFQ2EygeQKkbiXnZCvsz2tVYSb7WOCpkpOcWG+Rvyd52+xXIh5k9B+E0t+zDEP0RhRe3I&#10;6cHUpUDBtqH+w5StZYAIGk8k2AK0rqXKOVA249GrbO43wqucCxUn+kOZ4v8zK292d4HVVcmnnDlh&#10;qUUPqkX2BVo2TdVpfJwT6N4TDFtiU5cHfiRmSrrVwaY/pcNITnXeH2qbjElifjwdnU1nJJIkm80+&#10;j6enyUzxou1DxK8KLEtEyQP1LpdU7K4jdtABkpw5uKqNyf0zjjUlPyMXWeEgIePGJazKk9CbSRl1&#10;kWcK90YljHHflaZK5AQSI8+gujCB7QRNj5BSOcy5Z7uETihNQbxFsce/RPUW5S6PwTM4PCjb2kHI&#10;2b8Ku/o5hKw7PNX8KO9EYrtu+06vodpTowN0ixK9vKqpG9ci4p0ItBnUQNp2vKWPNkBVh57ibAPh&#10;99/4CU8DS1LOGtq0ksdfWxEUZ+abo1GmUZim1cyP6elsQo9wLFkfS9zWXgC1Y0x3xctMJjyagdQB&#10;7CMdhVXySiLhJPkuOQ7kBXb7T0dFqtUqg2gZvcBrd+9lMp26k2btoX0UwfcDiTTKNzDspJi/mssO&#10;mzQdrLYIus5DmwrcVbUvPC1yHvv+6KRLcfzOqJfTuHwGAAD//wMAUEsDBBQABgAIAAAAIQDSimqM&#10;4gAAAAoBAAAPAAAAZHJzL2Rvd25yZXYueG1sTI9NS8NAEIbvgv9hGcFbu3FrSxKzKSVQBNFDay/e&#10;NtlpEtyPmN220V/veKq3Gebhnect1pM17Ixj6L2T8DBPgKFrvO5dK+Hwvp2lwEJUTivjHUr4xgDr&#10;8vamULn2F7fD8z62jEJcyJWELsYh5zw0HVoV5n5AR7ejH62KtI4t16O6ULg1XCTJilvVO/rQqQGr&#10;DpvP/clKeKm2b2pXC5v+mOr59bgZvg4fSynv76bNE7CIU7zC8KdP6lCSU+1PTgdmJMxSkRFKQ7ZY&#10;AiPicZUtgNUSRCaAlwX/X6H8BQAA//8DAFBLAQItABQABgAIAAAAIQC2gziS/gAAAOEBAAATAAAA&#10;AAAAAAAAAAAAAAAAAABbQ29udGVudF9UeXBlc10ueG1sUEsBAi0AFAAGAAgAAAAhADj9If/WAAAA&#10;lAEAAAsAAAAAAAAAAAAAAAAALwEAAF9yZWxzLy5yZWxzUEsBAi0AFAAGAAgAAAAhAAeLzuB6AgAA&#10;YgUAAA4AAAAAAAAAAAAAAAAALgIAAGRycy9lMm9Eb2MueG1sUEsBAi0AFAAGAAgAAAAhANKKaozi&#10;AAAACgEAAA8AAAAAAAAAAAAAAAAA1AQAAGRycy9kb3ducmV2LnhtbFBLBQYAAAAABAAEAPMAAADj&#10;BQAAAAA=&#10;" filled="f" stroked="f" strokeweight=".5pt">
                <v:textbox>
                  <w:txbxContent>
                    <w:p w:rsidR="007342A6" w:rsidRDefault="007342A6" w:rsidP="007342A6">
                      <w:pPr>
                        <w:spacing w:line="240" w:lineRule="auto"/>
                        <w:jc w:val="left"/>
                        <w:rPr>
                          <w:i/>
                          <w:sz w:val="20"/>
                          <w:szCs w:val="20"/>
                        </w:rPr>
                      </w:pPr>
                      <w:r>
                        <w:rPr>
                          <w:i/>
                          <w:sz w:val="20"/>
                          <w:szCs w:val="20"/>
                        </w:rPr>
                        <w:t>A</w:t>
                      </w:r>
                      <w:r w:rsidRPr="0045166D">
                        <w:rPr>
                          <w:i/>
                          <w:sz w:val="20"/>
                          <w:szCs w:val="20"/>
                        </w:rPr>
                        <w:t>uthor1, Author2, Author3</w:t>
                      </w:r>
                      <w:r>
                        <w:rPr>
                          <w:i/>
                          <w:sz w:val="20"/>
                          <w:szCs w:val="20"/>
                        </w:rPr>
                        <w:t xml:space="preserve"> </w:t>
                      </w:r>
                    </w:p>
                    <w:p w:rsidR="00AB6A4C" w:rsidRDefault="007342A6" w:rsidP="007342A6">
                      <w:pPr>
                        <w:spacing w:line="240" w:lineRule="auto"/>
                        <w:jc w:val="left"/>
                        <w:rPr>
                          <w:i/>
                          <w:sz w:val="20"/>
                          <w:szCs w:val="20"/>
                        </w:rPr>
                      </w:pPr>
                      <w:proofErr w:type="gramStart"/>
                      <w:r w:rsidRPr="0045166D">
                        <w:rPr>
                          <w:i/>
                          <w:sz w:val="20"/>
                          <w:szCs w:val="20"/>
                        </w:rPr>
                        <w:t>Bima Nursing Journal</w:t>
                      </w:r>
                      <w:r>
                        <w:rPr>
                          <w:i/>
                          <w:sz w:val="20"/>
                          <w:szCs w:val="20"/>
                        </w:rPr>
                        <w:t>.</w:t>
                      </w:r>
                      <w:proofErr w:type="gramEnd"/>
                      <w:r>
                        <w:rPr>
                          <w:i/>
                          <w:sz w:val="20"/>
                          <w:szCs w:val="20"/>
                        </w:rPr>
                        <w:t xml:space="preserve"> Vol. 1 No. 1 </w:t>
                      </w:r>
                      <w:r w:rsidR="00AB6A4C">
                        <w:rPr>
                          <w:i/>
                          <w:sz w:val="20"/>
                          <w:szCs w:val="20"/>
                        </w:rPr>
                        <w:t>Nov. 2019</w:t>
                      </w:r>
                    </w:p>
                    <w:p w:rsidR="007342A6" w:rsidRPr="00E02C78" w:rsidRDefault="00AB6A4C" w:rsidP="007342A6">
                      <w:pPr>
                        <w:spacing w:line="240" w:lineRule="auto"/>
                        <w:jc w:val="left"/>
                        <w:rPr>
                          <w:i/>
                          <w:sz w:val="20"/>
                          <w:szCs w:val="20"/>
                        </w:rPr>
                      </w:pPr>
                      <w:r>
                        <w:rPr>
                          <w:i/>
                          <w:sz w:val="20"/>
                          <w:szCs w:val="20"/>
                        </w:rPr>
                        <w:t>ISS</w:t>
                      </w:r>
                      <w:r w:rsidR="007342A6" w:rsidRPr="00E02C78">
                        <w:rPr>
                          <w:i/>
                          <w:sz w:val="20"/>
                          <w:szCs w:val="20"/>
                        </w:rPr>
                        <w:t xml:space="preserve">N </w:t>
                      </w:r>
                      <w:r w:rsidR="007342A6">
                        <w:rPr>
                          <w:i/>
                          <w:sz w:val="20"/>
                          <w:szCs w:val="20"/>
                        </w:rPr>
                        <w:t>0000</w:t>
                      </w:r>
                      <w:r w:rsidR="007342A6" w:rsidRPr="00E02C78">
                        <w:rPr>
                          <w:i/>
                          <w:sz w:val="20"/>
                          <w:szCs w:val="20"/>
                        </w:rPr>
                        <w:t>-</w:t>
                      </w:r>
                      <w:proofErr w:type="gramStart"/>
                      <w:r w:rsidR="007342A6">
                        <w:rPr>
                          <w:i/>
                          <w:sz w:val="20"/>
                          <w:szCs w:val="20"/>
                        </w:rPr>
                        <w:t>0000</w:t>
                      </w:r>
                      <w:r w:rsidR="007342A6" w:rsidRPr="00E02C78">
                        <w:rPr>
                          <w:i/>
                          <w:sz w:val="20"/>
                          <w:szCs w:val="20"/>
                        </w:rPr>
                        <w:t xml:space="preserve">  e</w:t>
                      </w:r>
                      <w:proofErr w:type="gramEnd"/>
                      <w:r w:rsidR="007342A6" w:rsidRPr="00E02C78">
                        <w:rPr>
                          <w:i/>
                          <w:sz w:val="20"/>
                          <w:szCs w:val="20"/>
                        </w:rPr>
                        <w:t xml:space="preserve">-ISSN </w:t>
                      </w:r>
                      <w:r w:rsidR="007342A6">
                        <w:rPr>
                          <w:i/>
                          <w:sz w:val="20"/>
                          <w:szCs w:val="20"/>
                        </w:rPr>
                        <w:t>0000</w:t>
                      </w:r>
                      <w:r w:rsidR="007342A6" w:rsidRPr="00E02C78">
                        <w:rPr>
                          <w:i/>
                          <w:sz w:val="20"/>
                          <w:szCs w:val="20"/>
                        </w:rPr>
                        <w:t>-</w:t>
                      </w:r>
                      <w:r w:rsidR="007342A6">
                        <w:rPr>
                          <w:i/>
                          <w:sz w:val="20"/>
                          <w:szCs w:val="20"/>
                        </w:rPr>
                        <w:t>0000</w:t>
                      </w:r>
                    </w:p>
                    <w:p w:rsidR="007342A6" w:rsidRDefault="00AE26FA" w:rsidP="007342A6">
                      <w:pPr>
                        <w:spacing w:line="240" w:lineRule="auto"/>
                        <w:jc w:val="left"/>
                        <w:rPr>
                          <w:rStyle w:val="Hyperlink"/>
                          <w:i/>
                          <w:sz w:val="20"/>
                          <w:szCs w:val="20"/>
                        </w:rPr>
                      </w:pPr>
                      <w:hyperlink r:id="rId9" w:history="1">
                        <w:r w:rsidR="007342A6" w:rsidRPr="0045166D">
                          <w:rPr>
                            <w:rStyle w:val="Hyperlink"/>
                            <w:i/>
                            <w:sz w:val="20"/>
                            <w:szCs w:val="20"/>
                          </w:rPr>
                          <w:t>http://jkp.poltekkes-mataram.ac.id/index.php/bnj/index</w:t>
                        </w:r>
                      </w:hyperlink>
                    </w:p>
                    <w:p w:rsidR="007342A6" w:rsidRDefault="007342A6"/>
                  </w:txbxContent>
                </v:textbox>
              </v:shape>
            </w:pict>
          </mc:Fallback>
        </mc:AlternateContent>
      </w:r>
    </w:p>
    <w:p w:rsidR="00223C43" w:rsidRPr="00223C43" w:rsidRDefault="00223C43" w:rsidP="00223C43">
      <w:pPr>
        <w:spacing w:line="240" w:lineRule="auto"/>
        <w:jc w:val="center"/>
        <w:rPr>
          <w:rFonts w:cs="Times New Roman"/>
          <w:b/>
          <w:szCs w:val="24"/>
          <w:vertAlign w:val="superscript"/>
          <w:lang w:val="id-ID"/>
        </w:rPr>
      </w:pPr>
      <w:r w:rsidRPr="00223C43">
        <w:rPr>
          <w:b/>
          <w:szCs w:val="24"/>
          <w:lang w:val="id-ID"/>
        </w:rPr>
        <w:t xml:space="preserve">Hubungan </w:t>
      </w:r>
      <w:r w:rsidRPr="00223C43">
        <w:rPr>
          <w:rFonts w:cs="Times New Roman"/>
          <w:b/>
          <w:szCs w:val="24"/>
          <w:lang w:val="id-ID"/>
        </w:rPr>
        <w:t xml:space="preserve">Pengetahuan </w:t>
      </w:r>
      <w:r w:rsidR="00640683" w:rsidRPr="00223C43">
        <w:rPr>
          <w:rFonts w:cs="Times New Roman"/>
          <w:b/>
          <w:szCs w:val="24"/>
          <w:lang w:val="id-ID"/>
        </w:rPr>
        <w:t xml:space="preserve">Dan  Tindakan  </w:t>
      </w:r>
      <w:r w:rsidR="00640683" w:rsidRPr="00223C43">
        <w:rPr>
          <w:rFonts w:cs="Times New Roman"/>
          <w:b/>
          <w:szCs w:val="24"/>
        </w:rPr>
        <w:t xml:space="preserve"> </w:t>
      </w:r>
      <w:r w:rsidR="00640683" w:rsidRPr="00223C43">
        <w:rPr>
          <w:rFonts w:cs="Times New Roman"/>
          <w:b/>
          <w:szCs w:val="24"/>
          <w:lang w:val="id-ID"/>
        </w:rPr>
        <w:t>P</w:t>
      </w:r>
      <w:r w:rsidR="00640683" w:rsidRPr="00223C43">
        <w:rPr>
          <w:rFonts w:cs="Times New Roman"/>
          <w:b/>
          <w:szCs w:val="24"/>
        </w:rPr>
        <w:t xml:space="preserve">erawat </w:t>
      </w:r>
      <w:r w:rsidRPr="00223C43">
        <w:rPr>
          <w:rFonts w:cs="Times New Roman"/>
          <w:b/>
          <w:szCs w:val="24"/>
        </w:rPr>
        <w:t>Melakukan</w:t>
      </w:r>
      <w:r w:rsidRPr="00223C43">
        <w:rPr>
          <w:rFonts w:cs="Times New Roman"/>
          <w:b/>
          <w:szCs w:val="24"/>
          <w:lang w:val="id-ID"/>
        </w:rPr>
        <w:t xml:space="preserve"> </w:t>
      </w:r>
      <w:r w:rsidRPr="00223C43">
        <w:rPr>
          <w:rFonts w:cs="Times New Roman"/>
          <w:b/>
          <w:szCs w:val="24"/>
        </w:rPr>
        <w:t xml:space="preserve">Triage </w:t>
      </w:r>
      <w:r w:rsidR="00640683" w:rsidRPr="00223C43">
        <w:rPr>
          <w:rFonts w:cs="Times New Roman"/>
          <w:b/>
          <w:szCs w:val="24"/>
        </w:rPr>
        <w:t xml:space="preserve">Pasien </w:t>
      </w:r>
      <w:r w:rsidRPr="00223C43">
        <w:rPr>
          <w:rFonts w:cs="Times New Roman"/>
          <w:b/>
          <w:szCs w:val="24"/>
        </w:rPr>
        <w:t>COVID</w:t>
      </w:r>
      <w:r w:rsidR="00640683" w:rsidRPr="00223C43">
        <w:rPr>
          <w:rFonts w:cs="Times New Roman"/>
          <w:b/>
          <w:szCs w:val="24"/>
        </w:rPr>
        <w:t>-19</w:t>
      </w:r>
      <w:r w:rsidR="00640683">
        <w:rPr>
          <w:rFonts w:cs="Times New Roman"/>
          <w:b/>
          <w:szCs w:val="24"/>
          <w:lang w:val="id-ID"/>
        </w:rPr>
        <w:t xml:space="preserve"> </w:t>
      </w:r>
      <w:r w:rsidR="00640683" w:rsidRPr="00223C43">
        <w:rPr>
          <w:rFonts w:cs="Times New Roman"/>
          <w:b/>
          <w:szCs w:val="24"/>
        </w:rPr>
        <w:t xml:space="preserve">Di  </w:t>
      </w:r>
      <w:r w:rsidRPr="00223C43">
        <w:rPr>
          <w:rFonts w:cs="Times New Roman"/>
          <w:b/>
          <w:szCs w:val="24"/>
        </w:rPr>
        <w:t xml:space="preserve">Instalasi Gawat Darurat </w:t>
      </w:r>
      <w:r w:rsidR="00640683" w:rsidRPr="00223C43">
        <w:rPr>
          <w:rFonts w:cs="Times New Roman"/>
          <w:b/>
          <w:szCs w:val="24"/>
        </w:rPr>
        <w:t>(</w:t>
      </w:r>
      <w:r w:rsidRPr="00223C43">
        <w:rPr>
          <w:rFonts w:cs="Times New Roman"/>
          <w:b/>
          <w:szCs w:val="24"/>
        </w:rPr>
        <w:t>IGD</w:t>
      </w:r>
      <w:r w:rsidR="00640683" w:rsidRPr="00223C43">
        <w:rPr>
          <w:rFonts w:cs="Times New Roman"/>
          <w:b/>
          <w:szCs w:val="24"/>
        </w:rPr>
        <w:t xml:space="preserve">)  </w:t>
      </w:r>
    </w:p>
    <w:p w:rsidR="00223C43" w:rsidRPr="00DC4933" w:rsidRDefault="00223C43" w:rsidP="00223C43">
      <w:pPr>
        <w:spacing w:line="240" w:lineRule="auto"/>
        <w:jc w:val="center"/>
        <w:rPr>
          <w:rFonts w:cs="Times New Roman"/>
          <w:b/>
          <w:szCs w:val="24"/>
          <w:vertAlign w:val="superscript"/>
          <w:lang w:val="id-ID"/>
        </w:rPr>
      </w:pPr>
    </w:p>
    <w:p w:rsidR="00223C43" w:rsidRPr="00640683" w:rsidRDefault="00223C43" w:rsidP="00223C43">
      <w:pPr>
        <w:spacing w:line="240" w:lineRule="auto"/>
        <w:jc w:val="center"/>
        <w:rPr>
          <w:rFonts w:cs="Times New Roman"/>
          <w:b/>
          <w:sz w:val="20"/>
          <w:szCs w:val="20"/>
          <w:lang w:val="id-ID"/>
        </w:rPr>
      </w:pPr>
      <w:r w:rsidRPr="00640683">
        <w:rPr>
          <w:rFonts w:cs="Times New Roman"/>
          <w:b/>
          <w:sz w:val="20"/>
          <w:szCs w:val="20"/>
        </w:rPr>
        <w:t xml:space="preserve">Yoany Maria V. Bita </w:t>
      </w:r>
      <w:proofErr w:type="gramStart"/>
      <w:r w:rsidRPr="00640683">
        <w:rPr>
          <w:rFonts w:cs="Times New Roman"/>
          <w:b/>
          <w:sz w:val="20"/>
          <w:szCs w:val="20"/>
        </w:rPr>
        <w:t>Aty</w:t>
      </w:r>
      <w:r w:rsidRPr="00640683">
        <w:rPr>
          <w:b/>
          <w:sz w:val="20"/>
          <w:szCs w:val="20"/>
          <w:vertAlign w:val="superscript"/>
          <w:lang w:val="en-ID"/>
        </w:rPr>
        <w:t>1(</w:t>
      </w:r>
      <w:proofErr w:type="gramEnd"/>
      <w:r w:rsidRPr="00640683">
        <w:rPr>
          <w:b/>
          <w:sz w:val="20"/>
          <w:szCs w:val="20"/>
          <w:vertAlign w:val="superscript"/>
          <w:lang w:val="en-ID"/>
        </w:rPr>
        <w:t>CA</w:t>
      </w:r>
      <w:r w:rsidRPr="00640683">
        <w:rPr>
          <w:b/>
          <w:sz w:val="20"/>
          <w:szCs w:val="20"/>
          <w:vertAlign w:val="superscript"/>
          <w:lang w:val="id-ID"/>
        </w:rPr>
        <w:t>)</w:t>
      </w:r>
      <w:r w:rsidRPr="00640683">
        <w:rPr>
          <w:rFonts w:cs="Times New Roman"/>
          <w:b/>
          <w:sz w:val="20"/>
          <w:szCs w:val="20"/>
          <w:lang w:val="id-ID"/>
        </w:rPr>
        <w:t>,</w:t>
      </w:r>
      <w:r w:rsidRPr="00640683">
        <w:rPr>
          <w:rFonts w:cs="Times New Roman"/>
          <w:b/>
          <w:sz w:val="20"/>
          <w:szCs w:val="20"/>
        </w:rPr>
        <w:t xml:space="preserve"> Reni Anggita Handa</w:t>
      </w:r>
      <w:r w:rsidRPr="00640683">
        <w:rPr>
          <w:rFonts w:cs="Times New Roman"/>
          <w:b/>
          <w:sz w:val="20"/>
          <w:szCs w:val="20"/>
          <w:vertAlign w:val="superscript"/>
          <w:lang w:val="id-ID"/>
        </w:rPr>
        <w:t>(2)</w:t>
      </w:r>
      <w:r w:rsidRPr="00640683">
        <w:rPr>
          <w:rFonts w:cs="Times New Roman"/>
          <w:b/>
          <w:sz w:val="20"/>
          <w:szCs w:val="20"/>
          <w:lang w:val="id-ID"/>
        </w:rPr>
        <w:t xml:space="preserve">, </w:t>
      </w:r>
      <w:r w:rsidRPr="00640683">
        <w:rPr>
          <w:rFonts w:cs="Times New Roman"/>
          <w:b/>
          <w:sz w:val="20"/>
          <w:szCs w:val="20"/>
        </w:rPr>
        <w:t>Febtian Cendradevi Nugr</w:t>
      </w:r>
      <w:r w:rsidRPr="00640683">
        <w:rPr>
          <w:rFonts w:cs="Times New Roman"/>
          <w:b/>
          <w:sz w:val="20"/>
          <w:szCs w:val="20"/>
          <w:lang w:val="id-ID"/>
        </w:rPr>
        <w:t>oho</w:t>
      </w:r>
      <w:r w:rsidRPr="00640683">
        <w:rPr>
          <w:rFonts w:cs="Times New Roman"/>
          <w:b/>
          <w:sz w:val="20"/>
          <w:szCs w:val="20"/>
          <w:vertAlign w:val="superscript"/>
          <w:lang w:val="id-ID"/>
        </w:rPr>
        <w:t>(3)</w:t>
      </w:r>
      <w:r w:rsidRPr="00640683">
        <w:rPr>
          <w:rFonts w:cs="Times New Roman"/>
          <w:b/>
          <w:sz w:val="20"/>
          <w:szCs w:val="20"/>
          <w:lang w:val="id-ID"/>
        </w:rPr>
        <w:t xml:space="preserve">, </w:t>
      </w:r>
      <w:r w:rsidRPr="00640683">
        <w:rPr>
          <w:b/>
          <w:sz w:val="20"/>
          <w:szCs w:val="20"/>
          <w:lang w:val="id-ID"/>
        </w:rPr>
        <w:t>Maria Agustina Making</w:t>
      </w:r>
      <w:r w:rsidRPr="00640683">
        <w:rPr>
          <w:b/>
          <w:sz w:val="20"/>
          <w:szCs w:val="20"/>
          <w:vertAlign w:val="superscript"/>
          <w:lang w:val="id-ID"/>
        </w:rPr>
        <w:t>(4)</w:t>
      </w:r>
      <w:r w:rsidRPr="00640683">
        <w:rPr>
          <w:b/>
          <w:sz w:val="20"/>
          <w:szCs w:val="20"/>
          <w:lang w:val="id-ID"/>
        </w:rPr>
        <w:t>,Muhtar</w:t>
      </w:r>
      <w:r w:rsidRPr="00640683">
        <w:rPr>
          <w:b/>
          <w:sz w:val="20"/>
          <w:szCs w:val="20"/>
          <w:vertAlign w:val="superscript"/>
          <w:lang w:val="id-ID"/>
        </w:rPr>
        <w:t>(5)</w:t>
      </w:r>
      <w:r w:rsidRPr="00640683">
        <w:rPr>
          <w:b/>
          <w:sz w:val="20"/>
          <w:szCs w:val="20"/>
          <w:lang w:val="id-ID"/>
        </w:rPr>
        <w:t xml:space="preserve"> </w:t>
      </w:r>
    </w:p>
    <w:p w:rsidR="00223C43" w:rsidRPr="00640683" w:rsidRDefault="00223C43" w:rsidP="00223C43">
      <w:pPr>
        <w:spacing w:line="240" w:lineRule="auto"/>
        <w:jc w:val="center"/>
        <w:rPr>
          <w:sz w:val="20"/>
          <w:szCs w:val="20"/>
          <w:lang w:val="id-ID"/>
        </w:rPr>
      </w:pPr>
      <w:r w:rsidRPr="00640683">
        <w:rPr>
          <w:sz w:val="20"/>
          <w:szCs w:val="20"/>
          <w:vertAlign w:val="superscript"/>
          <w:lang w:val="id-ID"/>
        </w:rPr>
        <w:t>1-4</w:t>
      </w:r>
      <w:r w:rsidRPr="00640683">
        <w:rPr>
          <w:sz w:val="20"/>
          <w:szCs w:val="20"/>
        </w:rPr>
        <w:t>Health Polytechnic Ministry of Health Kupang</w:t>
      </w:r>
      <w:r w:rsidRPr="00640683">
        <w:rPr>
          <w:sz w:val="20"/>
          <w:szCs w:val="20"/>
          <w:lang w:val="id-ID"/>
        </w:rPr>
        <w:t>,Nursing Departement;Indonesia;vivi_aty@yahoo.co.id</w:t>
      </w:r>
    </w:p>
    <w:p w:rsidR="00223C43" w:rsidRDefault="00223C43" w:rsidP="00223C43">
      <w:pPr>
        <w:spacing w:line="240" w:lineRule="auto"/>
        <w:jc w:val="center"/>
        <w:rPr>
          <w:b/>
          <w:sz w:val="20"/>
          <w:szCs w:val="20"/>
          <w:lang w:val="id-ID"/>
        </w:rPr>
      </w:pPr>
      <w:r w:rsidRPr="00640683">
        <w:rPr>
          <w:sz w:val="20"/>
          <w:szCs w:val="20"/>
          <w:vertAlign w:val="superscript"/>
          <w:lang w:val="id-ID"/>
        </w:rPr>
        <w:t>5</w:t>
      </w:r>
      <w:r w:rsidRPr="00640683">
        <w:rPr>
          <w:sz w:val="20"/>
          <w:szCs w:val="20"/>
        </w:rPr>
        <w:t xml:space="preserve">Health Polytechnic Ministry of Health </w:t>
      </w:r>
      <w:r w:rsidRPr="00640683">
        <w:rPr>
          <w:sz w:val="20"/>
          <w:szCs w:val="20"/>
          <w:lang w:val="id-ID"/>
        </w:rPr>
        <w:t>Mataram</w:t>
      </w:r>
    </w:p>
    <w:p w:rsidR="00223C43" w:rsidRPr="00BD0FE7" w:rsidRDefault="00223C43" w:rsidP="00223C43">
      <w:pPr>
        <w:spacing w:line="240" w:lineRule="auto"/>
        <w:jc w:val="center"/>
        <w:rPr>
          <w:b/>
          <w:sz w:val="20"/>
          <w:szCs w:val="20"/>
          <w:lang w:val="id-ID"/>
        </w:rPr>
      </w:pPr>
    </w:p>
    <w:p w:rsidR="00B72D1E" w:rsidRDefault="00B72D1E" w:rsidP="00E02C78">
      <w:pPr>
        <w:rPr>
          <w:b/>
          <w:sz w:val="20"/>
          <w:lang w:val="en-ID"/>
        </w:rPr>
      </w:pPr>
    </w:p>
    <w:p w:rsidR="00E02C78" w:rsidRDefault="00E02C78" w:rsidP="00E02C78">
      <w:pPr>
        <w:rPr>
          <w:rFonts w:eastAsia="SimSun"/>
          <w:b/>
          <w:sz w:val="20"/>
          <w:lang w:val="id-ID"/>
        </w:rPr>
      </w:pPr>
      <w:proofErr w:type="gramStart"/>
      <w:r>
        <w:rPr>
          <w:b/>
          <w:sz w:val="20"/>
          <w:lang w:val="en-ID"/>
        </w:rPr>
        <w:t>Genesis  Naskah</w:t>
      </w:r>
      <w:proofErr w:type="gramEnd"/>
      <w:r>
        <w:rPr>
          <w:b/>
          <w:sz w:val="20"/>
        </w:rPr>
        <w:t>:</w:t>
      </w:r>
    </w:p>
    <w:p w:rsidR="00E02C78" w:rsidRDefault="00E02C78" w:rsidP="00E02C78">
      <w:pPr>
        <w:rPr>
          <w:rFonts w:eastAsia="Calibri"/>
          <w:i/>
          <w:sz w:val="20"/>
        </w:rPr>
      </w:pPr>
      <w:r>
        <w:rPr>
          <w:i/>
          <w:sz w:val="20"/>
        </w:rPr>
        <w:t xml:space="preserve">Diterima 2 </w:t>
      </w:r>
      <w:r>
        <w:rPr>
          <w:i/>
          <w:sz w:val="20"/>
          <w:lang w:val="en-ID"/>
        </w:rPr>
        <w:t>Desember</w:t>
      </w:r>
      <w:r>
        <w:rPr>
          <w:i/>
          <w:sz w:val="20"/>
        </w:rPr>
        <w:t xml:space="preserve"> 2018</w:t>
      </w:r>
      <w:r>
        <w:rPr>
          <w:i/>
          <w:sz w:val="20"/>
          <w:lang w:val="en-ID"/>
        </w:rPr>
        <w:t xml:space="preserve">; </w:t>
      </w:r>
      <w:r>
        <w:rPr>
          <w:i/>
          <w:sz w:val="20"/>
        </w:rPr>
        <w:t>Disetujui 20 J</w:t>
      </w:r>
      <w:r>
        <w:rPr>
          <w:i/>
          <w:sz w:val="20"/>
          <w:lang w:val="en-ID"/>
        </w:rPr>
        <w:t>anuari</w:t>
      </w:r>
      <w:r>
        <w:rPr>
          <w:i/>
          <w:sz w:val="20"/>
        </w:rPr>
        <w:t xml:space="preserve"> 201</w:t>
      </w:r>
      <w:r>
        <w:rPr>
          <w:i/>
          <w:sz w:val="20"/>
          <w:lang w:val="en-ID"/>
        </w:rPr>
        <w:t xml:space="preserve">9; </w:t>
      </w:r>
      <w:r>
        <w:rPr>
          <w:i/>
          <w:sz w:val="20"/>
        </w:rPr>
        <w:t xml:space="preserve">Di Publikasi </w:t>
      </w:r>
      <w:r>
        <w:rPr>
          <w:i/>
          <w:sz w:val="20"/>
          <w:lang w:val="en-ID"/>
        </w:rPr>
        <w:t>1 Februari</w:t>
      </w:r>
      <w:r>
        <w:rPr>
          <w:i/>
          <w:sz w:val="20"/>
        </w:rPr>
        <w:t xml:space="preserve"> 2019</w:t>
      </w:r>
    </w:p>
    <w:p w:rsidR="00E02C78" w:rsidRDefault="00E02C78" w:rsidP="00E02C78">
      <w:pPr>
        <w:tabs>
          <w:tab w:val="left" w:pos="0"/>
          <w:tab w:val="left" w:pos="284"/>
          <w:tab w:val="left" w:pos="426"/>
          <w:tab w:val="left" w:pos="709"/>
          <w:tab w:val="left" w:pos="851"/>
        </w:tabs>
        <w:autoSpaceDE w:val="0"/>
        <w:autoSpaceDN w:val="0"/>
        <w:adjustRightInd w:val="0"/>
        <w:spacing w:line="240" w:lineRule="auto"/>
        <w:rPr>
          <w:sz w:val="20"/>
          <w:szCs w:val="20"/>
        </w:rPr>
      </w:pPr>
    </w:p>
    <w:p w:rsidR="00D50D4F" w:rsidRPr="00D50D4F" w:rsidRDefault="00D50D4F" w:rsidP="00D50D4F">
      <w:pPr>
        <w:spacing w:line="360" w:lineRule="auto"/>
        <w:jc w:val="left"/>
        <w:rPr>
          <w:rFonts w:eastAsia="Times New Roman" w:cs="Times New Roman"/>
          <w:szCs w:val="24"/>
          <w:lang w:val="id-ID" w:eastAsia="id-ID"/>
        </w:rPr>
      </w:pPr>
      <w:r w:rsidRPr="00D50D4F">
        <w:rPr>
          <w:rFonts w:eastAsia="Times New Roman" w:cs="Times New Roman"/>
          <w:b/>
          <w:bCs/>
          <w:sz w:val="20"/>
          <w:szCs w:val="20"/>
          <w:lang w:val="en" w:eastAsia="id-ID"/>
        </w:rPr>
        <w:t>ABSTRACT</w:t>
      </w:r>
    </w:p>
    <w:p w:rsidR="00D50D4F" w:rsidRPr="00D50D4F" w:rsidRDefault="00D50D4F" w:rsidP="00D50D4F">
      <w:pPr>
        <w:spacing w:line="240" w:lineRule="auto"/>
        <w:rPr>
          <w:rFonts w:eastAsia="Times New Roman" w:cs="Times New Roman"/>
          <w:color w:val="000000" w:themeColor="text1"/>
          <w:sz w:val="20"/>
          <w:szCs w:val="20"/>
          <w:lang w:val="id-ID" w:eastAsia="id-ID"/>
        </w:rPr>
      </w:pPr>
      <w:r w:rsidRPr="00D50D4F">
        <w:rPr>
          <w:rFonts w:eastAsia="Times New Roman" w:cs="Times New Roman"/>
          <w:b/>
          <w:bCs/>
          <w:color w:val="000000" w:themeColor="text1"/>
          <w:sz w:val="20"/>
          <w:szCs w:val="20"/>
          <w:lang w:eastAsia="id-ID"/>
        </w:rPr>
        <w:t xml:space="preserve">Background: </w:t>
      </w:r>
      <w:r w:rsidRPr="00D50D4F">
        <w:rPr>
          <w:rFonts w:eastAsia="Times New Roman" w:cs="Times New Roman"/>
          <w:b/>
          <w:bCs/>
          <w:color w:val="000000" w:themeColor="text1"/>
          <w:sz w:val="20"/>
          <w:szCs w:val="20"/>
          <w:lang w:val="en" w:eastAsia="id-ID"/>
        </w:rPr>
        <w:t>P</w:t>
      </w:r>
      <w:r w:rsidRPr="00D50D4F">
        <w:rPr>
          <w:rFonts w:eastAsia="Times New Roman" w:cs="Times New Roman"/>
          <w:color w:val="000000" w:themeColor="text1"/>
          <w:sz w:val="20"/>
          <w:szCs w:val="20"/>
          <w:lang w:val="en" w:eastAsia="id-ID"/>
        </w:rPr>
        <w:t>asien s</w:t>
      </w:r>
      <w:r w:rsidRPr="00D50D4F">
        <w:rPr>
          <w:rFonts w:eastAsia="Times New Roman" w:cs="Times New Roman"/>
          <w:i/>
          <w:iCs/>
          <w:color w:val="000000" w:themeColor="text1"/>
          <w:sz w:val="20"/>
          <w:szCs w:val="20"/>
          <w:lang w:val="en" w:eastAsia="id-ID"/>
        </w:rPr>
        <w:t>uspec</w:t>
      </w:r>
      <w:r w:rsidRPr="00D50D4F">
        <w:rPr>
          <w:rFonts w:eastAsia="Times New Roman" w:cs="Times New Roman"/>
          <w:color w:val="000000" w:themeColor="text1"/>
          <w:sz w:val="20"/>
          <w:szCs w:val="20"/>
          <w:lang w:val="en" w:eastAsia="id-ID"/>
        </w:rPr>
        <w:t>t COVID-19 entered R</w:t>
      </w:r>
      <w:r w:rsidRPr="00D50D4F">
        <w:rPr>
          <w:rFonts w:eastAsia="Times New Roman" w:cs="Times New Roman"/>
          <w:color w:val="000000" w:themeColor="text1"/>
          <w:sz w:val="20"/>
          <w:szCs w:val="20"/>
          <w:lang w:eastAsia="id-ID"/>
        </w:rPr>
        <w:t xml:space="preserve">umah </w:t>
      </w:r>
      <w:r w:rsidRPr="00D50D4F">
        <w:rPr>
          <w:rFonts w:eastAsia="Times New Roman" w:cs="Times New Roman"/>
          <w:color w:val="000000" w:themeColor="text1"/>
          <w:sz w:val="20"/>
          <w:szCs w:val="20"/>
          <w:lang w:val="en" w:eastAsia="id-ID"/>
        </w:rPr>
        <w:t>S</w:t>
      </w:r>
      <w:r w:rsidRPr="00D50D4F">
        <w:rPr>
          <w:rFonts w:eastAsia="Times New Roman" w:cs="Times New Roman"/>
          <w:color w:val="000000" w:themeColor="text1"/>
          <w:sz w:val="20"/>
          <w:szCs w:val="20"/>
          <w:lang w:eastAsia="id-ID"/>
        </w:rPr>
        <w:t>akit</w:t>
      </w:r>
      <w:r w:rsidRPr="00D50D4F">
        <w:rPr>
          <w:rFonts w:eastAsia="Times New Roman" w:cs="Times New Roman"/>
          <w:color w:val="000000" w:themeColor="text1"/>
          <w:sz w:val="20"/>
          <w:szCs w:val="20"/>
          <w:lang w:val="en" w:eastAsia="id-ID"/>
        </w:rPr>
        <w:t xml:space="preserve"> through </w:t>
      </w:r>
      <w:r w:rsidRPr="00D50D4F">
        <w:rPr>
          <w:rFonts w:eastAsia="Times New Roman" w:cs="Times New Roman"/>
          <w:color w:val="000000" w:themeColor="text1"/>
          <w:sz w:val="20"/>
          <w:szCs w:val="20"/>
          <w:lang w:eastAsia="id-ID"/>
        </w:rPr>
        <w:t>Emergency Installation (</w:t>
      </w:r>
      <w:r w:rsidRPr="00D50D4F">
        <w:rPr>
          <w:rFonts w:eastAsia="Times New Roman" w:cs="Times New Roman"/>
          <w:color w:val="000000" w:themeColor="text1"/>
          <w:sz w:val="20"/>
          <w:szCs w:val="20"/>
          <w:lang w:val="en" w:eastAsia="id-ID"/>
        </w:rPr>
        <w:t>IGD</w:t>
      </w:r>
      <w:r w:rsidRPr="00D50D4F">
        <w:rPr>
          <w:rFonts w:eastAsia="Times New Roman" w:cs="Times New Roman"/>
          <w:color w:val="000000" w:themeColor="text1"/>
          <w:sz w:val="20"/>
          <w:szCs w:val="20"/>
          <w:lang w:eastAsia="id-ID"/>
        </w:rPr>
        <w:t>)</w:t>
      </w:r>
      <w:r w:rsidRPr="00D50D4F">
        <w:rPr>
          <w:rFonts w:eastAsia="Times New Roman" w:cs="Times New Roman"/>
          <w:color w:val="000000" w:themeColor="text1"/>
          <w:sz w:val="20"/>
          <w:szCs w:val="20"/>
          <w:lang w:val="en" w:eastAsia="id-ID"/>
        </w:rPr>
        <w:t xml:space="preserve">. There is patient </w:t>
      </w:r>
      <w:r w:rsidRPr="00D50D4F">
        <w:rPr>
          <w:rFonts w:eastAsia="Times New Roman" w:cs="Times New Roman"/>
          <w:color w:val="000000" w:themeColor="text1"/>
          <w:sz w:val="20"/>
          <w:szCs w:val="20"/>
          <w:lang w:eastAsia="id-ID"/>
        </w:rPr>
        <w:t xml:space="preserve">triage </w:t>
      </w:r>
      <w:r w:rsidRPr="00D50D4F">
        <w:rPr>
          <w:rFonts w:eastAsia="Times New Roman" w:cs="Times New Roman"/>
          <w:color w:val="000000" w:themeColor="text1"/>
          <w:sz w:val="20"/>
          <w:szCs w:val="20"/>
          <w:lang w:val="en" w:eastAsia="id-ID"/>
        </w:rPr>
        <w:t>with the aim of separating the services to be provided and also to find out if a patient has a high probability of COVID-19. The impact that occurs if the implementation of triage is carried out not in accordance with the COVID-19 health protocol, it will cause pathogen transmission in hospitals, so that the spread of COVID-19 will occur</w:t>
      </w:r>
      <w:r w:rsidRPr="00D50D4F">
        <w:rPr>
          <w:rFonts w:eastAsia="Times New Roman" w:cs="Times New Roman"/>
          <w:color w:val="000000" w:themeColor="text1"/>
          <w:sz w:val="20"/>
          <w:szCs w:val="20"/>
          <w:lang w:eastAsia="id-ID"/>
        </w:rPr>
        <w:t xml:space="preserve">. </w:t>
      </w:r>
    </w:p>
    <w:p w:rsidR="00D50D4F" w:rsidRPr="00D50D4F" w:rsidRDefault="00D50D4F" w:rsidP="00D50D4F">
      <w:pPr>
        <w:spacing w:line="240" w:lineRule="auto"/>
        <w:rPr>
          <w:rFonts w:eastAsia="Times New Roman" w:cs="Times New Roman"/>
          <w:color w:val="000000" w:themeColor="text1"/>
          <w:sz w:val="20"/>
          <w:szCs w:val="20"/>
          <w:lang w:val="en" w:eastAsia="id-ID"/>
        </w:rPr>
      </w:pPr>
      <w:r w:rsidRPr="00D50D4F">
        <w:rPr>
          <w:rFonts w:eastAsia="Times New Roman" w:cs="Times New Roman"/>
          <w:b/>
          <w:bCs/>
          <w:color w:val="000000" w:themeColor="text1"/>
          <w:sz w:val="20"/>
          <w:szCs w:val="20"/>
          <w:lang w:eastAsia="id-ID"/>
        </w:rPr>
        <w:t xml:space="preserve">Objective: </w:t>
      </w:r>
      <w:r w:rsidRPr="00D50D4F">
        <w:rPr>
          <w:rFonts w:eastAsia="Times New Roman" w:cs="Times New Roman"/>
          <w:color w:val="000000" w:themeColor="text1"/>
          <w:sz w:val="20"/>
          <w:szCs w:val="20"/>
          <w:lang w:eastAsia="id-ID"/>
        </w:rPr>
        <w:t>Knowing the relationship between knowledge and the experience of nurses triaging COVID-19 patients in the emergency department (IGD) of RSUD Prof. Dr. W. Z. Johannes Kupang.</w:t>
      </w:r>
    </w:p>
    <w:p w:rsidR="00D50D4F" w:rsidRPr="00D50D4F" w:rsidRDefault="00D50D4F" w:rsidP="00D50D4F">
      <w:pPr>
        <w:shd w:val="clear" w:color="auto" w:fill="FFFFFF" w:themeFill="background1"/>
        <w:spacing w:line="240" w:lineRule="auto"/>
        <w:rPr>
          <w:rFonts w:eastAsia="Times New Roman" w:cs="Times New Roman"/>
          <w:color w:val="000000" w:themeColor="text1"/>
          <w:sz w:val="20"/>
          <w:szCs w:val="20"/>
          <w:lang w:val="id-ID" w:eastAsia="id-ID"/>
        </w:rPr>
      </w:pPr>
      <w:r w:rsidRPr="00D50D4F">
        <w:rPr>
          <w:rFonts w:eastAsia="Times New Roman" w:cs="Times New Roman"/>
          <w:b/>
          <w:bCs/>
          <w:color w:val="000000" w:themeColor="text1"/>
          <w:sz w:val="20"/>
          <w:szCs w:val="20"/>
          <w:lang w:eastAsia="id-ID"/>
        </w:rPr>
        <w:t xml:space="preserve">Method: </w:t>
      </w:r>
      <w:r w:rsidRPr="00D50D4F">
        <w:rPr>
          <w:rFonts w:eastAsia="Times New Roman" w:cs="Times New Roman"/>
          <w:color w:val="000000" w:themeColor="text1"/>
          <w:sz w:val="20"/>
          <w:szCs w:val="20"/>
          <w:lang w:val="en" w:eastAsia="id-ID"/>
        </w:rPr>
        <w:t xml:space="preserve">This type of research is quantitative research with </w:t>
      </w:r>
      <w:r w:rsidRPr="00D50D4F">
        <w:rPr>
          <w:rFonts w:eastAsia="Times New Roman" w:cs="Times New Roman"/>
          <w:i/>
          <w:iCs/>
          <w:color w:val="000000" w:themeColor="text1"/>
          <w:sz w:val="20"/>
          <w:szCs w:val="20"/>
          <w:lang w:val="en" w:eastAsia="id-ID"/>
        </w:rPr>
        <w:t>a cross-sectional</w:t>
      </w:r>
      <w:r w:rsidRPr="00D50D4F">
        <w:rPr>
          <w:rFonts w:eastAsia="Times New Roman" w:cs="Times New Roman"/>
          <w:color w:val="000000" w:themeColor="text1"/>
          <w:sz w:val="20"/>
          <w:szCs w:val="20"/>
          <w:lang w:val="en" w:eastAsia="id-ID"/>
        </w:rPr>
        <w:t xml:space="preserve"> research design. The </w:t>
      </w:r>
      <w:proofErr w:type="gramStart"/>
      <w:r w:rsidRPr="00D50D4F">
        <w:rPr>
          <w:rFonts w:eastAsia="Times New Roman" w:cs="Times New Roman"/>
          <w:color w:val="000000" w:themeColor="text1"/>
          <w:sz w:val="20"/>
          <w:szCs w:val="20"/>
          <w:lang w:val="en" w:eastAsia="id-ID"/>
        </w:rPr>
        <w:t>population were</w:t>
      </w:r>
      <w:proofErr w:type="gramEnd"/>
      <w:r w:rsidRPr="00D50D4F">
        <w:rPr>
          <w:rFonts w:eastAsia="Times New Roman" w:cs="Times New Roman"/>
          <w:color w:val="000000" w:themeColor="text1"/>
          <w:sz w:val="20"/>
          <w:szCs w:val="20"/>
          <w:lang w:val="en" w:eastAsia="id-ID"/>
        </w:rPr>
        <w:t xml:space="preserve"> nurses who worked at the Emergency Installation (IGD) of RSUD Prof. Dr. W. Z. Johannes Kupang, the sample used as many as 30 respondents, data collection using questionnaires.</w:t>
      </w:r>
    </w:p>
    <w:p w:rsidR="00D50D4F" w:rsidRDefault="00D50D4F" w:rsidP="00D50D4F">
      <w:pPr>
        <w:shd w:val="clear" w:color="auto" w:fill="FFFFFF" w:themeFill="background1"/>
        <w:spacing w:line="240" w:lineRule="auto"/>
        <w:rPr>
          <w:rFonts w:eastAsia="Times New Roman" w:cs="Times New Roman"/>
          <w:color w:val="000000" w:themeColor="text1"/>
          <w:sz w:val="20"/>
          <w:szCs w:val="20"/>
          <w:lang w:val="id-ID" w:eastAsia="id-ID"/>
        </w:rPr>
      </w:pPr>
      <w:r w:rsidRPr="00D50D4F">
        <w:rPr>
          <w:rFonts w:eastAsia="Times New Roman" w:cs="Times New Roman"/>
          <w:b/>
          <w:bCs/>
          <w:color w:val="000000" w:themeColor="text1"/>
          <w:sz w:val="20"/>
          <w:szCs w:val="20"/>
          <w:lang w:eastAsia="id-ID"/>
        </w:rPr>
        <w:t xml:space="preserve">Results: </w:t>
      </w:r>
      <w:r w:rsidRPr="00D50D4F">
        <w:rPr>
          <w:rFonts w:eastAsia="Times New Roman" w:cs="Times New Roman"/>
          <w:color w:val="000000" w:themeColor="text1"/>
          <w:sz w:val="20"/>
          <w:szCs w:val="20"/>
          <w:shd w:val="clear" w:color="auto" w:fill="FFFFFF" w:themeFill="background1"/>
          <w:lang w:val="en" w:eastAsia="id-ID"/>
        </w:rPr>
        <w:t xml:space="preserve">The level of knowledge in the </w:t>
      </w:r>
      <w:proofErr w:type="gramStart"/>
      <w:r w:rsidRPr="00D50D4F">
        <w:rPr>
          <w:rFonts w:eastAsia="Times New Roman" w:cs="Times New Roman"/>
          <w:color w:val="000000" w:themeColor="text1"/>
          <w:sz w:val="20"/>
          <w:szCs w:val="20"/>
          <w:shd w:val="clear" w:color="auto" w:fill="FFFFFF" w:themeFill="background1"/>
          <w:lang w:val="en" w:eastAsia="id-ID"/>
        </w:rPr>
        <w:t>most good</w:t>
      </w:r>
      <w:proofErr w:type="gramEnd"/>
      <w:r w:rsidRPr="00D50D4F">
        <w:rPr>
          <w:rFonts w:eastAsia="Times New Roman" w:cs="Times New Roman"/>
          <w:color w:val="000000" w:themeColor="text1"/>
          <w:sz w:val="20"/>
          <w:szCs w:val="20"/>
          <w:shd w:val="clear" w:color="auto" w:fill="FFFFFF" w:themeFill="background1"/>
          <w:lang w:val="en" w:eastAsia="id-ID"/>
        </w:rPr>
        <w:t xml:space="preserve"> category was 28 respondents (93.3%), while the experience showed that the majority of respondents had experience in the sufficient category as many as 22 respondents (73.3%). </w:t>
      </w:r>
      <w:r w:rsidRPr="00D50D4F">
        <w:rPr>
          <w:rFonts w:eastAsia="Times New Roman" w:cs="Times New Roman"/>
          <w:color w:val="000000" w:themeColor="text1"/>
          <w:sz w:val="20"/>
          <w:szCs w:val="20"/>
          <w:lang w:val="en" w:eastAsia="id-ID"/>
        </w:rPr>
        <w:t>Statistical test results using spearman rho correlation obtained insignificant results 0.</w:t>
      </w:r>
      <w:r w:rsidRPr="00D50D4F">
        <w:rPr>
          <w:rFonts w:eastAsia="Times New Roman" w:cs="Times New Roman"/>
          <w:color w:val="000000" w:themeColor="text1"/>
          <w:sz w:val="20"/>
          <w:szCs w:val="20"/>
          <w:lang w:val="id-ID" w:eastAsia="id-ID"/>
        </w:rPr>
        <w:t xml:space="preserve"> </w:t>
      </w:r>
      <w:r w:rsidRPr="00D50D4F">
        <w:rPr>
          <w:rFonts w:eastAsia="Times New Roman" w:cs="Times New Roman"/>
          <w:color w:val="000000" w:themeColor="text1"/>
          <w:sz w:val="20"/>
          <w:szCs w:val="20"/>
          <w:lang w:val="en" w:eastAsia="id-ID"/>
        </w:rPr>
        <w:t xml:space="preserve">003 </w:t>
      </w:r>
      <w:r w:rsidRPr="00D50D4F">
        <w:rPr>
          <w:rFonts w:eastAsia="Times New Roman" w:cs="Times New Roman"/>
          <w:color w:val="000000" w:themeColor="text1"/>
          <w:sz w:val="20"/>
          <w:szCs w:val="20"/>
          <w:lang w:eastAsia="id-ID"/>
        </w:rPr>
        <w:t xml:space="preserve">05 which states that there is a significant relationship between knowledge and </w:t>
      </w:r>
      <w:r w:rsidRPr="00D50D4F">
        <w:rPr>
          <w:rFonts w:eastAsia="Times New Roman" w:cs="Times New Roman"/>
          <w:color w:val="000000" w:themeColor="text1"/>
          <w:sz w:val="20"/>
          <w:szCs w:val="20"/>
          <w:lang w:val="en" w:eastAsia="id-ID"/>
        </w:rPr>
        <w:t>the actions of</w:t>
      </w:r>
      <w:r w:rsidRPr="00D50D4F">
        <w:rPr>
          <w:rFonts w:eastAsia="Times New Roman" w:cs="Times New Roman"/>
          <w:color w:val="000000" w:themeColor="text1"/>
          <w:sz w:val="20"/>
          <w:szCs w:val="20"/>
          <w:lang w:eastAsia="id-ID"/>
        </w:rPr>
        <w:t xml:space="preserve"> nurses triaging COVID-19 patients in the emergency department (IGD) of RSUD prof. Dr. W. Z. Johannes Kupang.</w:t>
      </w:r>
    </w:p>
    <w:p w:rsidR="00D50D4F" w:rsidRPr="00D50D4F" w:rsidRDefault="00D50D4F" w:rsidP="00D50D4F">
      <w:pPr>
        <w:shd w:val="clear" w:color="auto" w:fill="FFFFFF" w:themeFill="background1"/>
        <w:spacing w:line="240" w:lineRule="auto"/>
        <w:rPr>
          <w:rFonts w:eastAsia="Times New Roman" w:cs="Times New Roman"/>
          <w:color w:val="000000" w:themeColor="text1"/>
          <w:sz w:val="20"/>
          <w:szCs w:val="20"/>
          <w:lang w:val="id-ID" w:eastAsia="id-ID"/>
        </w:rPr>
      </w:pPr>
    </w:p>
    <w:p w:rsidR="00D50D4F" w:rsidRPr="00D50D4F" w:rsidRDefault="00D50D4F" w:rsidP="00D50D4F">
      <w:pPr>
        <w:shd w:val="clear" w:color="auto" w:fill="FFFFFF" w:themeFill="background1"/>
        <w:jc w:val="left"/>
        <w:rPr>
          <w:rFonts w:eastAsia="Times New Roman" w:cs="Times New Roman"/>
          <w:color w:val="000000" w:themeColor="text1"/>
          <w:sz w:val="20"/>
          <w:szCs w:val="20"/>
          <w:lang w:val="id-ID" w:eastAsia="id-ID"/>
        </w:rPr>
      </w:pPr>
      <w:proofErr w:type="gramStart"/>
      <w:r w:rsidRPr="00D50D4F">
        <w:rPr>
          <w:b/>
          <w:bCs/>
          <w:i/>
          <w:iCs/>
          <w:color w:val="000000" w:themeColor="text1"/>
          <w:sz w:val="20"/>
          <w:szCs w:val="20"/>
          <w:shd w:val="clear" w:color="auto" w:fill="FFFFFF" w:themeFill="background1"/>
        </w:rPr>
        <w:t>Keywords :</w:t>
      </w:r>
      <w:proofErr w:type="gramEnd"/>
      <w:r w:rsidRPr="00D50D4F">
        <w:rPr>
          <w:b/>
          <w:bCs/>
          <w:i/>
          <w:iCs/>
          <w:color w:val="000000" w:themeColor="text1"/>
          <w:sz w:val="20"/>
          <w:szCs w:val="20"/>
          <w:shd w:val="clear" w:color="auto" w:fill="FFFFFF" w:themeFill="background1"/>
        </w:rPr>
        <w:t xml:space="preserve"> COVID-19, Knowledge</w:t>
      </w:r>
      <w:r w:rsidRPr="00D50D4F">
        <w:rPr>
          <w:b/>
          <w:bCs/>
          <w:color w:val="000000" w:themeColor="text1"/>
          <w:sz w:val="20"/>
          <w:szCs w:val="20"/>
          <w:shd w:val="clear" w:color="auto" w:fill="FFFFFF" w:themeFill="background1"/>
          <w:lang w:val="en"/>
        </w:rPr>
        <w:t>,</w:t>
      </w:r>
      <w:r w:rsidRPr="00D50D4F">
        <w:rPr>
          <w:color w:val="000000" w:themeColor="text1"/>
          <w:sz w:val="20"/>
          <w:szCs w:val="20"/>
          <w:shd w:val="clear" w:color="auto" w:fill="FFFFFF" w:themeFill="background1"/>
          <w:lang w:val="en"/>
        </w:rPr>
        <w:t xml:space="preserve"> </w:t>
      </w:r>
      <w:r w:rsidRPr="00D50D4F">
        <w:rPr>
          <w:b/>
          <w:bCs/>
          <w:i/>
          <w:iCs/>
          <w:color w:val="000000" w:themeColor="text1"/>
          <w:sz w:val="20"/>
          <w:szCs w:val="20"/>
          <w:shd w:val="clear" w:color="auto" w:fill="FFFFFF" w:themeFill="background1"/>
          <w:lang w:val="en"/>
        </w:rPr>
        <w:t>action,Triage</w:t>
      </w:r>
    </w:p>
    <w:p w:rsidR="006D42A9" w:rsidRDefault="006D42A9" w:rsidP="007953BC">
      <w:pPr>
        <w:spacing w:line="360" w:lineRule="auto"/>
        <w:rPr>
          <w:b/>
          <w:sz w:val="20"/>
          <w:szCs w:val="20"/>
          <w:lang w:eastAsia="id-ID"/>
        </w:rPr>
      </w:pPr>
    </w:p>
    <w:p w:rsidR="006F1D60" w:rsidRPr="00D3171D" w:rsidRDefault="006F1D60" w:rsidP="007953BC">
      <w:pPr>
        <w:spacing w:line="360" w:lineRule="auto"/>
        <w:rPr>
          <w:b/>
          <w:sz w:val="20"/>
          <w:szCs w:val="20"/>
          <w:lang w:eastAsia="id-ID"/>
        </w:rPr>
      </w:pPr>
      <w:r w:rsidRPr="00D3171D">
        <w:rPr>
          <w:b/>
          <w:sz w:val="20"/>
          <w:szCs w:val="20"/>
          <w:lang w:eastAsia="id-ID"/>
        </w:rPr>
        <w:t>ABSTRAK</w:t>
      </w:r>
    </w:p>
    <w:p w:rsidR="00223C43" w:rsidRPr="00223C43" w:rsidRDefault="00223C43" w:rsidP="00223C43">
      <w:pPr>
        <w:spacing w:line="240" w:lineRule="auto"/>
        <w:rPr>
          <w:rFonts w:cs="Times New Roman"/>
          <w:sz w:val="20"/>
          <w:szCs w:val="20"/>
          <w:lang w:val="id-ID"/>
        </w:rPr>
      </w:pPr>
      <w:r w:rsidRPr="00223C43">
        <w:rPr>
          <w:rFonts w:cs="Times New Roman"/>
          <w:b/>
          <w:sz w:val="20"/>
          <w:szCs w:val="20"/>
        </w:rPr>
        <w:t xml:space="preserve">Latar Belakang: </w:t>
      </w:r>
      <w:r w:rsidRPr="00223C43">
        <w:rPr>
          <w:rFonts w:cs="Times New Roman"/>
          <w:b/>
          <w:sz w:val="20"/>
          <w:szCs w:val="20"/>
          <w:lang w:val="id-ID"/>
        </w:rPr>
        <w:t>P</w:t>
      </w:r>
      <w:r w:rsidRPr="00223C43">
        <w:rPr>
          <w:rFonts w:cs="Times New Roman"/>
          <w:sz w:val="20"/>
          <w:szCs w:val="20"/>
          <w:lang w:val="id-ID"/>
        </w:rPr>
        <w:t>asien s</w:t>
      </w:r>
      <w:r w:rsidRPr="00223C43">
        <w:rPr>
          <w:rFonts w:cs="Times New Roman"/>
          <w:i/>
          <w:sz w:val="20"/>
          <w:szCs w:val="20"/>
          <w:lang w:val="id-ID"/>
        </w:rPr>
        <w:t>uspec</w:t>
      </w:r>
      <w:r w:rsidRPr="00223C43">
        <w:rPr>
          <w:rFonts w:cs="Times New Roman"/>
          <w:sz w:val="20"/>
          <w:szCs w:val="20"/>
          <w:lang w:val="id-ID"/>
        </w:rPr>
        <w:t>t COVID-19masuk R</w:t>
      </w:r>
      <w:r w:rsidRPr="00223C43">
        <w:rPr>
          <w:rFonts w:cs="Times New Roman"/>
          <w:sz w:val="20"/>
          <w:szCs w:val="20"/>
        </w:rPr>
        <w:t xml:space="preserve">umah </w:t>
      </w:r>
      <w:r w:rsidRPr="00223C43">
        <w:rPr>
          <w:rFonts w:cs="Times New Roman"/>
          <w:sz w:val="20"/>
          <w:szCs w:val="20"/>
          <w:lang w:val="id-ID"/>
        </w:rPr>
        <w:t>S</w:t>
      </w:r>
      <w:r w:rsidRPr="00223C43">
        <w:rPr>
          <w:rFonts w:cs="Times New Roman"/>
          <w:sz w:val="20"/>
          <w:szCs w:val="20"/>
        </w:rPr>
        <w:t>akit</w:t>
      </w:r>
      <w:r w:rsidRPr="00223C43">
        <w:rPr>
          <w:rFonts w:cs="Times New Roman"/>
          <w:sz w:val="20"/>
          <w:szCs w:val="20"/>
          <w:lang w:val="id-ID"/>
        </w:rPr>
        <w:t xml:space="preserve"> melalui </w:t>
      </w:r>
      <w:r w:rsidRPr="00223C43">
        <w:rPr>
          <w:rFonts w:cs="Times New Roman"/>
          <w:sz w:val="20"/>
          <w:szCs w:val="20"/>
        </w:rPr>
        <w:t>Instalasi Gawat Darurat (</w:t>
      </w:r>
      <w:r w:rsidRPr="00223C43">
        <w:rPr>
          <w:rFonts w:cs="Times New Roman"/>
          <w:sz w:val="20"/>
          <w:szCs w:val="20"/>
          <w:lang w:val="id-ID"/>
        </w:rPr>
        <w:t>IGD</w:t>
      </w:r>
      <w:r w:rsidRPr="00223C43">
        <w:rPr>
          <w:rFonts w:cs="Times New Roman"/>
          <w:sz w:val="20"/>
          <w:szCs w:val="20"/>
        </w:rPr>
        <w:t>)</w:t>
      </w:r>
      <w:r w:rsidRPr="00223C43">
        <w:rPr>
          <w:rFonts w:cs="Times New Roman"/>
          <w:sz w:val="20"/>
          <w:szCs w:val="20"/>
          <w:lang w:val="id-ID"/>
        </w:rPr>
        <w:t>.</w:t>
      </w:r>
      <w:r w:rsidRPr="00223C43">
        <w:rPr>
          <w:rFonts w:cs="Times New Roman"/>
          <w:sz w:val="20"/>
          <w:szCs w:val="20"/>
        </w:rPr>
        <w:t xml:space="preserve"> </w:t>
      </w:r>
      <w:r w:rsidRPr="00223C43">
        <w:rPr>
          <w:rFonts w:cs="Times New Roman"/>
          <w:sz w:val="20"/>
          <w:szCs w:val="20"/>
          <w:lang w:val="id-ID"/>
        </w:rPr>
        <w:t>Di sana d</w:t>
      </w:r>
      <w:r w:rsidRPr="00223C43">
        <w:rPr>
          <w:rFonts w:cs="Times New Roman"/>
          <w:sz w:val="20"/>
          <w:szCs w:val="20"/>
        </w:rPr>
        <w:t>ilakukan triage</w:t>
      </w:r>
      <w:r w:rsidRPr="00223C43">
        <w:rPr>
          <w:rFonts w:cs="Times New Roman"/>
          <w:sz w:val="20"/>
          <w:szCs w:val="20"/>
          <w:lang w:val="id-ID"/>
        </w:rPr>
        <w:t xml:space="preserve"> </w:t>
      </w:r>
      <w:r w:rsidRPr="00223C43">
        <w:rPr>
          <w:rFonts w:cs="Times New Roman"/>
          <w:sz w:val="20"/>
          <w:szCs w:val="20"/>
        </w:rPr>
        <w:t xml:space="preserve">pasien dengan tujuan untuk memisahkan pelayanan yang akan diberikan dan juga untuk mengetahui apakah seorang pasien memiliki probabilitas tinggi COVID-19. </w:t>
      </w:r>
      <w:proofErr w:type="gramStart"/>
      <w:r w:rsidRPr="00223C43">
        <w:rPr>
          <w:rFonts w:cs="Times New Roman"/>
          <w:sz w:val="20"/>
          <w:szCs w:val="20"/>
        </w:rPr>
        <w:t>Dampak yang terjadi jika penerapan triase yang dilakukan tidak sesuai dengan protokol kesehatan COVID-19akan menyebabkan transmisi patogen di Rumah Sakit, sehingga terjadinya penyebaran COVID-19 yang melua</w:t>
      </w:r>
      <w:r w:rsidRPr="00223C43">
        <w:rPr>
          <w:rFonts w:cs="Times New Roman"/>
          <w:sz w:val="20"/>
          <w:szCs w:val="20"/>
          <w:lang w:val="id-ID"/>
        </w:rPr>
        <w:t>s</w:t>
      </w:r>
      <w:r w:rsidRPr="00223C43">
        <w:rPr>
          <w:rFonts w:cs="Times New Roman"/>
          <w:sz w:val="20"/>
          <w:szCs w:val="20"/>
        </w:rPr>
        <w:t>.</w:t>
      </w:r>
      <w:proofErr w:type="gramEnd"/>
      <w:r w:rsidRPr="00223C43">
        <w:rPr>
          <w:rFonts w:cs="Times New Roman"/>
          <w:sz w:val="20"/>
          <w:szCs w:val="20"/>
        </w:rPr>
        <w:t xml:space="preserve"> </w:t>
      </w:r>
    </w:p>
    <w:p w:rsidR="00223C43" w:rsidRPr="00223C43" w:rsidRDefault="00223C43" w:rsidP="00223C43">
      <w:pPr>
        <w:spacing w:line="240" w:lineRule="auto"/>
        <w:rPr>
          <w:rFonts w:cs="Times New Roman"/>
          <w:sz w:val="20"/>
          <w:szCs w:val="20"/>
        </w:rPr>
      </w:pPr>
      <w:r w:rsidRPr="00223C43">
        <w:rPr>
          <w:rFonts w:cs="Times New Roman"/>
          <w:b/>
          <w:sz w:val="20"/>
          <w:szCs w:val="20"/>
        </w:rPr>
        <w:t xml:space="preserve">Tujuan: </w:t>
      </w:r>
      <w:r w:rsidRPr="00223C43">
        <w:rPr>
          <w:rFonts w:cs="Times New Roman"/>
          <w:sz w:val="20"/>
          <w:szCs w:val="20"/>
        </w:rPr>
        <w:t>Mengetahui hubungan pengetahuan dengan pengalaman perawat melakukan triage pasien COVID-19di instalasi gawat darurat (IGD) RSUD Prof. Dr. W. Z. Johannes Kupang.</w:t>
      </w:r>
    </w:p>
    <w:p w:rsidR="00223C43" w:rsidRPr="00223C43" w:rsidRDefault="00223C43" w:rsidP="00223C43">
      <w:pPr>
        <w:spacing w:line="240" w:lineRule="auto"/>
        <w:rPr>
          <w:rFonts w:cs="Times New Roman"/>
          <w:sz w:val="20"/>
          <w:szCs w:val="20"/>
        </w:rPr>
      </w:pPr>
      <w:r w:rsidRPr="00223C43">
        <w:rPr>
          <w:rFonts w:cs="Times New Roman"/>
          <w:b/>
          <w:sz w:val="20"/>
          <w:szCs w:val="20"/>
        </w:rPr>
        <w:t xml:space="preserve">Metode: </w:t>
      </w:r>
      <w:r w:rsidRPr="00223C43">
        <w:rPr>
          <w:rFonts w:cs="Times New Roman"/>
          <w:sz w:val="20"/>
          <w:szCs w:val="20"/>
        </w:rPr>
        <w:t xml:space="preserve">Jenis penelitian ini adalah penelitian kuantitatif dengan design penelitian </w:t>
      </w:r>
      <w:r w:rsidRPr="00223C43">
        <w:rPr>
          <w:rFonts w:cs="Times New Roman"/>
          <w:i/>
          <w:sz w:val="20"/>
          <w:szCs w:val="20"/>
        </w:rPr>
        <w:t>cross sectional</w:t>
      </w:r>
      <w:r w:rsidRPr="00223C43">
        <w:rPr>
          <w:rFonts w:cs="Times New Roman"/>
          <w:sz w:val="20"/>
          <w:szCs w:val="20"/>
        </w:rPr>
        <w:t xml:space="preserve">. Populasi adalah perawat yang bekerja di Instalasi Gawat Darurat (IGD) RSUD Prof. </w:t>
      </w:r>
      <w:r w:rsidRPr="00223C43">
        <w:rPr>
          <w:rFonts w:cs="Times New Roman"/>
          <w:sz w:val="20"/>
          <w:szCs w:val="20"/>
        </w:rPr>
        <w:lastRenderedPageBreak/>
        <w:t>Dr. W. Z. Johannes Kupang, sampel yang digunakan sebanyak 30 responden, pengambilan data menggunakan kuesioner.</w:t>
      </w:r>
    </w:p>
    <w:p w:rsidR="00223C43" w:rsidRPr="00223C43" w:rsidRDefault="00223C43" w:rsidP="00223C43">
      <w:pPr>
        <w:autoSpaceDE w:val="0"/>
        <w:autoSpaceDN w:val="0"/>
        <w:adjustRightInd w:val="0"/>
        <w:spacing w:line="240" w:lineRule="auto"/>
        <w:rPr>
          <w:rFonts w:cs="Times New Roman"/>
          <w:sz w:val="20"/>
          <w:szCs w:val="20"/>
        </w:rPr>
      </w:pPr>
      <w:r w:rsidRPr="00223C43">
        <w:rPr>
          <w:rFonts w:cs="Times New Roman"/>
          <w:b/>
          <w:sz w:val="20"/>
          <w:szCs w:val="20"/>
        </w:rPr>
        <w:t xml:space="preserve">Hasil: </w:t>
      </w:r>
      <w:r w:rsidRPr="00223C43">
        <w:rPr>
          <w:rFonts w:cs="Times New Roman"/>
          <w:sz w:val="20"/>
          <w:szCs w:val="20"/>
        </w:rPr>
        <w:t xml:space="preserve">Tingkat pengetahuan paling banyak kategori baik sebanyak 28 responden (93.3%), sedangkan pada pengalaman menunjukkan bahwa mayoritas responden mempunyai pengalaman dalam kategori cukup sebanyak 22 responden (73.3%). Hasil uji statistik menggunakan korelasi spearman rho didapatkan hasil tidak signifikan </w:t>
      </w:r>
      <w:proofErr w:type="gramStart"/>
      <w:r w:rsidRPr="00223C43">
        <w:rPr>
          <w:rFonts w:cs="Times New Roman"/>
          <w:sz w:val="20"/>
          <w:szCs w:val="20"/>
        </w:rPr>
        <w:t>0.</w:t>
      </w:r>
      <w:r w:rsidRPr="00223C43">
        <w:rPr>
          <w:rFonts w:cs="Times New Roman"/>
          <w:sz w:val="20"/>
          <w:szCs w:val="20"/>
          <w:lang w:val="id-ID"/>
        </w:rPr>
        <w:t>003</w:t>
      </w:r>
      <w:r w:rsidRPr="00223C43">
        <w:rPr>
          <w:rFonts w:cs="Times New Roman"/>
          <w:sz w:val="20"/>
          <w:szCs w:val="20"/>
        </w:rPr>
        <w:t xml:space="preserve">  05</w:t>
      </w:r>
      <w:proofErr w:type="gramEnd"/>
      <w:r w:rsidRPr="00223C43">
        <w:rPr>
          <w:rFonts w:cs="Times New Roman"/>
          <w:sz w:val="20"/>
          <w:szCs w:val="20"/>
        </w:rPr>
        <w:t xml:space="preserve"> yang menyatakan bahwa ada hubungan yang signifikan antara pengetahuan dengan </w:t>
      </w:r>
      <w:r w:rsidRPr="00223C43">
        <w:rPr>
          <w:rFonts w:cs="Times New Roman"/>
          <w:sz w:val="20"/>
          <w:szCs w:val="20"/>
          <w:lang w:val="id-ID"/>
        </w:rPr>
        <w:t>tindakan</w:t>
      </w:r>
      <w:r w:rsidRPr="00223C43">
        <w:rPr>
          <w:rFonts w:cs="Times New Roman"/>
          <w:sz w:val="20"/>
          <w:szCs w:val="20"/>
        </w:rPr>
        <w:t xml:space="preserve"> perawat melakukan triage pasien COVID-19di Instalasi gawat darurat (IGD) RSUD prof. Dr. W. Z. Johannes Kupang.</w:t>
      </w:r>
    </w:p>
    <w:p w:rsidR="00223C43" w:rsidRPr="00223C43" w:rsidRDefault="00223C43" w:rsidP="00223C43">
      <w:pPr>
        <w:autoSpaceDE w:val="0"/>
        <w:autoSpaceDN w:val="0"/>
        <w:adjustRightInd w:val="0"/>
        <w:spacing w:line="240" w:lineRule="auto"/>
        <w:ind w:firstLine="450"/>
        <w:rPr>
          <w:rFonts w:cs="Times New Roman"/>
          <w:sz w:val="20"/>
          <w:szCs w:val="20"/>
        </w:rPr>
      </w:pPr>
    </w:p>
    <w:p w:rsidR="00223C43" w:rsidRPr="00223C43" w:rsidRDefault="00223C43" w:rsidP="00223C43">
      <w:pPr>
        <w:autoSpaceDE w:val="0"/>
        <w:autoSpaceDN w:val="0"/>
        <w:adjustRightInd w:val="0"/>
        <w:spacing w:line="240" w:lineRule="auto"/>
        <w:rPr>
          <w:rFonts w:cs="Times New Roman"/>
          <w:sz w:val="20"/>
          <w:szCs w:val="20"/>
        </w:rPr>
      </w:pPr>
    </w:p>
    <w:p w:rsidR="00223C43" w:rsidRPr="00223C43" w:rsidRDefault="00223C43" w:rsidP="00223C43">
      <w:pPr>
        <w:autoSpaceDE w:val="0"/>
        <w:autoSpaceDN w:val="0"/>
        <w:adjustRightInd w:val="0"/>
        <w:spacing w:line="240" w:lineRule="auto"/>
        <w:rPr>
          <w:rFonts w:cs="Times New Roman"/>
          <w:b/>
          <w:sz w:val="20"/>
          <w:szCs w:val="20"/>
        </w:rPr>
      </w:pPr>
      <w:r w:rsidRPr="00223C43">
        <w:rPr>
          <w:rFonts w:cs="Times New Roman"/>
          <w:b/>
          <w:i/>
          <w:sz w:val="20"/>
          <w:szCs w:val="20"/>
        </w:rPr>
        <w:t xml:space="preserve">Kata </w:t>
      </w:r>
      <w:proofErr w:type="gramStart"/>
      <w:r w:rsidRPr="00223C43">
        <w:rPr>
          <w:rFonts w:cs="Times New Roman"/>
          <w:b/>
          <w:i/>
          <w:sz w:val="20"/>
          <w:szCs w:val="20"/>
        </w:rPr>
        <w:t>Kunci :</w:t>
      </w:r>
      <w:proofErr w:type="gramEnd"/>
      <w:r w:rsidRPr="00223C43">
        <w:rPr>
          <w:rFonts w:cs="Times New Roman"/>
          <w:b/>
          <w:i/>
          <w:sz w:val="20"/>
          <w:szCs w:val="20"/>
        </w:rPr>
        <w:t xml:space="preserve"> COVID-19, Pengetahuan, </w:t>
      </w:r>
      <w:r w:rsidRPr="00223C43">
        <w:rPr>
          <w:rFonts w:cs="Times New Roman"/>
          <w:b/>
          <w:i/>
          <w:sz w:val="20"/>
          <w:szCs w:val="20"/>
          <w:lang w:val="id-ID"/>
        </w:rPr>
        <w:t>tindakan,</w:t>
      </w:r>
      <w:r w:rsidRPr="00223C43">
        <w:rPr>
          <w:rFonts w:cs="Times New Roman"/>
          <w:b/>
          <w:i/>
          <w:sz w:val="20"/>
          <w:szCs w:val="20"/>
        </w:rPr>
        <w:t xml:space="preserve">Triage </w:t>
      </w:r>
    </w:p>
    <w:p w:rsidR="006F1D60" w:rsidRPr="00223C43" w:rsidRDefault="006F1D60" w:rsidP="007953BC">
      <w:pPr>
        <w:spacing w:line="360" w:lineRule="auto"/>
        <w:rPr>
          <w:sz w:val="20"/>
          <w:szCs w:val="20"/>
        </w:rPr>
      </w:pPr>
    </w:p>
    <w:p w:rsidR="00E02C78" w:rsidRDefault="00E02C78" w:rsidP="007953BC">
      <w:pPr>
        <w:spacing w:line="360" w:lineRule="auto"/>
        <w:rPr>
          <w:b/>
          <w:sz w:val="20"/>
          <w:szCs w:val="20"/>
        </w:rPr>
      </w:pPr>
      <w:r w:rsidRPr="00B86FE0">
        <w:rPr>
          <w:b/>
          <w:sz w:val="20"/>
          <w:szCs w:val="20"/>
        </w:rPr>
        <w:t xml:space="preserve">PENDAHULUAN </w:t>
      </w:r>
    </w:p>
    <w:p w:rsidR="00223C43" w:rsidRPr="00223C43" w:rsidRDefault="00223C43" w:rsidP="00223C43">
      <w:pPr>
        <w:spacing w:line="360" w:lineRule="auto"/>
        <w:ind w:firstLine="360"/>
        <w:rPr>
          <w:rFonts w:eastAsia="Times New Roman"/>
          <w:color w:val="191919"/>
          <w:sz w:val="20"/>
          <w:szCs w:val="20"/>
          <w:lang w:val="id-ID" w:eastAsia="id-ID"/>
        </w:rPr>
      </w:pPr>
      <w:r w:rsidRPr="00223C43">
        <w:rPr>
          <w:sz w:val="20"/>
          <w:szCs w:val="20"/>
          <w:lang w:val="id-ID"/>
        </w:rPr>
        <w:t xml:space="preserve">Pelayanan yang masuk melalui IGD perlu melewati proses triage. Tindakan ini </w:t>
      </w:r>
      <w:r w:rsidRPr="00223C43">
        <w:rPr>
          <w:sz w:val="20"/>
          <w:szCs w:val="20"/>
        </w:rPr>
        <w:t>untuk mengetahui apakah seorang pasien memiliki probabilitas tinggi COVID-19</w:t>
      </w:r>
      <w:r w:rsidRPr="00223C43">
        <w:rPr>
          <w:sz w:val="20"/>
          <w:szCs w:val="20"/>
        </w:rPr>
        <w:fldChar w:fldCharType="begin" w:fldLock="1"/>
      </w:r>
      <w:r w:rsidRPr="00223C43">
        <w:rPr>
          <w:sz w:val="20"/>
          <w:szCs w:val="20"/>
        </w:rPr>
        <w:instrText>ADDIN CSL_CITATION {"citationItems":[{"id":"ITEM-1","itemData":{"DOI":"10.24990/injecv6i2.458","author":[{"dropping-particle":"","family":"Syapitri","given":"Henny","non-dropping-particle":"","parse-names":false,"suffix":""},{"dropping-particle":"","family":"Damanik","given":"Rani Kawati","non-dropping-particle":"","parse-names":false,"suffix":""},{"dropping-particle":"","family":"Siregar","given":"Laura Mariati","non-dropping-particle":"","parse-names":false,"suffix":""}],"container-title":"Jurnal pendidikan dan klinik keperawatan indonesia (INJEC)","id":"ITEM-1","issue":"79","issued":{"date-parts":[["2022"]]},"page":"210-221","title":"Manajemen Triase Selama Covid-19 di Darurat Jurusan : Pendekatan Fenomenologi Antar Perawat di Medan","type":"article-journal","volume":"6"},"uris":["http://www.mendeley.com/documents/?uuid=3c4f9f85-6ec8-4d09-8806-462725daf8d8","http://www.mendeley.com/documents/?uuid=15e3a20f-51c8-4b76-a6e3-321f734ff3b5"]}],"mendeley":{"formattedCitation":"(Syapitri et al., 2022)","plainTextFormattedCitation":"(Syapitri et al., 2022)","previouslyFormattedCitation":"(Syapitri et al., 2022)"},"properties":{"noteIndex":0},"schema":"https://github.com/citation-style-language/schema/raw/master/csl-citation.json"}</w:instrText>
      </w:r>
      <w:r w:rsidRPr="00223C43">
        <w:rPr>
          <w:sz w:val="20"/>
          <w:szCs w:val="20"/>
        </w:rPr>
        <w:fldChar w:fldCharType="separate"/>
      </w:r>
      <w:r w:rsidRPr="00223C43">
        <w:rPr>
          <w:noProof/>
          <w:sz w:val="20"/>
          <w:szCs w:val="20"/>
        </w:rPr>
        <w:t>(Syapitri et al., 2022)</w:t>
      </w:r>
      <w:r w:rsidRPr="00223C43">
        <w:rPr>
          <w:sz w:val="20"/>
          <w:szCs w:val="20"/>
        </w:rPr>
        <w:fldChar w:fldCharType="end"/>
      </w:r>
      <w:r w:rsidRPr="00223C43">
        <w:rPr>
          <w:sz w:val="20"/>
          <w:szCs w:val="20"/>
        </w:rPr>
        <w:t xml:space="preserve">. </w:t>
      </w:r>
      <w:r w:rsidRPr="00223C43">
        <w:rPr>
          <w:rFonts w:eastAsia="Times New Roman"/>
          <w:color w:val="191919"/>
          <w:sz w:val="20"/>
          <w:szCs w:val="20"/>
          <w:lang w:val="id-ID" w:eastAsia="id-ID"/>
        </w:rPr>
        <w:t>Fakta menunjukkan bahwa skrining awal atau triase belum efektif seperti masih sulit untuk menyaring pasien tanpa gejala sehingga masih ditemui beberapa transmisi lokal di IGD. Selain itu terdapat kendala lingkungan fisik seperti ruangan untuk melakukan triase yang belum ergonomis dan tingginya angka penularan pada petugas di IGD</w:t>
      </w:r>
      <w:sdt>
        <w:sdtPr>
          <w:rPr>
            <w:rFonts w:eastAsia="Times New Roman"/>
            <w:color w:val="191919"/>
            <w:lang w:val="id-ID" w:eastAsia="id-ID"/>
          </w:rPr>
          <w:id w:val="-373312782"/>
          <w:citation/>
        </w:sdtPr>
        <w:sdtContent>
          <w:r w:rsidRPr="00223C43">
            <w:rPr>
              <w:rFonts w:eastAsia="Times New Roman"/>
              <w:color w:val="191919"/>
              <w:sz w:val="20"/>
              <w:szCs w:val="20"/>
              <w:lang w:val="id-ID" w:eastAsia="id-ID"/>
            </w:rPr>
            <w:fldChar w:fldCharType="begin"/>
          </w:r>
          <w:r w:rsidRPr="00223C43">
            <w:rPr>
              <w:rFonts w:eastAsia="Times New Roman"/>
              <w:color w:val="191919"/>
              <w:sz w:val="20"/>
              <w:szCs w:val="20"/>
              <w:lang w:val="id-ID" w:eastAsia="id-ID"/>
            </w:rPr>
            <w:instrText xml:space="preserve">CITATION Ins22 \l 1057 </w:instrText>
          </w:r>
          <w:r w:rsidRPr="00223C43">
            <w:rPr>
              <w:rFonts w:eastAsia="Times New Roman"/>
              <w:color w:val="191919"/>
              <w:sz w:val="20"/>
              <w:szCs w:val="20"/>
              <w:lang w:val="id-ID" w:eastAsia="id-ID"/>
            </w:rPr>
            <w:fldChar w:fldCharType="separate"/>
          </w:r>
          <w:r w:rsidRPr="00223C43">
            <w:rPr>
              <w:rFonts w:eastAsia="Times New Roman"/>
              <w:noProof/>
              <w:color w:val="191919"/>
              <w:sz w:val="20"/>
              <w:szCs w:val="20"/>
              <w:lang w:val="id-ID" w:eastAsia="id-ID"/>
            </w:rPr>
            <w:t xml:space="preserve"> (Setyawan, 2022)</w:t>
          </w:r>
          <w:r w:rsidRPr="00223C43">
            <w:rPr>
              <w:rFonts w:eastAsia="Times New Roman"/>
              <w:color w:val="191919"/>
              <w:sz w:val="20"/>
              <w:szCs w:val="20"/>
              <w:lang w:val="id-ID" w:eastAsia="id-ID"/>
            </w:rPr>
            <w:fldChar w:fldCharType="end"/>
          </w:r>
        </w:sdtContent>
      </w:sdt>
      <w:r w:rsidRPr="00223C43">
        <w:rPr>
          <w:rFonts w:eastAsia="Times New Roman"/>
          <w:color w:val="191919"/>
          <w:sz w:val="20"/>
          <w:szCs w:val="20"/>
          <w:lang w:val="id-ID" w:eastAsia="id-ID"/>
        </w:rPr>
        <w:t>.</w:t>
      </w:r>
    </w:p>
    <w:p w:rsidR="00223C43" w:rsidRPr="00223C43" w:rsidRDefault="00223C43" w:rsidP="00223C43">
      <w:pPr>
        <w:spacing w:line="360" w:lineRule="auto"/>
        <w:ind w:firstLine="360"/>
        <w:rPr>
          <w:sz w:val="20"/>
          <w:szCs w:val="20"/>
          <w:lang w:val="id-ID"/>
        </w:rPr>
      </w:pPr>
      <w:proofErr w:type="gramStart"/>
      <w:r w:rsidRPr="00223C43">
        <w:rPr>
          <w:color w:val="191919"/>
          <w:sz w:val="20"/>
          <w:szCs w:val="20"/>
        </w:rPr>
        <w:t>Sistem triase dengan skoring digunakan pada kasus COVID-19.</w:t>
      </w:r>
      <w:proofErr w:type="gramEnd"/>
      <w:r w:rsidRPr="00223C43">
        <w:rPr>
          <w:color w:val="191919"/>
          <w:sz w:val="20"/>
          <w:szCs w:val="20"/>
        </w:rPr>
        <w:t xml:space="preserve"> </w:t>
      </w:r>
      <w:proofErr w:type="gramStart"/>
      <w:r w:rsidRPr="00223C43">
        <w:rPr>
          <w:color w:val="191919"/>
          <w:sz w:val="20"/>
          <w:szCs w:val="20"/>
        </w:rPr>
        <w:t>Pemberian skoring pada pasien merupakan tambahan untuk memprediksi dan memperhitungkan kebutuhan pasien untuk perawatan.</w:t>
      </w:r>
      <w:proofErr w:type="gramEnd"/>
      <w:r w:rsidRPr="00223C43">
        <w:rPr>
          <w:color w:val="191919"/>
          <w:sz w:val="20"/>
          <w:szCs w:val="20"/>
        </w:rPr>
        <w:t xml:space="preserve"> Skoring </w:t>
      </w:r>
      <w:r w:rsidRPr="00223C43">
        <w:rPr>
          <w:color w:val="191919"/>
          <w:sz w:val="20"/>
          <w:szCs w:val="20"/>
          <w:lang w:val="id-ID"/>
        </w:rPr>
        <w:t xml:space="preserve">sangat baik untuk </w:t>
      </w:r>
      <w:proofErr w:type="gramStart"/>
      <w:r w:rsidRPr="00223C43">
        <w:rPr>
          <w:color w:val="191919"/>
          <w:sz w:val="20"/>
          <w:szCs w:val="20"/>
          <w:lang w:val="id-ID"/>
        </w:rPr>
        <w:t xml:space="preserve">mendukung </w:t>
      </w:r>
      <w:r w:rsidRPr="00223C43">
        <w:rPr>
          <w:color w:val="191919"/>
          <w:sz w:val="20"/>
          <w:szCs w:val="20"/>
        </w:rPr>
        <w:t xml:space="preserve"> keputusan</w:t>
      </w:r>
      <w:proofErr w:type="gramEnd"/>
      <w:r w:rsidRPr="00223C43">
        <w:rPr>
          <w:color w:val="191919"/>
          <w:sz w:val="20"/>
          <w:szCs w:val="20"/>
        </w:rPr>
        <w:t xml:space="preserve"> klinis yang cepat dan tepat </w:t>
      </w:r>
      <w:r w:rsidRPr="00223C43">
        <w:rPr>
          <w:color w:val="191919"/>
          <w:sz w:val="20"/>
          <w:szCs w:val="20"/>
          <w:lang w:val="id-ID"/>
        </w:rPr>
        <w:t xml:space="preserve">sehingga dapat </w:t>
      </w:r>
      <w:r w:rsidRPr="00223C43">
        <w:rPr>
          <w:color w:val="191919"/>
          <w:sz w:val="20"/>
          <w:szCs w:val="20"/>
        </w:rPr>
        <w:t xml:space="preserve">menentukan pasien mana yang harus diberikan perawatan. </w:t>
      </w:r>
      <w:r w:rsidRPr="00223C43">
        <w:rPr>
          <w:color w:val="191919"/>
          <w:sz w:val="20"/>
          <w:szCs w:val="20"/>
          <w:lang w:val="id-ID"/>
        </w:rPr>
        <w:t xml:space="preserve"> </w:t>
      </w:r>
      <w:r w:rsidRPr="00223C43">
        <w:rPr>
          <w:sz w:val="20"/>
          <w:szCs w:val="20"/>
          <w:lang w:val="id-ID"/>
        </w:rPr>
        <w:t>P</w:t>
      </w:r>
      <w:r w:rsidRPr="00223C43">
        <w:rPr>
          <w:sz w:val="20"/>
          <w:szCs w:val="20"/>
        </w:rPr>
        <w:t xml:space="preserve">enilaian </w:t>
      </w:r>
      <w:r w:rsidRPr="00223C43">
        <w:rPr>
          <w:sz w:val="20"/>
          <w:szCs w:val="20"/>
          <w:lang w:val="id-ID"/>
        </w:rPr>
        <w:t xml:space="preserve">menggunakan skoring ini </w:t>
      </w:r>
      <w:r w:rsidRPr="00223C43">
        <w:rPr>
          <w:color w:val="FF0000"/>
          <w:sz w:val="20"/>
          <w:szCs w:val="20"/>
        </w:rPr>
        <w:t xml:space="preserve"> </w:t>
      </w:r>
      <w:r w:rsidRPr="00223C43">
        <w:rPr>
          <w:sz w:val="20"/>
          <w:szCs w:val="20"/>
        </w:rPr>
        <w:t xml:space="preserve">dilakukan oleh tenaga kesehatan terlatih. </w:t>
      </w:r>
      <w:proofErr w:type="gramStart"/>
      <w:r w:rsidRPr="00223C43">
        <w:rPr>
          <w:sz w:val="20"/>
          <w:szCs w:val="20"/>
        </w:rPr>
        <w:t xml:space="preserve">Langkah awal yang dilakukan yaitu </w:t>
      </w:r>
      <w:r w:rsidRPr="00223C43">
        <w:rPr>
          <w:sz w:val="20"/>
          <w:szCs w:val="20"/>
          <w:lang w:val="id-ID"/>
        </w:rPr>
        <w:t xml:space="preserve">mengukur </w:t>
      </w:r>
      <w:r w:rsidRPr="00223C43">
        <w:rPr>
          <w:sz w:val="20"/>
          <w:szCs w:val="20"/>
        </w:rPr>
        <w:t>suhu tubuh, meminta pasien untuk memberikan rincian demografi, gejala dan riwayat epidemiologi (riwayat perjalanan dan riwayat kontak)</w:t>
      </w:r>
      <w:r w:rsidRPr="00223C43">
        <w:rPr>
          <w:sz w:val="20"/>
          <w:szCs w:val="20"/>
          <w:lang w:val="id-ID"/>
        </w:rPr>
        <w:t>.</w:t>
      </w:r>
      <w:proofErr w:type="gramEnd"/>
      <w:r w:rsidRPr="00223C43">
        <w:rPr>
          <w:sz w:val="20"/>
          <w:szCs w:val="20"/>
        </w:rPr>
        <w:t xml:space="preserve"> </w:t>
      </w:r>
      <w:r w:rsidRPr="00223C43">
        <w:rPr>
          <w:sz w:val="20"/>
          <w:szCs w:val="20"/>
          <w:lang w:val="id-ID"/>
        </w:rPr>
        <w:t>D</w:t>
      </w:r>
      <w:r w:rsidRPr="00223C43">
        <w:rPr>
          <w:sz w:val="20"/>
          <w:szCs w:val="20"/>
        </w:rPr>
        <w:t>ata</w:t>
      </w:r>
      <w:r w:rsidRPr="00223C43">
        <w:rPr>
          <w:sz w:val="20"/>
          <w:szCs w:val="20"/>
          <w:lang w:val="id-ID"/>
        </w:rPr>
        <w:t xml:space="preserve"> hasil penilaianm ini</w:t>
      </w:r>
      <w:r w:rsidRPr="00223C43">
        <w:rPr>
          <w:sz w:val="20"/>
          <w:szCs w:val="20"/>
        </w:rPr>
        <w:t xml:space="preserve"> didokumentasikan dalam formulir penyaringan </w:t>
      </w:r>
      <w:r w:rsidRPr="00223C43">
        <w:rPr>
          <w:sz w:val="20"/>
          <w:szCs w:val="20"/>
        </w:rPr>
        <w:fldChar w:fldCharType="begin" w:fldLock="1"/>
      </w:r>
      <w:r w:rsidRPr="00223C43">
        <w:rPr>
          <w:sz w:val="20"/>
          <w:szCs w:val="20"/>
        </w:rPr>
        <w:instrText>ADDIN CSL_CITATION {"citationItems":[{"id":"ITEM-1","itemData":{"DOI":"10.24990/injecv6i2.458","author":[{"dropping-particle":"","family":"Syapitri","given":"Henny","non-dropping-particle":"","parse-names":false,"suffix":""},{"dropping-particle":"","family":"Damanik","given":"Rani Kawati","non-dropping-particle":"","parse-names":false,"suffix":""},{"dropping-particle":"","family":"Siregar","given":"Laura Mariati","non-dropping-particle":"","parse-names":false,"suffix":""}],"container-title":"Jurnal pendidikan dan klinik keperawatan indonesia (INJEC)","id":"ITEM-1","issue":"79","issued":{"date-parts":[["2022"]]},"page":"210-221","title":"Manajemen Triase Selama Covid-19 di Darurat Jurusan : Pendekatan Fenomenologi Antar Perawat di Medan","type":"article-journal","volume":"6"},"uris":["http://www.mendeley.com/documents/?uuid=15e3a20f-51c8-4b76-a6e3-321f734ff3b5","http://www.mendeley.com/documents/?uuid=3c4f9f85-6ec8-4d09-8806-462725daf8d8"]}],"mendeley":{"formattedCitation":"(Syapitri et al., 2022)","plainTextFormattedCitation":"(Syapitri et al., 2022)","previouslyFormattedCitation":"(Syapitri et al., 2022)"},"properties":{"noteIndex":0},"schema":"https://github.com/citation-style-language/schema/raw/master/csl-citation.json"}</w:instrText>
      </w:r>
      <w:r w:rsidRPr="00223C43">
        <w:rPr>
          <w:sz w:val="20"/>
          <w:szCs w:val="20"/>
        </w:rPr>
        <w:fldChar w:fldCharType="separate"/>
      </w:r>
      <w:r w:rsidRPr="00223C43">
        <w:rPr>
          <w:noProof/>
          <w:sz w:val="20"/>
          <w:szCs w:val="20"/>
        </w:rPr>
        <w:t>(Syapitri et al., 2022)</w:t>
      </w:r>
      <w:r w:rsidRPr="00223C43">
        <w:rPr>
          <w:sz w:val="20"/>
          <w:szCs w:val="20"/>
        </w:rPr>
        <w:fldChar w:fldCharType="end"/>
      </w:r>
      <w:r w:rsidRPr="00223C43">
        <w:rPr>
          <w:sz w:val="20"/>
          <w:szCs w:val="20"/>
          <w:lang w:val="id-ID"/>
        </w:rPr>
        <w:t>.</w:t>
      </w:r>
      <w:r w:rsidRPr="00223C43">
        <w:rPr>
          <w:sz w:val="20"/>
          <w:szCs w:val="20"/>
        </w:rPr>
        <w:t xml:space="preserve"> </w:t>
      </w:r>
      <w:r w:rsidRPr="00223C43">
        <w:rPr>
          <w:sz w:val="20"/>
          <w:szCs w:val="20"/>
          <w:lang w:val="id-ID"/>
        </w:rPr>
        <w:t>J</w:t>
      </w:r>
      <w:r w:rsidRPr="00223C43">
        <w:rPr>
          <w:sz w:val="20"/>
          <w:szCs w:val="20"/>
        </w:rPr>
        <w:t xml:space="preserve">ika ada tanda klinis yang mengarah </w:t>
      </w:r>
      <w:r w:rsidRPr="00223C43">
        <w:rPr>
          <w:sz w:val="20"/>
          <w:szCs w:val="20"/>
          <w:lang w:val="id-ID"/>
        </w:rPr>
        <w:t xml:space="preserve">ke gejala </w:t>
      </w:r>
      <w:r w:rsidRPr="00223C43">
        <w:rPr>
          <w:sz w:val="20"/>
          <w:szCs w:val="20"/>
        </w:rPr>
        <w:t>COVID-19</w:t>
      </w:r>
      <w:r w:rsidRPr="00223C43">
        <w:rPr>
          <w:sz w:val="20"/>
          <w:szCs w:val="20"/>
          <w:lang w:val="id-ID"/>
        </w:rPr>
        <w:t xml:space="preserve">, dilanjutkan dengan </w:t>
      </w:r>
      <w:r w:rsidRPr="00223C43">
        <w:rPr>
          <w:sz w:val="20"/>
          <w:szCs w:val="20"/>
        </w:rPr>
        <w:t xml:space="preserve"> pemeriksaan penunjang laboratorium, </w:t>
      </w:r>
      <w:r w:rsidRPr="00223C43">
        <w:rPr>
          <w:i/>
          <w:sz w:val="20"/>
          <w:szCs w:val="20"/>
          <w:lang w:val="id-ID"/>
        </w:rPr>
        <w:t>r</w:t>
      </w:r>
      <w:r w:rsidRPr="00223C43">
        <w:rPr>
          <w:i/>
          <w:sz w:val="20"/>
          <w:szCs w:val="20"/>
        </w:rPr>
        <w:t xml:space="preserve">ontgen </w:t>
      </w:r>
      <w:r w:rsidRPr="00223C43">
        <w:rPr>
          <w:i/>
          <w:sz w:val="20"/>
          <w:szCs w:val="20"/>
          <w:lang w:val="id-ID"/>
        </w:rPr>
        <w:t>t</w:t>
      </w:r>
      <w:r w:rsidRPr="00223C43">
        <w:rPr>
          <w:i/>
          <w:sz w:val="20"/>
          <w:szCs w:val="20"/>
        </w:rPr>
        <w:t>horax</w:t>
      </w:r>
      <w:r w:rsidRPr="00223C43">
        <w:rPr>
          <w:sz w:val="20"/>
          <w:szCs w:val="20"/>
          <w:lang w:val="id-ID"/>
        </w:rPr>
        <w:t xml:space="preserve"> dan pasien tersebut dikonsulkan ke dokter. Jika </w:t>
      </w:r>
      <w:r w:rsidRPr="00223C43">
        <w:rPr>
          <w:sz w:val="20"/>
          <w:szCs w:val="20"/>
        </w:rPr>
        <w:t xml:space="preserve"> pos</w:t>
      </w:r>
      <w:r w:rsidRPr="00223C43">
        <w:rPr>
          <w:sz w:val="20"/>
          <w:szCs w:val="20"/>
          <w:lang w:val="id-ID"/>
        </w:rPr>
        <w:t>i</w:t>
      </w:r>
      <w:r w:rsidRPr="00223C43">
        <w:rPr>
          <w:sz w:val="20"/>
          <w:szCs w:val="20"/>
        </w:rPr>
        <w:t>tif</w:t>
      </w:r>
      <w:r w:rsidRPr="00223C43">
        <w:rPr>
          <w:sz w:val="20"/>
          <w:szCs w:val="20"/>
          <w:lang w:val="id-ID"/>
        </w:rPr>
        <w:t>,</w:t>
      </w:r>
      <w:r w:rsidRPr="00223C43">
        <w:rPr>
          <w:sz w:val="20"/>
          <w:szCs w:val="20"/>
        </w:rPr>
        <w:t xml:space="preserve"> </w:t>
      </w:r>
      <w:r w:rsidRPr="00223C43">
        <w:rPr>
          <w:color w:val="FF0000"/>
          <w:sz w:val="20"/>
          <w:szCs w:val="20"/>
        </w:rPr>
        <w:t xml:space="preserve"> </w:t>
      </w:r>
      <w:r w:rsidRPr="00223C43">
        <w:rPr>
          <w:sz w:val="20"/>
          <w:szCs w:val="20"/>
        </w:rPr>
        <w:t xml:space="preserve">maka akan langsung </w:t>
      </w:r>
      <w:r w:rsidRPr="00223C43">
        <w:rPr>
          <w:sz w:val="20"/>
          <w:szCs w:val="20"/>
          <w:lang w:val="id-ID"/>
        </w:rPr>
        <w:t>dirawat</w:t>
      </w:r>
      <w:r w:rsidRPr="00223C43">
        <w:rPr>
          <w:sz w:val="20"/>
          <w:szCs w:val="20"/>
        </w:rPr>
        <w:t xml:space="preserve"> </w:t>
      </w:r>
      <w:r w:rsidRPr="00223C43">
        <w:rPr>
          <w:sz w:val="20"/>
          <w:szCs w:val="20"/>
          <w:lang w:val="id-ID"/>
        </w:rPr>
        <w:t xml:space="preserve">di ruangan </w:t>
      </w:r>
      <w:r w:rsidRPr="00223C43">
        <w:rPr>
          <w:sz w:val="20"/>
          <w:szCs w:val="20"/>
        </w:rPr>
        <w:t xml:space="preserve"> rawat isolasi dan dilakukan tes swab PCR</w:t>
      </w:r>
      <w:r w:rsidRPr="00223C43">
        <w:rPr>
          <w:sz w:val="20"/>
          <w:szCs w:val="20"/>
          <w:lang w:val="id-ID"/>
        </w:rPr>
        <w:t xml:space="preserve"> </w:t>
      </w:r>
      <w:r w:rsidRPr="00223C43">
        <w:rPr>
          <w:sz w:val="20"/>
          <w:szCs w:val="20"/>
        </w:rPr>
        <w:fldChar w:fldCharType="begin" w:fldLock="1"/>
      </w:r>
      <w:r w:rsidRPr="00223C43">
        <w:rPr>
          <w:sz w:val="20"/>
          <w:szCs w:val="20"/>
        </w:rPr>
        <w:instrText>ADDIN CSL_CITATION {"citationItems":[{"id":"ITEM-1","itemData":{"DOI":"10.32699/ppkm.v8i2.1784","ISSN":"2534-689X","abstract":"Corona Virus Disease 19 merupakan penyakit menyerang sistem pernafasan dan membuat penderitanya mengalami sesak nafas dan manifestasi lainnya. IGD adalah tempat pasien menjalani skrining pertama kali sampai ditentukan untuk perawatan lebih lanjut.\r Penelitian ini bertujuan untuk mengetahui bagaimana pengalaman perawat gawat darurat dalam mengelola dan merawat pasien COVID 19. Metode kualitatif dengan pendekatan fenomenologi digunakan dalam penelitian ini.\r lima topik utama yaitu bagaimana pengalaman perawat di IGD, sistem penanganan IGD 19 pasien COVID, upaya perlindungan diri agar tidak terpapar, konflik yang dan sistem dukungan peer group yang dapat digunakan sebagai koping adaptif pada perawat selama merawat 19 pasien COVID. Ini merupakan pengalaman pertama perawat dalam memberikan pengobatan kepada 19 pasien COVID. Burn out dan rasa cemas yang timbul harus dikelola oleh perawat agar dapat memberikan asuhan keperawatan yang komprehensif.","author":[{"dropping-particle":"","family":"Marwiati","given":"Marwiati","non-dropping-particle":"","parse-names":false,"suffix":""},{"dropping-particle":"","family":"Komsiyah","given":"Komsiyah","non-dropping-particle":"","parse-names":false,"suffix":""},{"dropping-particle":"","family":"Indarti","given":"Dwi","non-dropping-particle":"","parse-names":false,"suffix":""}],"container-title":"Jurnal Penelitian dan Pengabdian Kepada Masyarakat UNSIQ","id":"ITEM-1","issue":"2","issued":{"date-parts":[["2021"]]},"page":"163-167","title":"Pengalaman Perawat Igd Dalam Merawat Pasien Covid 19 : Studi Kualitatif Di Igd Rumah Sakit Di Semarang","type":"article-journal","volume":"8"},"uris":["http://www.mendeley.com/documents/?uuid=7ba2f4d0-17e5-4b32-a9e1-99f575228037","http://www.mendeley.com/documents/?uuid=221b71ef-6105-471d-94c3-dadf7aeece28"]}],"mendeley":{"formattedCitation":"(Marwiati et al., 2021)","plainTextFormattedCitation":"(Marwiati et al., 2021)","previouslyFormattedCitation":"(Marwiati et al., 2021)"},"properties":{"noteIndex":0},"schema":"https://github.com/citation-style-language/schema/raw/master/csl-citation.json"}</w:instrText>
      </w:r>
      <w:r w:rsidRPr="00223C43">
        <w:rPr>
          <w:sz w:val="20"/>
          <w:szCs w:val="20"/>
        </w:rPr>
        <w:fldChar w:fldCharType="separate"/>
      </w:r>
      <w:r w:rsidRPr="00223C43">
        <w:rPr>
          <w:noProof/>
          <w:sz w:val="20"/>
          <w:szCs w:val="20"/>
        </w:rPr>
        <w:t>(Marwiati et al., 2021)</w:t>
      </w:r>
      <w:r w:rsidRPr="00223C43">
        <w:rPr>
          <w:sz w:val="20"/>
          <w:szCs w:val="20"/>
        </w:rPr>
        <w:fldChar w:fldCharType="end"/>
      </w:r>
      <w:r w:rsidRPr="00223C43">
        <w:rPr>
          <w:sz w:val="20"/>
          <w:szCs w:val="20"/>
          <w:lang w:val="id-ID"/>
        </w:rPr>
        <w:t>.</w:t>
      </w:r>
    </w:p>
    <w:p w:rsidR="00223C43" w:rsidRPr="00223C43" w:rsidRDefault="00223C43" w:rsidP="00223C43">
      <w:pPr>
        <w:spacing w:line="360" w:lineRule="auto"/>
        <w:ind w:firstLine="360"/>
        <w:rPr>
          <w:rFonts w:eastAsia="Times New Roman"/>
          <w:color w:val="191919"/>
          <w:sz w:val="20"/>
          <w:szCs w:val="20"/>
          <w:lang w:val="id-ID" w:eastAsia="id-ID"/>
        </w:rPr>
      </w:pPr>
      <w:r w:rsidRPr="00223C43">
        <w:rPr>
          <w:sz w:val="20"/>
          <w:szCs w:val="20"/>
        </w:rPr>
        <w:t>Perawat triase</w:t>
      </w:r>
      <w:r w:rsidRPr="00223C43">
        <w:rPr>
          <w:sz w:val="20"/>
          <w:szCs w:val="20"/>
          <w:lang w:val="id-ID"/>
        </w:rPr>
        <w:t xml:space="preserve"> perlu </w:t>
      </w:r>
      <w:proofErr w:type="gramStart"/>
      <w:r w:rsidRPr="00223C43">
        <w:rPr>
          <w:sz w:val="20"/>
          <w:szCs w:val="20"/>
          <w:lang w:val="id-ID"/>
        </w:rPr>
        <w:t xml:space="preserve">memiliki </w:t>
      </w:r>
      <w:r w:rsidRPr="00223C43">
        <w:rPr>
          <w:sz w:val="20"/>
          <w:szCs w:val="20"/>
        </w:rPr>
        <w:t xml:space="preserve"> keterampilan</w:t>
      </w:r>
      <w:proofErr w:type="gramEnd"/>
      <w:r w:rsidRPr="00223C43">
        <w:rPr>
          <w:sz w:val="20"/>
          <w:szCs w:val="20"/>
        </w:rPr>
        <w:t xml:space="preserve"> penilaian klinis yang sangat tinggi, dan dasar pengetahuan yang relevan </w:t>
      </w:r>
      <w:r w:rsidRPr="00223C43">
        <w:rPr>
          <w:sz w:val="20"/>
          <w:szCs w:val="20"/>
          <w:lang w:val="id-ID"/>
        </w:rPr>
        <w:t>bisa  memlihak pasien-pasien yang masuk ke IGD</w:t>
      </w:r>
      <w:r w:rsidRPr="00223C43">
        <w:rPr>
          <w:color w:val="FF0000"/>
          <w:sz w:val="20"/>
          <w:szCs w:val="20"/>
        </w:rPr>
        <w:t xml:space="preserve">. </w:t>
      </w:r>
      <w:r w:rsidRPr="00223C43">
        <w:rPr>
          <w:sz w:val="20"/>
          <w:szCs w:val="20"/>
          <w:lang w:val="id-ID"/>
        </w:rPr>
        <w:t>Masalahnya adalah b</w:t>
      </w:r>
      <w:r w:rsidRPr="00223C43">
        <w:rPr>
          <w:sz w:val="20"/>
          <w:szCs w:val="20"/>
        </w:rPr>
        <w:t xml:space="preserve">eberapa perawat IGD tidak </w:t>
      </w:r>
      <w:r w:rsidRPr="00223C43">
        <w:rPr>
          <w:sz w:val="20"/>
          <w:szCs w:val="20"/>
          <w:lang w:val="id-ID"/>
        </w:rPr>
        <w:t xml:space="preserve">melaksanakan </w:t>
      </w:r>
      <w:r w:rsidRPr="00223C43">
        <w:rPr>
          <w:sz w:val="20"/>
          <w:szCs w:val="20"/>
        </w:rPr>
        <w:t xml:space="preserve"> alur prosedur triage Covid-19</w:t>
      </w:r>
      <w:r w:rsidRPr="00223C43">
        <w:rPr>
          <w:sz w:val="20"/>
          <w:szCs w:val="20"/>
          <w:lang w:val="id-ID"/>
        </w:rPr>
        <w:t xml:space="preserve">karena belum </w:t>
      </w:r>
      <w:r w:rsidRPr="00223C43">
        <w:rPr>
          <w:sz w:val="20"/>
          <w:szCs w:val="20"/>
        </w:rPr>
        <w:t xml:space="preserve"> mengetahui </w:t>
      </w:r>
      <w:r w:rsidRPr="00223C43">
        <w:rPr>
          <w:sz w:val="20"/>
          <w:szCs w:val="20"/>
          <w:lang w:val="id-ID"/>
        </w:rPr>
        <w:t xml:space="preserve">tentang </w:t>
      </w:r>
      <w:r w:rsidRPr="00223C43">
        <w:rPr>
          <w:sz w:val="20"/>
          <w:szCs w:val="20"/>
        </w:rPr>
        <w:t xml:space="preserve"> proses triage </w:t>
      </w:r>
      <w:r w:rsidRPr="00223C43">
        <w:rPr>
          <w:sz w:val="20"/>
          <w:szCs w:val="20"/>
          <w:lang w:val="id-ID"/>
        </w:rPr>
        <w:t>tersebut.</w:t>
      </w:r>
      <w:r w:rsidRPr="00223C43">
        <w:rPr>
          <w:sz w:val="20"/>
          <w:szCs w:val="20"/>
        </w:rPr>
        <w:t xml:space="preserve"> Bahkan ada beberapa perawat tidak melakukan triage oleh karena alasan pasien bisa berjalan dan tidak memperlihatkan gejala yang mengarah kepada kasus covid-19</w:t>
      </w:r>
      <w:r w:rsidRPr="00223C43">
        <w:rPr>
          <w:sz w:val="20"/>
          <w:szCs w:val="20"/>
        </w:rPr>
        <w:fldChar w:fldCharType="begin" w:fldLock="1"/>
      </w:r>
      <w:r w:rsidRPr="00223C43">
        <w:rPr>
          <w:sz w:val="20"/>
          <w:szCs w:val="20"/>
        </w:rPr>
        <w:instrText>ADDIN CSL_CITATION {"citationItems":[{"id":"ITEM-1","itemData":{"author":[{"dropping-particle":"","family":"Satria","given":"Galih","non-dropping-particle":"","parse-names":false,"suffix":""},{"dropping-particle":"","family":"Nababan","given":"Donal","non-dropping-particle":"","parse-names":false,"suffix":""},{"dropping-particle":"","family":"Gultom","given":"Rumondang","non-dropping-particle":"","parse-names":false,"suffix":""},{"dropping-particle":"","family":"Martina","given":"Siska Evi","non-dropping-particle":"","parse-names":false,"suffix":""}],"id":"ITEM-1","issue":"3","issued":{"date-parts":[["2021"]]},"page":"238-243","title":"Hubungan Pengetahuan dengan Sikap Perawat tentang Triage di IGD Dimasa Pandemi Covid-19 Correlation B etween Nurses ’ Knowledge and Attitude of Triage in Ers in Covid-19 Pandemic Era","type":"article-journal","volume":"8"},"uris":["http://www.mendeley.com/documents/?uuid=9a2b833d-0492-407f-b7f4-0fdb597ba14a"]}],"mendeley":{"formattedCitation":"(Satria, Nababan, Gultom, &amp; Martina, 2021)","plainTextFormattedCitation":"(Satria, Nababan, Gultom, &amp; Martina, 2021)","previouslyFormattedCitation":"(Satria, Nababan, Gultom, &amp; Martina, 2021)"},"properties":{"noteIndex":0},"schema":"https://github.com/citation-style-language/schema/raw/master/csl-citation.json"}</w:instrText>
      </w:r>
      <w:r w:rsidRPr="00223C43">
        <w:rPr>
          <w:sz w:val="20"/>
          <w:szCs w:val="20"/>
        </w:rPr>
        <w:fldChar w:fldCharType="separate"/>
      </w:r>
      <w:r w:rsidRPr="00223C43">
        <w:rPr>
          <w:noProof/>
          <w:sz w:val="20"/>
          <w:szCs w:val="20"/>
        </w:rPr>
        <w:t>(Satria, Nababan, Gultom, &amp; Martina, 2021)</w:t>
      </w:r>
      <w:r w:rsidRPr="00223C43">
        <w:rPr>
          <w:sz w:val="20"/>
          <w:szCs w:val="20"/>
        </w:rPr>
        <w:fldChar w:fldCharType="end"/>
      </w:r>
      <w:r w:rsidRPr="00223C43">
        <w:rPr>
          <w:sz w:val="20"/>
          <w:szCs w:val="20"/>
          <w:lang w:val="id-ID"/>
        </w:rPr>
        <w:t>.</w:t>
      </w:r>
    </w:p>
    <w:p w:rsidR="00223C43" w:rsidRPr="00223C43" w:rsidRDefault="00223C43" w:rsidP="00223C43">
      <w:pPr>
        <w:spacing w:line="360" w:lineRule="auto"/>
        <w:ind w:firstLine="360"/>
        <w:rPr>
          <w:sz w:val="20"/>
          <w:szCs w:val="20"/>
        </w:rPr>
      </w:pPr>
      <w:r w:rsidRPr="00223C43">
        <w:rPr>
          <w:sz w:val="20"/>
          <w:szCs w:val="20"/>
        </w:rPr>
        <w:t>Dampak yang terjadi jika triase tidak sesuai dengan protokol kesehatan COVID-19</w:t>
      </w:r>
      <w:r w:rsidRPr="00223C43">
        <w:rPr>
          <w:sz w:val="20"/>
          <w:szCs w:val="20"/>
          <w:lang w:val="id-ID"/>
        </w:rPr>
        <w:t xml:space="preserve">yaitu </w:t>
      </w:r>
      <w:r w:rsidRPr="00223C43">
        <w:rPr>
          <w:sz w:val="20"/>
          <w:szCs w:val="20"/>
        </w:rPr>
        <w:t>akan menyebabkan</w:t>
      </w:r>
      <w:r w:rsidRPr="00223C43">
        <w:rPr>
          <w:sz w:val="20"/>
          <w:szCs w:val="20"/>
          <w:lang w:val="id-ID"/>
        </w:rPr>
        <w:t xml:space="preserve"> peningkatan </w:t>
      </w:r>
      <w:r w:rsidRPr="00223C43">
        <w:rPr>
          <w:sz w:val="20"/>
          <w:szCs w:val="20"/>
        </w:rPr>
        <w:t xml:space="preserve"> transmisi patogen di </w:t>
      </w:r>
      <w:r w:rsidRPr="00223C43">
        <w:rPr>
          <w:sz w:val="20"/>
          <w:szCs w:val="20"/>
          <w:lang w:val="id-ID"/>
        </w:rPr>
        <w:t>RS</w:t>
      </w:r>
      <w:r w:rsidRPr="00223C43">
        <w:rPr>
          <w:sz w:val="20"/>
          <w:szCs w:val="20"/>
        </w:rPr>
        <w:t xml:space="preserve">, sehingga terjadinya penyebaran yang meluas </w:t>
      </w:r>
      <w:r w:rsidRPr="00223C43">
        <w:rPr>
          <w:sz w:val="20"/>
          <w:szCs w:val="20"/>
        </w:rPr>
        <w:fldChar w:fldCharType="begin" w:fldLock="1"/>
      </w:r>
      <w:r w:rsidRPr="00223C43">
        <w:rPr>
          <w:sz w:val="20"/>
          <w:szCs w:val="20"/>
        </w:rPr>
        <w:instrText>ADDIN CSL_CITATION {"citationItems":[{"id":"ITEM-1","itemData":{"author":[{"dropping-particle":"","family":"Putu","given":"Ni","non-dropping-particle":"","parse-names":false,"suffix":""},{"dropping-particle":"","family":"Puspa","given":"Intan","non-dropping-particle":"","parse-names":false,"suffix":""},{"dropping-particle":"","family":"Istri","given":"A A","non-dropping-particle":"","parse-names":false,"suffix":""},{"dropping-particle":"","family":"Hana","given":"Dalem","non-dropping-particle":"","parse-names":false,"suffix":""},{"dropping-particle":"","family":"Azis","given":"Abdul","non-dropping-particle":"","parse-names":false,"suffix":""}],"container-title":"Bali Medika Jurnal","id":"ITEM-1","issue":"4","issued":{"date-parts":[["2021"]]},"page":"464-475","title":"hubungan pengetahuan perawat dengan penerapan triage sesuai protokol kesehatan covid-19 di instalasi gawat darurat di BRSUD Kabupaten tabanan","type":"article-journal","volume":"8"},"uris":["http://www.mendeley.com/documents/?uuid=4dafcb2b-20d6-4509-9bbc-33c6455b7788","http://www.mendeley.com/documents/?uuid=08622b63-d31b-4d16-92d1-356a58e66a0c"]}],"mendeley":{"formattedCitation":"(Putu et al., 2021a)","plainTextFormattedCitation":"(Putu et al., 2021a)","previouslyFormattedCitation":"(Putu et al., 2021a)"},"properties":{"noteIndex":0},"schema":"https://github.com/citation-style-language/schema/raw/master/csl-citation.json"}</w:instrText>
      </w:r>
      <w:r w:rsidRPr="00223C43">
        <w:rPr>
          <w:sz w:val="20"/>
          <w:szCs w:val="20"/>
        </w:rPr>
        <w:fldChar w:fldCharType="separate"/>
      </w:r>
      <w:r w:rsidRPr="00223C43">
        <w:rPr>
          <w:noProof/>
          <w:sz w:val="20"/>
          <w:szCs w:val="20"/>
        </w:rPr>
        <w:t>(Putu et al., 2021a)</w:t>
      </w:r>
      <w:r w:rsidRPr="00223C43">
        <w:rPr>
          <w:sz w:val="20"/>
          <w:szCs w:val="20"/>
        </w:rPr>
        <w:fldChar w:fldCharType="end"/>
      </w:r>
      <w:r w:rsidRPr="00223C43">
        <w:rPr>
          <w:sz w:val="20"/>
          <w:szCs w:val="20"/>
        </w:rPr>
        <w:t>. T</w:t>
      </w:r>
      <w:r w:rsidRPr="00223C43">
        <w:rPr>
          <w:sz w:val="20"/>
          <w:szCs w:val="20"/>
          <w:lang w:val="id-ID"/>
        </w:rPr>
        <w:t xml:space="preserve">indakan ini </w:t>
      </w:r>
      <w:proofErr w:type="gramStart"/>
      <w:r w:rsidRPr="00223C43">
        <w:rPr>
          <w:sz w:val="20"/>
          <w:szCs w:val="20"/>
          <w:lang w:val="id-ID"/>
        </w:rPr>
        <w:t>juga  mengurangi</w:t>
      </w:r>
      <w:proofErr w:type="gramEnd"/>
      <w:r w:rsidRPr="00223C43">
        <w:rPr>
          <w:sz w:val="20"/>
          <w:szCs w:val="20"/>
          <w:lang w:val="id-ID"/>
        </w:rPr>
        <w:t xml:space="preserve"> </w:t>
      </w:r>
      <w:r w:rsidRPr="00223C43">
        <w:rPr>
          <w:sz w:val="20"/>
          <w:szCs w:val="20"/>
        </w:rPr>
        <w:t>lonjakan pasien</w:t>
      </w:r>
      <w:r w:rsidRPr="00223C43">
        <w:rPr>
          <w:sz w:val="20"/>
          <w:szCs w:val="20"/>
          <w:lang w:val="id-ID"/>
        </w:rPr>
        <w:t xml:space="preserve"> yang dirawat akibat </w:t>
      </w:r>
      <w:r w:rsidRPr="00223C43">
        <w:rPr>
          <w:sz w:val="20"/>
          <w:szCs w:val="20"/>
        </w:rPr>
        <w:lastRenderedPageBreak/>
        <w:t xml:space="preserve">keterbatasan kapasitas rumah sakit dan tenaga medis. </w:t>
      </w:r>
      <w:r w:rsidRPr="00223C43">
        <w:rPr>
          <w:sz w:val="20"/>
          <w:szCs w:val="20"/>
          <w:lang w:val="id-ID"/>
        </w:rPr>
        <w:t xml:space="preserve">Selain itu </w:t>
      </w:r>
      <w:r w:rsidRPr="00223C43">
        <w:rPr>
          <w:sz w:val="20"/>
          <w:szCs w:val="20"/>
        </w:rPr>
        <w:t xml:space="preserve"> </w:t>
      </w:r>
      <w:r w:rsidRPr="00223C43">
        <w:rPr>
          <w:sz w:val="20"/>
          <w:szCs w:val="20"/>
          <w:lang w:val="id-ID"/>
        </w:rPr>
        <w:t xml:space="preserve">dapat </w:t>
      </w:r>
      <w:r w:rsidRPr="00223C43">
        <w:rPr>
          <w:sz w:val="20"/>
          <w:szCs w:val="20"/>
        </w:rPr>
        <w:t>menurunkan angka kesakitan dan kematian.</w:t>
      </w:r>
    </w:p>
    <w:p w:rsidR="00223C43" w:rsidRPr="00223C43" w:rsidRDefault="00223C43" w:rsidP="00223C43">
      <w:pPr>
        <w:spacing w:line="360" w:lineRule="auto"/>
        <w:ind w:firstLine="360"/>
        <w:rPr>
          <w:sz w:val="20"/>
          <w:szCs w:val="20"/>
        </w:rPr>
      </w:pPr>
      <w:proofErr w:type="gramStart"/>
      <w:r w:rsidRPr="00223C43">
        <w:rPr>
          <w:sz w:val="20"/>
          <w:szCs w:val="20"/>
        </w:rPr>
        <w:t>Triage di RSUD Prof. Dr. W. Z. Johannes Kupang dilakukan sesuai dengan ketentuan yang ditetapkan, sejauh ini masalah yang dialami yaitu pasien yang menolak untuk di rawat di ruang rawat inap isolasi setelah di diagnosis COVID-19di IGD.</w:t>
      </w:r>
      <w:proofErr w:type="gramEnd"/>
      <w:r w:rsidRPr="00223C43">
        <w:rPr>
          <w:sz w:val="20"/>
          <w:szCs w:val="20"/>
        </w:rPr>
        <w:t xml:space="preserve"> Pasien dengan gejala COVID-19dan sudah terlanjur di rawat di ruang rawat inap/bangsal</w:t>
      </w:r>
      <w:proofErr w:type="gramStart"/>
      <w:r w:rsidRPr="00223C43">
        <w:rPr>
          <w:sz w:val="20"/>
          <w:szCs w:val="20"/>
        </w:rPr>
        <w:t>,  maka</w:t>
      </w:r>
      <w:proofErr w:type="gramEnd"/>
      <w:r w:rsidRPr="00223C43">
        <w:rPr>
          <w:sz w:val="20"/>
          <w:szCs w:val="20"/>
        </w:rPr>
        <w:t xml:space="preserve"> pasien tersebut akan dilakukan tes PCR untuk memastikan diagnosa COVID-19. </w:t>
      </w:r>
      <w:proofErr w:type="gramStart"/>
      <w:r w:rsidRPr="00223C43">
        <w:rPr>
          <w:sz w:val="20"/>
          <w:szCs w:val="20"/>
        </w:rPr>
        <w:t>Selama menunggu hasil pemeriksaan, pasien dirawat secara terpisah dengan pasien lainnya di ruangan tersebut, jika tidak memungkinkan maka pasien dialihkan ke IGD COVID-19sambil menunggu hasil tes PCR nya.</w:t>
      </w:r>
      <w:proofErr w:type="gramEnd"/>
    </w:p>
    <w:p w:rsidR="00223C43" w:rsidRPr="00223C43" w:rsidRDefault="00223C43" w:rsidP="00223C43">
      <w:pPr>
        <w:spacing w:line="360" w:lineRule="auto"/>
        <w:rPr>
          <w:sz w:val="20"/>
          <w:szCs w:val="20"/>
          <w:lang w:val="id-ID"/>
        </w:rPr>
      </w:pPr>
      <w:r w:rsidRPr="00223C43">
        <w:rPr>
          <w:b/>
          <w:sz w:val="20"/>
          <w:szCs w:val="20"/>
          <w:lang w:val="id-ID"/>
        </w:rPr>
        <w:t>Tujuan penelitian adalah m</w:t>
      </w:r>
      <w:r w:rsidRPr="00223C43">
        <w:rPr>
          <w:sz w:val="20"/>
          <w:szCs w:val="20"/>
        </w:rPr>
        <w:t>engetahui</w:t>
      </w:r>
      <w:r w:rsidRPr="00223C43">
        <w:rPr>
          <w:sz w:val="20"/>
          <w:szCs w:val="20"/>
          <w:lang w:val="id-ID"/>
        </w:rPr>
        <w:t xml:space="preserve"> hubungan pengetahuan </w:t>
      </w:r>
      <w:r w:rsidRPr="00223C43">
        <w:rPr>
          <w:sz w:val="20"/>
          <w:szCs w:val="20"/>
        </w:rPr>
        <w:t>dengan</w:t>
      </w:r>
      <w:r w:rsidRPr="00223C43">
        <w:rPr>
          <w:sz w:val="20"/>
          <w:szCs w:val="20"/>
          <w:lang w:val="id-ID"/>
        </w:rPr>
        <w:t xml:space="preserve"> tindakan  </w:t>
      </w:r>
      <w:r w:rsidRPr="00223C43">
        <w:rPr>
          <w:sz w:val="20"/>
          <w:szCs w:val="20"/>
        </w:rPr>
        <w:t>perawat melakukan</w:t>
      </w:r>
      <w:r w:rsidRPr="00223C43">
        <w:rPr>
          <w:sz w:val="20"/>
          <w:szCs w:val="20"/>
          <w:lang w:val="id-ID"/>
        </w:rPr>
        <w:t xml:space="preserve"> </w:t>
      </w:r>
      <w:r w:rsidRPr="00223C43">
        <w:rPr>
          <w:sz w:val="20"/>
          <w:szCs w:val="20"/>
        </w:rPr>
        <w:t xml:space="preserve">triage pasien COVID-19di Instalasi Gawat Darurat (IGD)  RSUD Prof. </w:t>
      </w:r>
      <w:r w:rsidRPr="00223C43">
        <w:rPr>
          <w:sz w:val="20"/>
          <w:szCs w:val="20"/>
          <w:lang w:val="id-ID"/>
        </w:rPr>
        <w:t>Dr.</w:t>
      </w:r>
      <w:r w:rsidRPr="00223C43">
        <w:rPr>
          <w:sz w:val="20"/>
          <w:szCs w:val="20"/>
        </w:rPr>
        <w:t xml:space="preserve">W.Z </w:t>
      </w:r>
      <w:r w:rsidRPr="00223C43">
        <w:rPr>
          <w:sz w:val="20"/>
          <w:szCs w:val="20"/>
          <w:lang w:val="id-ID"/>
        </w:rPr>
        <w:t>J</w:t>
      </w:r>
      <w:r w:rsidRPr="00223C43">
        <w:rPr>
          <w:sz w:val="20"/>
          <w:szCs w:val="20"/>
        </w:rPr>
        <w:t>ohan</w:t>
      </w:r>
      <w:r w:rsidRPr="00223C43">
        <w:rPr>
          <w:sz w:val="20"/>
          <w:szCs w:val="20"/>
          <w:lang w:val="id-ID"/>
        </w:rPr>
        <w:t>n</w:t>
      </w:r>
      <w:r w:rsidRPr="00223C43">
        <w:rPr>
          <w:sz w:val="20"/>
          <w:szCs w:val="20"/>
        </w:rPr>
        <w:t>es Kupang</w:t>
      </w:r>
      <w:r w:rsidRPr="00223C43">
        <w:rPr>
          <w:sz w:val="20"/>
          <w:szCs w:val="20"/>
          <w:lang w:val="id-ID"/>
        </w:rPr>
        <w:t>.</w:t>
      </w:r>
    </w:p>
    <w:p w:rsidR="00223C43" w:rsidRPr="00223C43" w:rsidRDefault="00223C43" w:rsidP="00223C43">
      <w:pPr>
        <w:spacing w:line="360" w:lineRule="auto"/>
        <w:rPr>
          <w:rFonts w:cs="Times New Roman"/>
          <w:sz w:val="20"/>
          <w:szCs w:val="20"/>
        </w:rPr>
      </w:pPr>
      <w:r w:rsidRPr="00223C43">
        <w:rPr>
          <w:rFonts w:cs="Times New Roman"/>
          <w:sz w:val="20"/>
          <w:szCs w:val="20"/>
          <w:lang w:val="id-ID"/>
        </w:rPr>
        <w:t xml:space="preserve">Manfaat </w:t>
      </w:r>
      <w:r w:rsidRPr="00223C43">
        <w:rPr>
          <w:rFonts w:cs="Times New Roman"/>
          <w:sz w:val="20"/>
          <w:szCs w:val="20"/>
        </w:rPr>
        <w:t xml:space="preserve">Hasil penelitian ini dapat digunakan sebagai pertimbangan atau masukan untuk menambah wawasan atau pustaka mengenai </w:t>
      </w:r>
      <w:r w:rsidRPr="00223C43">
        <w:rPr>
          <w:rFonts w:cs="Times New Roman"/>
          <w:sz w:val="20"/>
          <w:szCs w:val="20"/>
          <w:lang w:val="id-ID"/>
        </w:rPr>
        <w:t xml:space="preserve">Pengetahuan </w:t>
      </w:r>
      <w:r w:rsidRPr="00223C43">
        <w:rPr>
          <w:rFonts w:cs="Times New Roman"/>
          <w:sz w:val="20"/>
          <w:szCs w:val="20"/>
        </w:rPr>
        <w:t>D</w:t>
      </w:r>
      <w:r w:rsidRPr="00223C43">
        <w:rPr>
          <w:rFonts w:cs="Times New Roman"/>
          <w:sz w:val="20"/>
          <w:szCs w:val="20"/>
          <w:lang w:val="id-ID"/>
        </w:rPr>
        <w:t xml:space="preserve">an Tindakan  </w:t>
      </w:r>
      <w:r w:rsidRPr="00223C43">
        <w:rPr>
          <w:rFonts w:cs="Times New Roman"/>
          <w:sz w:val="20"/>
          <w:szCs w:val="20"/>
        </w:rPr>
        <w:t xml:space="preserve"> Perawat Melakukan</w:t>
      </w:r>
      <w:r w:rsidRPr="00223C43">
        <w:rPr>
          <w:rFonts w:cs="Times New Roman"/>
          <w:sz w:val="20"/>
          <w:szCs w:val="20"/>
          <w:lang w:val="id-ID"/>
        </w:rPr>
        <w:t xml:space="preserve"> </w:t>
      </w:r>
      <w:r w:rsidRPr="00223C43">
        <w:rPr>
          <w:rFonts w:cs="Times New Roman"/>
          <w:sz w:val="20"/>
          <w:szCs w:val="20"/>
        </w:rPr>
        <w:t xml:space="preserve">Triage Pasien COVID-19di  Instalasi Gawat Darurat (IGD)  RSUD Prof. </w:t>
      </w:r>
      <w:r w:rsidRPr="00223C43">
        <w:rPr>
          <w:rFonts w:cs="Times New Roman"/>
          <w:sz w:val="20"/>
          <w:szCs w:val="20"/>
          <w:lang w:val="id-ID"/>
        </w:rPr>
        <w:t xml:space="preserve">Dr. </w:t>
      </w:r>
      <w:r w:rsidRPr="00223C43">
        <w:rPr>
          <w:rFonts w:cs="Times New Roman"/>
          <w:sz w:val="20"/>
          <w:szCs w:val="20"/>
        </w:rPr>
        <w:t xml:space="preserve">W.Z </w:t>
      </w:r>
      <w:r w:rsidRPr="00223C43">
        <w:rPr>
          <w:rFonts w:cs="Times New Roman"/>
          <w:sz w:val="20"/>
          <w:szCs w:val="20"/>
          <w:lang w:val="id-ID"/>
        </w:rPr>
        <w:t>J</w:t>
      </w:r>
      <w:r w:rsidRPr="00223C43">
        <w:rPr>
          <w:rFonts w:cs="Times New Roman"/>
          <w:sz w:val="20"/>
          <w:szCs w:val="20"/>
        </w:rPr>
        <w:t>ohan</w:t>
      </w:r>
      <w:r w:rsidRPr="00223C43">
        <w:rPr>
          <w:rFonts w:cs="Times New Roman"/>
          <w:sz w:val="20"/>
          <w:szCs w:val="20"/>
          <w:lang w:val="id-ID"/>
        </w:rPr>
        <w:t>n</w:t>
      </w:r>
      <w:r w:rsidRPr="00223C43">
        <w:rPr>
          <w:rFonts w:cs="Times New Roman"/>
          <w:sz w:val="20"/>
          <w:szCs w:val="20"/>
        </w:rPr>
        <w:t>es Kupang</w:t>
      </w:r>
    </w:p>
    <w:p w:rsidR="00AB6A4C" w:rsidRDefault="00AB6A4C" w:rsidP="007953BC">
      <w:pPr>
        <w:spacing w:line="360" w:lineRule="auto"/>
        <w:rPr>
          <w:b/>
          <w:sz w:val="20"/>
          <w:szCs w:val="20"/>
          <w:lang w:eastAsia="id-ID"/>
        </w:rPr>
      </w:pPr>
    </w:p>
    <w:p w:rsidR="004A078A" w:rsidRDefault="006F1D60" w:rsidP="007953BC">
      <w:pPr>
        <w:spacing w:line="360" w:lineRule="auto"/>
        <w:rPr>
          <w:sz w:val="20"/>
          <w:szCs w:val="20"/>
        </w:rPr>
      </w:pPr>
      <w:r w:rsidRPr="002B50A5">
        <w:rPr>
          <w:b/>
          <w:sz w:val="20"/>
          <w:szCs w:val="20"/>
          <w:lang w:eastAsia="id-ID"/>
        </w:rPr>
        <w:t xml:space="preserve">METODE </w:t>
      </w:r>
    </w:p>
    <w:p w:rsidR="00223C43" w:rsidRPr="00223C43" w:rsidRDefault="00223C43" w:rsidP="00223C43">
      <w:pPr>
        <w:spacing w:line="360" w:lineRule="auto"/>
        <w:ind w:firstLine="426"/>
        <w:rPr>
          <w:rFonts w:cs="Times New Roman"/>
          <w:color w:val="111111"/>
          <w:sz w:val="20"/>
          <w:szCs w:val="20"/>
          <w:shd w:val="clear" w:color="auto" w:fill="FFFFFF"/>
          <w:lang w:val="id-ID"/>
        </w:rPr>
      </w:pPr>
      <w:r w:rsidRPr="00223C43">
        <w:rPr>
          <w:rFonts w:cs="Times New Roman"/>
          <w:sz w:val="20"/>
          <w:szCs w:val="20"/>
        </w:rPr>
        <w:t xml:space="preserve">Jenis Penelitian </w:t>
      </w:r>
      <w:proofErr w:type="gramStart"/>
      <w:r w:rsidRPr="00223C43">
        <w:rPr>
          <w:rFonts w:cs="Times New Roman"/>
          <w:sz w:val="20"/>
          <w:szCs w:val="20"/>
        </w:rPr>
        <w:t xml:space="preserve">kuantitatif </w:t>
      </w:r>
      <w:r w:rsidRPr="00223C43">
        <w:rPr>
          <w:rFonts w:cs="Times New Roman"/>
          <w:sz w:val="20"/>
          <w:szCs w:val="20"/>
          <w:lang w:val="id-ID"/>
        </w:rPr>
        <w:t>,</w:t>
      </w:r>
      <w:proofErr w:type="gramEnd"/>
      <w:r w:rsidRPr="00223C43">
        <w:rPr>
          <w:rFonts w:cs="Times New Roman"/>
          <w:sz w:val="20"/>
          <w:szCs w:val="20"/>
        </w:rPr>
        <w:t xml:space="preserve"> design penelitian </w:t>
      </w:r>
      <w:r w:rsidRPr="00223C43">
        <w:rPr>
          <w:rFonts w:cs="Times New Roman"/>
          <w:i/>
          <w:sz w:val="20"/>
          <w:szCs w:val="20"/>
        </w:rPr>
        <w:t>cross sectional</w:t>
      </w:r>
      <w:r w:rsidRPr="00223C43">
        <w:rPr>
          <w:rFonts w:cs="Times New Roman"/>
          <w:i/>
          <w:sz w:val="20"/>
          <w:szCs w:val="20"/>
          <w:lang w:val="id-ID"/>
        </w:rPr>
        <w:t xml:space="preserve">. </w:t>
      </w:r>
      <w:proofErr w:type="gramStart"/>
      <w:r w:rsidRPr="00223C43">
        <w:rPr>
          <w:rFonts w:cs="Times New Roman"/>
          <w:sz w:val="20"/>
          <w:szCs w:val="20"/>
        </w:rPr>
        <w:t>Populasi</w:t>
      </w:r>
      <w:r w:rsidRPr="00223C43">
        <w:rPr>
          <w:rFonts w:cs="Times New Roman"/>
          <w:sz w:val="20"/>
          <w:szCs w:val="20"/>
          <w:lang w:val="id-ID"/>
        </w:rPr>
        <w:t xml:space="preserve">nya </w:t>
      </w:r>
      <w:r w:rsidRPr="00223C43">
        <w:rPr>
          <w:rFonts w:cs="Times New Roman"/>
          <w:sz w:val="20"/>
          <w:szCs w:val="20"/>
        </w:rPr>
        <w:t xml:space="preserve"> perawat</w:t>
      </w:r>
      <w:proofErr w:type="gramEnd"/>
      <w:r w:rsidRPr="00223C43">
        <w:rPr>
          <w:rFonts w:cs="Times New Roman"/>
          <w:sz w:val="20"/>
          <w:szCs w:val="20"/>
        </w:rPr>
        <w:t xml:space="preserve"> yang bertugas di Instalasi Gawat Darurat (</w:t>
      </w:r>
      <w:r w:rsidRPr="00223C43">
        <w:rPr>
          <w:rFonts w:cs="Times New Roman"/>
          <w:sz w:val="20"/>
          <w:szCs w:val="20"/>
          <w:lang w:val="id-ID"/>
        </w:rPr>
        <w:t>IGD</w:t>
      </w:r>
      <w:r w:rsidRPr="00223C43">
        <w:rPr>
          <w:rFonts w:cs="Times New Roman"/>
          <w:sz w:val="20"/>
          <w:szCs w:val="20"/>
        </w:rPr>
        <w:t>)</w:t>
      </w:r>
      <w:r w:rsidRPr="00223C43">
        <w:rPr>
          <w:rFonts w:cs="Times New Roman"/>
          <w:sz w:val="20"/>
          <w:szCs w:val="20"/>
          <w:lang w:val="en-ID"/>
        </w:rPr>
        <w:t xml:space="preserve">  berjumlah 30 orang.</w:t>
      </w:r>
      <w:r w:rsidRPr="00223C43">
        <w:rPr>
          <w:rFonts w:cs="Times New Roman"/>
          <w:sz w:val="20"/>
          <w:szCs w:val="20"/>
          <w:lang w:val="id-ID"/>
        </w:rPr>
        <w:t xml:space="preserve"> </w:t>
      </w:r>
      <w:r w:rsidRPr="00223C43">
        <w:rPr>
          <w:rFonts w:cs="Times New Roman"/>
          <w:color w:val="111111"/>
          <w:sz w:val="20"/>
          <w:szCs w:val="20"/>
          <w:shd w:val="clear" w:color="auto" w:fill="FFFFFF"/>
          <w:lang w:val="id-ID"/>
        </w:rPr>
        <w:t xml:space="preserve">Teknik sampel adalah </w:t>
      </w:r>
      <w:r w:rsidRPr="00223C43">
        <w:rPr>
          <w:rFonts w:cs="Times New Roman"/>
          <w:i/>
          <w:color w:val="111111"/>
          <w:sz w:val="20"/>
          <w:szCs w:val="20"/>
          <w:shd w:val="clear" w:color="auto" w:fill="FFFFFF"/>
        </w:rPr>
        <w:t>total sampling</w:t>
      </w:r>
      <w:r w:rsidRPr="00223C43">
        <w:rPr>
          <w:rFonts w:cs="Times New Roman"/>
          <w:color w:val="111111"/>
          <w:sz w:val="20"/>
          <w:szCs w:val="20"/>
          <w:shd w:val="clear" w:color="auto" w:fill="FFFFFF"/>
          <w:lang w:val="id-ID"/>
        </w:rPr>
        <w:t xml:space="preserve">. </w:t>
      </w:r>
    </w:p>
    <w:p w:rsidR="00223C43" w:rsidRPr="00223C43" w:rsidRDefault="00223C43" w:rsidP="00223C43">
      <w:pPr>
        <w:spacing w:line="360" w:lineRule="auto"/>
        <w:rPr>
          <w:rFonts w:cs="Times New Roman"/>
          <w:sz w:val="20"/>
          <w:szCs w:val="20"/>
          <w:lang w:val="id-ID"/>
        </w:rPr>
      </w:pPr>
      <w:proofErr w:type="gramStart"/>
      <w:r w:rsidRPr="00223C43">
        <w:rPr>
          <w:rFonts w:cs="Times New Roman"/>
          <w:sz w:val="20"/>
          <w:szCs w:val="20"/>
        </w:rPr>
        <w:t xml:space="preserve">Penelitian </w:t>
      </w:r>
      <w:r w:rsidRPr="00223C43">
        <w:rPr>
          <w:rFonts w:cs="Times New Roman"/>
          <w:sz w:val="20"/>
          <w:szCs w:val="20"/>
          <w:lang w:val="id-ID"/>
        </w:rPr>
        <w:t>dilakukan tanggal</w:t>
      </w:r>
      <w:r w:rsidRPr="00223C43">
        <w:rPr>
          <w:rFonts w:cs="Times New Roman"/>
          <w:sz w:val="20"/>
          <w:szCs w:val="20"/>
        </w:rPr>
        <w:t xml:space="preserve"> 13-25 juni 2022</w:t>
      </w:r>
      <w:r w:rsidRPr="00223C43">
        <w:rPr>
          <w:rFonts w:cs="Times New Roman"/>
          <w:sz w:val="20"/>
          <w:szCs w:val="20"/>
          <w:lang w:val="id-ID"/>
        </w:rPr>
        <w:t xml:space="preserve"> di IGD RSU Prof.Dr.W.Z.Johannes Kupang.</w:t>
      </w:r>
      <w:proofErr w:type="gramEnd"/>
      <w:r w:rsidRPr="00223C43">
        <w:rPr>
          <w:rFonts w:cs="Times New Roman"/>
          <w:sz w:val="20"/>
          <w:szCs w:val="20"/>
          <w:lang w:val="id-ID"/>
        </w:rPr>
        <w:t xml:space="preserve"> </w:t>
      </w:r>
      <w:r w:rsidRPr="00223C43">
        <w:rPr>
          <w:rFonts w:cs="Times New Roman"/>
          <w:sz w:val="20"/>
          <w:szCs w:val="20"/>
        </w:rPr>
        <w:t>Variabel independen</w:t>
      </w:r>
      <w:r w:rsidRPr="00223C43">
        <w:rPr>
          <w:rFonts w:cs="Times New Roman"/>
          <w:sz w:val="20"/>
          <w:szCs w:val="20"/>
          <w:lang w:val="id-ID"/>
        </w:rPr>
        <w:t>nya pengetahuan perawat dan v</w:t>
      </w:r>
      <w:r w:rsidRPr="00223C43">
        <w:rPr>
          <w:rFonts w:cs="Times New Roman"/>
          <w:sz w:val="20"/>
          <w:szCs w:val="20"/>
        </w:rPr>
        <w:t>ariabel dependen (Variabel terikat) tindakan perawat melakukan triage pasien covid 19</w:t>
      </w:r>
      <w:r w:rsidRPr="00223C43">
        <w:rPr>
          <w:rFonts w:cs="Times New Roman"/>
          <w:sz w:val="20"/>
          <w:szCs w:val="20"/>
          <w:lang w:val="id-ID"/>
        </w:rPr>
        <w:t>.</w:t>
      </w:r>
    </w:p>
    <w:p w:rsidR="00223C43" w:rsidRPr="00223C43" w:rsidRDefault="00223C43" w:rsidP="00223C43">
      <w:pPr>
        <w:spacing w:line="360" w:lineRule="auto"/>
        <w:ind w:firstLine="426"/>
        <w:rPr>
          <w:rFonts w:cs="Times New Roman"/>
          <w:b/>
          <w:sz w:val="20"/>
          <w:szCs w:val="20"/>
          <w:lang w:val="id-ID"/>
        </w:rPr>
      </w:pPr>
      <w:r w:rsidRPr="00223C43">
        <w:rPr>
          <w:rFonts w:cs="Times New Roman"/>
          <w:sz w:val="20"/>
          <w:szCs w:val="20"/>
          <w:lang w:val="id-ID"/>
        </w:rPr>
        <w:t>I</w:t>
      </w:r>
      <w:r w:rsidRPr="00223C43">
        <w:rPr>
          <w:rFonts w:cs="Times New Roman"/>
          <w:sz w:val="20"/>
          <w:szCs w:val="20"/>
        </w:rPr>
        <w:t>nstrument penelitian yaitu kuesione,</w:t>
      </w:r>
      <w:r w:rsidRPr="00223C43">
        <w:rPr>
          <w:rFonts w:cs="Times New Roman"/>
          <w:sz w:val="20"/>
          <w:szCs w:val="20"/>
          <w:lang w:val="id-ID"/>
        </w:rPr>
        <w:t xml:space="preserve"> Jumlah pertanyaan untuk pengetahuan sebanyak 15 butir</w:t>
      </w:r>
      <w:r w:rsidRPr="00223C43">
        <w:rPr>
          <w:rFonts w:cs="Times New Roman"/>
          <w:sz w:val="20"/>
          <w:szCs w:val="20"/>
        </w:rPr>
        <w:t xml:space="preserve"> dan 10 </w:t>
      </w:r>
      <w:r w:rsidRPr="00223C43">
        <w:rPr>
          <w:rFonts w:cs="Times New Roman"/>
          <w:sz w:val="20"/>
          <w:szCs w:val="20"/>
          <w:lang w:val="id-ID"/>
        </w:rPr>
        <w:t xml:space="preserve"> </w:t>
      </w:r>
      <w:r w:rsidRPr="00223C43">
        <w:rPr>
          <w:rFonts w:cs="Times New Roman"/>
          <w:sz w:val="20"/>
          <w:szCs w:val="20"/>
          <w:lang w:val="en-ID"/>
        </w:rPr>
        <w:t>pernyataan</w:t>
      </w:r>
      <w:r w:rsidRPr="00223C43">
        <w:rPr>
          <w:rFonts w:cs="Times New Roman"/>
          <w:sz w:val="20"/>
          <w:szCs w:val="20"/>
          <w:lang w:val="id-ID"/>
        </w:rPr>
        <w:t xml:space="preserve"> untuk tindakan </w:t>
      </w:r>
      <w:r w:rsidRPr="00223C43">
        <w:rPr>
          <w:rFonts w:cs="Times New Roman"/>
          <w:sz w:val="20"/>
          <w:szCs w:val="20"/>
        </w:rPr>
        <w:t xml:space="preserve">. </w:t>
      </w:r>
      <w:r w:rsidRPr="00223C43">
        <w:rPr>
          <w:rFonts w:cs="Times New Roman"/>
          <w:b/>
          <w:sz w:val="20"/>
          <w:szCs w:val="20"/>
          <w:lang w:val="id-ID"/>
        </w:rPr>
        <w:t xml:space="preserve"> </w:t>
      </w:r>
    </w:p>
    <w:p w:rsidR="004A078A" w:rsidRDefault="00223C43" w:rsidP="00223C43">
      <w:pPr>
        <w:spacing w:line="360" w:lineRule="auto"/>
        <w:ind w:firstLine="567"/>
        <w:rPr>
          <w:rFonts w:cs="Times New Roman"/>
          <w:szCs w:val="24"/>
          <w:lang w:val="id-ID"/>
        </w:rPr>
      </w:pPr>
      <w:r w:rsidRPr="00223C43">
        <w:rPr>
          <w:rFonts w:cs="Times New Roman"/>
          <w:sz w:val="20"/>
          <w:szCs w:val="20"/>
          <w:lang w:val="en-ID"/>
        </w:rPr>
        <w:t>Uji validitas dilakukan di RSUD S.K. Lerik Kota Kupang,</w:t>
      </w:r>
      <w:r w:rsidRPr="00223C43">
        <w:rPr>
          <w:rFonts w:cs="Times New Roman"/>
          <w:sz w:val="20"/>
          <w:szCs w:val="20"/>
        </w:rPr>
        <w:t xml:space="preserve"> </w:t>
      </w:r>
      <w:r w:rsidRPr="00223C43">
        <w:rPr>
          <w:rFonts w:cs="Times New Roman"/>
          <w:sz w:val="20"/>
          <w:szCs w:val="20"/>
          <w:lang w:val="en-ID"/>
        </w:rPr>
        <w:t>p</w:t>
      </w:r>
      <w:r w:rsidRPr="00223C43">
        <w:rPr>
          <w:rFonts w:cs="Times New Roman"/>
          <w:sz w:val="20"/>
          <w:szCs w:val="20"/>
        </w:rPr>
        <w:t xml:space="preserve">engukuran validasi item dengan </w:t>
      </w:r>
      <w:proofErr w:type="gramStart"/>
      <w:r w:rsidRPr="00223C43">
        <w:rPr>
          <w:rFonts w:cs="Times New Roman"/>
          <w:sz w:val="20"/>
          <w:szCs w:val="20"/>
        </w:rPr>
        <w:t>cara</w:t>
      </w:r>
      <w:proofErr w:type="gramEnd"/>
      <w:r w:rsidRPr="00223C43">
        <w:rPr>
          <w:rFonts w:cs="Times New Roman"/>
          <w:sz w:val="20"/>
          <w:szCs w:val="20"/>
        </w:rPr>
        <w:t xml:space="preserve"> mengkorelasikan antara skor item. </w:t>
      </w:r>
      <w:proofErr w:type="gramStart"/>
      <w:r w:rsidRPr="00223C43">
        <w:rPr>
          <w:rFonts w:cs="Times New Roman"/>
          <w:sz w:val="20"/>
          <w:szCs w:val="20"/>
        </w:rPr>
        <w:t>Validasi item ditunjukan dengan adanya korelasi atau dukungan terhadap item total (skor total).</w:t>
      </w:r>
      <w:proofErr w:type="gramEnd"/>
      <w:r w:rsidRPr="00223C43">
        <w:rPr>
          <w:rFonts w:cs="Times New Roman"/>
          <w:b/>
          <w:sz w:val="20"/>
          <w:szCs w:val="20"/>
          <w:lang w:val="id-ID"/>
        </w:rPr>
        <w:t xml:space="preserve"> </w:t>
      </w:r>
      <w:proofErr w:type="gramStart"/>
      <w:r w:rsidRPr="00223C43">
        <w:rPr>
          <w:rFonts w:cs="Times New Roman"/>
          <w:sz w:val="20"/>
          <w:szCs w:val="20"/>
        </w:rPr>
        <w:t xml:space="preserve">Uji reabilitas instrument dalam penelitian ini menggunakan rumus koefisien reliabilitas </w:t>
      </w:r>
      <w:r w:rsidRPr="00223C43">
        <w:rPr>
          <w:rFonts w:cs="Times New Roman"/>
          <w:i/>
          <w:sz w:val="20"/>
          <w:szCs w:val="20"/>
        </w:rPr>
        <w:t>Alpha Cronbach</w:t>
      </w:r>
      <w:r w:rsidRPr="00223C43">
        <w:rPr>
          <w:rFonts w:cs="Times New Roman"/>
          <w:sz w:val="20"/>
          <w:szCs w:val="20"/>
        </w:rPr>
        <w:t xml:space="preserve"> </w:t>
      </w:r>
      <w:r w:rsidRPr="00223C43">
        <w:rPr>
          <w:rFonts w:cs="Times New Roman"/>
          <w:sz w:val="20"/>
          <w:szCs w:val="20"/>
          <w:lang w:val="id-ID"/>
        </w:rPr>
        <w:t xml:space="preserve">d </w:t>
      </w:r>
      <w:r w:rsidRPr="00223C43">
        <w:rPr>
          <w:rFonts w:cs="Times New Roman"/>
          <w:sz w:val="20"/>
          <w:szCs w:val="20"/>
          <w:lang w:val="en-ID"/>
        </w:rPr>
        <w:t>Dengan kuisioner dinyatakan reliabilitas tinggi dengan nilai p&gt;0.07</w:t>
      </w:r>
      <w:r w:rsidRPr="00223C43">
        <w:rPr>
          <w:rFonts w:cs="Times New Roman"/>
          <w:sz w:val="20"/>
          <w:szCs w:val="20"/>
          <w:lang w:val="id-ID"/>
        </w:rPr>
        <w:t>.</w:t>
      </w:r>
      <w:proofErr w:type="gramEnd"/>
      <w:r w:rsidRPr="00223C43">
        <w:rPr>
          <w:rFonts w:cs="Times New Roman"/>
          <w:sz w:val="20"/>
          <w:szCs w:val="20"/>
          <w:lang w:val="id-ID"/>
        </w:rPr>
        <w:t xml:space="preserve"> </w:t>
      </w:r>
      <w:proofErr w:type="gramStart"/>
      <w:r w:rsidRPr="00223C43">
        <w:rPr>
          <w:rFonts w:cs="Times New Roman"/>
          <w:sz w:val="20"/>
          <w:szCs w:val="20"/>
        </w:rPr>
        <w:t xml:space="preserve">Uji etik pada penelitian ini dilakukan oleh dewan etik penelitian di Poltekkes Kemenkes Kupang dengan keputusan </w:t>
      </w:r>
      <w:r w:rsidRPr="00223C43">
        <w:rPr>
          <w:rFonts w:cs="Times New Roman"/>
          <w:i/>
          <w:sz w:val="20"/>
          <w:szCs w:val="20"/>
        </w:rPr>
        <w:t>Layak Etik</w:t>
      </w:r>
      <w:r w:rsidRPr="002E0B3A">
        <w:rPr>
          <w:rFonts w:cs="Times New Roman"/>
          <w:szCs w:val="24"/>
        </w:rPr>
        <w:t>.</w:t>
      </w:r>
      <w:proofErr w:type="gramEnd"/>
    </w:p>
    <w:p w:rsidR="00A53D6C" w:rsidRPr="00A53D6C" w:rsidRDefault="00A53D6C" w:rsidP="00223C43">
      <w:pPr>
        <w:spacing w:line="360" w:lineRule="auto"/>
        <w:ind w:firstLine="567"/>
        <w:rPr>
          <w:b/>
          <w:color w:val="000000"/>
          <w:sz w:val="20"/>
          <w:szCs w:val="20"/>
          <w:lang w:val="id-ID"/>
        </w:rPr>
      </w:pPr>
    </w:p>
    <w:p w:rsidR="004A078A" w:rsidRPr="00D3171D" w:rsidRDefault="006F1D60" w:rsidP="007953BC">
      <w:pPr>
        <w:spacing w:line="360" w:lineRule="auto"/>
        <w:rPr>
          <w:b/>
          <w:color w:val="000000"/>
          <w:sz w:val="20"/>
          <w:szCs w:val="20"/>
        </w:rPr>
      </w:pPr>
      <w:r w:rsidRPr="00D3171D">
        <w:rPr>
          <w:b/>
          <w:color w:val="000000"/>
          <w:sz w:val="20"/>
          <w:szCs w:val="20"/>
        </w:rPr>
        <w:t xml:space="preserve">HASIL </w:t>
      </w:r>
    </w:p>
    <w:p w:rsidR="00223C43" w:rsidRDefault="00223C43" w:rsidP="00223C43">
      <w:pPr>
        <w:tabs>
          <w:tab w:val="left" w:pos="900"/>
          <w:tab w:val="left" w:pos="5295"/>
        </w:tabs>
        <w:spacing w:line="240" w:lineRule="auto"/>
        <w:rPr>
          <w:rFonts w:cs="Times New Roman"/>
          <w:sz w:val="20"/>
          <w:szCs w:val="20"/>
          <w:lang w:val="id-ID"/>
        </w:rPr>
      </w:pPr>
      <w:proofErr w:type="gramStart"/>
      <w:r w:rsidRPr="00223C43">
        <w:rPr>
          <w:rFonts w:cs="Times New Roman"/>
          <w:sz w:val="20"/>
          <w:szCs w:val="20"/>
        </w:rPr>
        <w:t xml:space="preserve">Tabel </w:t>
      </w:r>
      <w:r w:rsidRPr="00223C43">
        <w:rPr>
          <w:rFonts w:cs="Times New Roman"/>
          <w:sz w:val="20"/>
          <w:szCs w:val="20"/>
          <w:lang w:val="id-ID"/>
        </w:rPr>
        <w:t>1.</w:t>
      </w:r>
      <w:proofErr w:type="gramEnd"/>
      <w:r w:rsidRPr="00223C43">
        <w:rPr>
          <w:rFonts w:cs="Times New Roman"/>
          <w:sz w:val="20"/>
          <w:szCs w:val="20"/>
          <w:lang w:val="id-ID"/>
        </w:rPr>
        <w:t xml:space="preserve"> </w:t>
      </w:r>
      <w:r w:rsidRPr="00223C43">
        <w:rPr>
          <w:rFonts w:cs="Times New Roman"/>
          <w:sz w:val="20"/>
          <w:szCs w:val="20"/>
        </w:rPr>
        <w:t xml:space="preserve"> </w:t>
      </w:r>
      <w:proofErr w:type="gramStart"/>
      <w:r w:rsidRPr="00223C43">
        <w:rPr>
          <w:rFonts w:cs="Times New Roman"/>
          <w:sz w:val="20"/>
          <w:szCs w:val="20"/>
        </w:rPr>
        <w:t>Distribusi  Karakteristik</w:t>
      </w:r>
      <w:proofErr w:type="gramEnd"/>
      <w:r w:rsidRPr="00223C43">
        <w:rPr>
          <w:rFonts w:cs="Times New Roman"/>
          <w:sz w:val="20"/>
          <w:szCs w:val="20"/>
        </w:rPr>
        <w:t xml:space="preserve"> Responden Berdasarkan Usia, Pendidikan, Lama Bekerja Di IGD, Lama Bekerja Di IGD COVID-19, Dan Pelatihan Triage COVID-19</w:t>
      </w:r>
    </w:p>
    <w:p w:rsidR="00223C43" w:rsidRPr="00223C43" w:rsidRDefault="00223C43" w:rsidP="00223C43">
      <w:pPr>
        <w:tabs>
          <w:tab w:val="left" w:pos="900"/>
          <w:tab w:val="left" w:pos="5295"/>
        </w:tabs>
        <w:spacing w:line="240" w:lineRule="auto"/>
        <w:rPr>
          <w:rFonts w:cs="Times New Roman"/>
          <w:sz w:val="20"/>
          <w:szCs w:val="20"/>
          <w:lang w:val="id-ID"/>
        </w:rPr>
      </w:pPr>
    </w:p>
    <w:tbl>
      <w:tblPr>
        <w:tblW w:w="0" w:type="auto"/>
        <w:tblInd w:w="5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2339"/>
        <w:gridCol w:w="2716"/>
      </w:tblGrid>
      <w:tr w:rsidR="00223C43" w:rsidRPr="00223C43" w:rsidTr="00F25662">
        <w:trPr>
          <w:trHeight w:val="341"/>
        </w:trPr>
        <w:tc>
          <w:tcPr>
            <w:tcW w:w="2325" w:type="dxa"/>
            <w:tcBorders>
              <w:left w:val="nil"/>
              <w:bottom w:val="single" w:sz="4" w:space="0" w:color="auto"/>
              <w:right w:val="nil"/>
            </w:tcBorders>
            <w:shd w:val="clear" w:color="auto" w:fill="auto"/>
            <w:vAlign w:val="bottom"/>
          </w:tcPr>
          <w:p w:rsidR="00223C43" w:rsidRPr="00223C43" w:rsidRDefault="00223C43" w:rsidP="00223C43">
            <w:pPr>
              <w:tabs>
                <w:tab w:val="left" w:pos="900"/>
                <w:tab w:val="left" w:pos="5295"/>
              </w:tabs>
              <w:spacing w:line="240" w:lineRule="auto"/>
              <w:jc w:val="center"/>
              <w:rPr>
                <w:rFonts w:cs="Times New Roman"/>
                <w:b/>
                <w:sz w:val="20"/>
                <w:szCs w:val="20"/>
              </w:rPr>
            </w:pPr>
            <w:r w:rsidRPr="00223C43">
              <w:rPr>
                <w:rFonts w:cs="Times New Roman"/>
                <w:b/>
                <w:sz w:val="20"/>
                <w:szCs w:val="20"/>
              </w:rPr>
              <w:t>Karakteristik</w:t>
            </w:r>
          </w:p>
        </w:tc>
        <w:tc>
          <w:tcPr>
            <w:tcW w:w="2339" w:type="dxa"/>
            <w:tcBorders>
              <w:left w:val="nil"/>
              <w:bottom w:val="single" w:sz="4" w:space="0" w:color="auto"/>
              <w:right w:val="nil"/>
            </w:tcBorders>
            <w:shd w:val="clear" w:color="auto" w:fill="auto"/>
            <w:vAlign w:val="bottom"/>
          </w:tcPr>
          <w:p w:rsidR="00223C43" w:rsidRPr="00223C43" w:rsidRDefault="00223C43" w:rsidP="00223C43">
            <w:pPr>
              <w:tabs>
                <w:tab w:val="left" w:pos="900"/>
                <w:tab w:val="left" w:pos="5295"/>
              </w:tabs>
              <w:spacing w:line="240" w:lineRule="auto"/>
              <w:jc w:val="center"/>
              <w:rPr>
                <w:rFonts w:cs="Times New Roman"/>
                <w:b/>
                <w:sz w:val="20"/>
                <w:szCs w:val="20"/>
              </w:rPr>
            </w:pPr>
            <w:r w:rsidRPr="00223C43">
              <w:rPr>
                <w:rFonts w:cs="Times New Roman"/>
                <w:b/>
                <w:sz w:val="20"/>
                <w:szCs w:val="20"/>
              </w:rPr>
              <w:t>Jumlah (n)</w:t>
            </w:r>
          </w:p>
        </w:tc>
        <w:tc>
          <w:tcPr>
            <w:tcW w:w="2716" w:type="dxa"/>
            <w:tcBorders>
              <w:left w:val="nil"/>
              <w:bottom w:val="single" w:sz="4" w:space="0" w:color="auto"/>
              <w:right w:val="nil"/>
            </w:tcBorders>
            <w:shd w:val="clear" w:color="auto" w:fill="auto"/>
            <w:vAlign w:val="bottom"/>
          </w:tcPr>
          <w:p w:rsidR="00223C43" w:rsidRPr="00223C43" w:rsidRDefault="00223C43" w:rsidP="00223C43">
            <w:pPr>
              <w:tabs>
                <w:tab w:val="left" w:pos="900"/>
                <w:tab w:val="left" w:pos="5295"/>
              </w:tabs>
              <w:spacing w:line="240" w:lineRule="auto"/>
              <w:jc w:val="center"/>
              <w:rPr>
                <w:rFonts w:cs="Times New Roman"/>
                <w:b/>
                <w:sz w:val="20"/>
                <w:szCs w:val="20"/>
              </w:rPr>
            </w:pPr>
            <w:r w:rsidRPr="00223C43">
              <w:rPr>
                <w:rFonts w:cs="Times New Roman"/>
                <w:b/>
                <w:sz w:val="20"/>
                <w:szCs w:val="20"/>
              </w:rPr>
              <w:t>Presentase (%)</w:t>
            </w:r>
          </w:p>
        </w:tc>
      </w:tr>
      <w:tr w:rsidR="00223C43" w:rsidRPr="00223C43" w:rsidTr="00F25662">
        <w:tc>
          <w:tcPr>
            <w:tcW w:w="7380" w:type="dxa"/>
            <w:gridSpan w:val="3"/>
            <w:tcBorders>
              <w:left w:val="nil"/>
              <w:bottom w:val="nil"/>
              <w:right w:val="nil"/>
            </w:tcBorders>
            <w:shd w:val="clear" w:color="auto" w:fill="auto"/>
            <w:vAlign w:val="center"/>
          </w:tcPr>
          <w:p w:rsidR="00223C43" w:rsidRPr="00223C43" w:rsidRDefault="00223C43" w:rsidP="00223C43">
            <w:pPr>
              <w:tabs>
                <w:tab w:val="left" w:pos="900"/>
                <w:tab w:val="left" w:pos="5295"/>
              </w:tabs>
              <w:spacing w:line="240" w:lineRule="auto"/>
              <w:rPr>
                <w:rFonts w:cs="Times New Roman"/>
                <w:b/>
                <w:sz w:val="20"/>
                <w:szCs w:val="20"/>
              </w:rPr>
            </w:pPr>
            <w:r w:rsidRPr="00223C43">
              <w:rPr>
                <w:rFonts w:cs="Times New Roman"/>
                <w:b/>
                <w:sz w:val="20"/>
                <w:szCs w:val="20"/>
              </w:rPr>
              <w:t xml:space="preserve">  </w:t>
            </w:r>
            <w:r w:rsidRPr="00223C43">
              <w:rPr>
                <w:rFonts w:cs="Times New Roman"/>
                <w:b/>
                <w:sz w:val="20"/>
                <w:szCs w:val="20"/>
                <w:shd w:val="clear" w:color="auto" w:fill="BFBFBF"/>
              </w:rPr>
              <w:t>Usia</w:t>
            </w:r>
          </w:p>
        </w:tc>
      </w:tr>
      <w:tr w:rsidR="00223C43" w:rsidRPr="00223C43" w:rsidTr="00F25662">
        <w:tc>
          <w:tcPr>
            <w:tcW w:w="2325" w:type="dxa"/>
            <w:tcBorders>
              <w:top w:val="nil"/>
              <w:left w:val="nil"/>
              <w:bottom w:val="single" w:sz="4" w:space="0" w:color="auto"/>
              <w:right w:val="nil"/>
            </w:tcBorders>
            <w:shd w:val="clear" w:color="auto" w:fill="auto"/>
          </w:tcPr>
          <w:tbl>
            <w:tblPr>
              <w:tblW w:w="2160" w:type="dxa"/>
              <w:tblLook w:val="04A0" w:firstRow="1" w:lastRow="0" w:firstColumn="1" w:lastColumn="0" w:noHBand="0" w:noVBand="1"/>
            </w:tblPr>
            <w:tblGrid>
              <w:gridCol w:w="2109"/>
            </w:tblGrid>
            <w:tr w:rsidR="00223C43" w:rsidRPr="00223C43" w:rsidTr="00F25662">
              <w:trPr>
                <w:trHeight w:val="300"/>
              </w:trPr>
              <w:tc>
                <w:tcPr>
                  <w:tcW w:w="2160" w:type="dxa"/>
                  <w:tcBorders>
                    <w:top w:val="nil"/>
                    <w:left w:val="nil"/>
                    <w:bottom w:val="nil"/>
                    <w:right w:val="nil"/>
                  </w:tcBorders>
                  <w:shd w:val="clear" w:color="auto" w:fill="auto"/>
                  <w:noWrap/>
                  <w:vAlign w:val="bottom"/>
                  <w:hideMark/>
                </w:tcPr>
                <w:p w:rsidR="00223C43" w:rsidRPr="00223C43" w:rsidRDefault="00223C43" w:rsidP="00223C43">
                  <w:pPr>
                    <w:spacing w:line="240" w:lineRule="auto"/>
                    <w:rPr>
                      <w:rFonts w:eastAsia="Times New Roman" w:cs="Times New Roman"/>
                      <w:color w:val="000000"/>
                      <w:sz w:val="20"/>
                      <w:szCs w:val="20"/>
                    </w:rPr>
                  </w:pPr>
                  <w:r w:rsidRPr="00223C43">
                    <w:rPr>
                      <w:rFonts w:eastAsia="Times New Roman" w:cs="Times New Roman"/>
                      <w:color w:val="000000"/>
                      <w:sz w:val="20"/>
                      <w:szCs w:val="20"/>
                    </w:rPr>
                    <w:t>25-29 TH</w:t>
                  </w:r>
                </w:p>
              </w:tc>
            </w:tr>
            <w:tr w:rsidR="00223C43" w:rsidRPr="00223C43" w:rsidTr="00F25662">
              <w:trPr>
                <w:trHeight w:val="300"/>
              </w:trPr>
              <w:tc>
                <w:tcPr>
                  <w:tcW w:w="2160" w:type="dxa"/>
                  <w:tcBorders>
                    <w:top w:val="nil"/>
                    <w:left w:val="nil"/>
                    <w:bottom w:val="nil"/>
                    <w:right w:val="nil"/>
                  </w:tcBorders>
                  <w:shd w:val="clear" w:color="auto" w:fill="auto"/>
                  <w:noWrap/>
                  <w:vAlign w:val="bottom"/>
                  <w:hideMark/>
                </w:tcPr>
                <w:p w:rsidR="00223C43" w:rsidRPr="00223C43" w:rsidRDefault="00223C43" w:rsidP="00223C43">
                  <w:pPr>
                    <w:spacing w:line="240" w:lineRule="auto"/>
                    <w:rPr>
                      <w:rFonts w:eastAsia="Times New Roman" w:cs="Times New Roman"/>
                      <w:color w:val="000000"/>
                      <w:sz w:val="20"/>
                      <w:szCs w:val="20"/>
                    </w:rPr>
                  </w:pPr>
                  <w:r w:rsidRPr="00223C43">
                    <w:rPr>
                      <w:rFonts w:eastAsia="Times New Roman" w:cs="Times New Roman"/>
                      <w:color w:val="000000"/>
                      <w:sz w:val="20"/>
                      <w:szCs w:val="20"/>
                    </w:rPr>
                    <w:t>30-34 TH</w:t>
                  </w:r>
                </w:p>
              </w:tc>
            </w:tr>
            <w:tr w:rsidR="00223C43" w:rsidRPr="00223C43" w:rsidTr="00F25662">
              <w:trPr>
                <w:trHeight w:val="300"/>
              </w:trPr>
              <w:tc>
                <w:tcPr>
                  <w:tcW w:w="2160" w:type="dxa"/>
                  <w:tcBorders>
                    <w:top w:val="nil"/>
                    <w:left w:val="nil"/>
                    <w:bottom w:val="nil"/>
                    <w:right w:val="nil"/>
                  </w:tcBorders>
                  <w:shd w:val="clear" w:color="auto" w:fill="auto"/>
                  <w:noWrap/>
                  <w:vAlign w:val="bottom"/>
                  <w:hideMark/>
                </w:tcPr>
                <w:p w:rsidR="00223C43" w:rsidRPr="00223C43" w:rsidRDefault="00223C43" w:rsidP="00223C43">
                  <w:pPr>
                    <w:spacing w:line="240" w:lineRule="auto"/>
                    <w:rPr>
                      <w:rFonts w:eastAsia="Times New Roman" w:cs="Times New Roman"/>
                      <w:color w:val="000000"/>
                      <w:sz w:val="20"/>
                      <w:szCs w:val="20"/>
                    </w:rPr>
                  </w:pPr>
                  <w:r w:rsidRPr="00223C43">
                    <w:rPr>
                      <w:rFonts w:eastAsia="Times New Roman" w:cs="Times New Roman"/>
                      <w:color w:val="000000"/>
                      <w:sz w:val="20"/>
                      <w:szCs w:val="20"/>
                    </w:rPr>
                    <w:t>35-39 TH</w:t>
                  </w:r>
                </w:p>
              </w:tc>
            </w:tr>
            <w:tr w:rsidR="00223C43" w:rsidRPr="00223C43" w:rsidTr="00F25662">
              <w:trPr>
                <w:trHeight w:val="300"/>
              </w:trPr>
              <w:tc>
                <w:tcPr>
                  <w:tcW w:w="2160" w:type="dxa"/>
                  <w:tcBorders>
                    <w:top w:val="nil"/>
                    <w:left w:val="nil"/>
                    <w:bottom w:val="nil"/>
                    <w:right w:val="nil"/>
                  </w:tcBorders>
                  <w:shd w:val="clear" w:color="auto" w:fill="auto"/>
                  <w:noWrap/>
                  <w:vAlign w:val="bottom"/>
                  <w:hideMark/>
                </w:tcPr>
                <w:p w:rsidR="00223C43" w:rsidRPr="00223C43" w:rsidRDefault="00223C43" w:rsidP="00223C43">
                  <w:pPr>
                    <w:spacing w:line="240" w:lineRule="auto"/>
                    <w:rPr>
                      <w:rFonts w:eastAsia="Times New Roman" w:cs="Times New Roman"/>
                      <w:color w:val="000000"/>
                      <w:sz w:val="20"/>
                      <w:szCs w:val="20"/>
                    </w:rPr>
                  </w:pPr>
                  <w:r w:rsidRPr="00223C43">
                    <w:rPr>
                      <w:rFonts w:eastAsia="Times New Roman" w:cs="Times New Roman"/>
                      <w:color w:val="000000"/>
                      <w:sz w:val="20"/>
                      <w:szCs w:val="20"/>
                    </w:rPr>
                    <w:t>40-44 TH</w:t>
                  </w:r>
                </w:p>
              </w:tc>
            </w:tr>
            <w:tr w:rsidR="00223C43" w:rsidRPr="00223C43" w:rsidTr="00F25662">
              <w:trPr>
                <w:trHeight w:val="300"/>
              </w:trPr>
              <w:tc>
                <w:tcPr>
                  <w:tcW w:w="2160" w:type="dxa"/>
                  <w:tcBorders>
                    <w:top w:val="nil"/>
                    <w:left w:val="nil"/>
                    <w:bottom w:val="nil"/>
                    <w:right w:val="nil"/>
                  </w:tcBorders>
                  <w:shd w:val="clear" w:color="auto" w:fill="auto"/>
                  <w:noWrap/>
                  <w:vAlign w:val="bottom"/>
                  <w:hideMark/>
                </w:tcPr>
                <w:p w:rsidR="00223C43" w:rsidRPr="00223C43" w:rsidRDefault="00223C43" w:rsidP="00223C43">
                  <w:pPr>
                    <w:spacing w:line="240" w:lineRule="auto"/>
                    <w:rPr>
                      <w:rFonts w:eastAsia="Times New Roman" w:cs="Times New Roman"/>
                      <w:color w:val="000000"/>
                      <w:sz w:val="20"/>
                      <w:szCs w:val="20"/>
                    </w:rPr>
                  </w:pPr>
                  <w:r w:rsidRPr="00223C43">
                    <w:rPr>
                      <w:rFonts w:eastAsia="Times New Roman" w:cs="Times New Roman"/>
                      <w:color w:val="000000"/>
                      <w:sz w:val="20"/>
                      <w:szCs w:val="20"/>
                    </w:rPr>
                    <w:t>45-49 TH</w:t>
                  </w:r>
                </w:p>
              </w:tc>
            </w:tr>
            <w:tr w:rsidR="00223C43" w:rsidRPr="00223C43" w:rsidTr="00F25662">
              <w:trPr>
                <w:trHeight w:val="300"/>
              </w:trPr>
              <w:tc>
                <w:tcPr>
                  <w:tcW w:w="2160" w:type="dxa"/>
                  <w:tcBorders>
                    <w:top w:val="nil"/>
                    <w:left w:val="nil"/>
                    <w:bottom w:val="nil"/>
                    <w:right w:val="nil"/>
                  </w:tcBorders>
                  <w:shd w:val="clear" w:color="auto" w:fill="auto"/>
                  <w:noWrap/>
                  <w:vAlign w:val="bottom"/>
                  <w:hideMark/>
                </w:tcPr>
                <w:p w:rsidR="00223C43" w:rsidRPr="00223C43" w:rsidRDefault="00223C43" w:rsidP="00223C43">
                  <w:pPr>
                    <w:spacing w:line="240" w:lineRule="auto"/>
                    <w:rPr>
                      <w:rFonts w:eastAsia="Times New Roman" w:cs="Times New Roman"/>
                      <w:color w:val="000000"/>
                      <w:sz w:val="20"/>
                      <w:szCs w:val="20"/>
                    </w:rPr>
                  </w:pPr>
                  <w:r w:rsidRPr="00223C43">
                    <w:rPr>
                      <w:rFonts w:eastAsia="Times New Roman" w:cs="Times New Roman"/>
                      <w:color w:val="000000"/>
                      <w:sz w:val="20"/>
                      <w:szCs w:val="20"/>
                    </w:rPr>
                    <w:t>50-54 TH</w:t>
                  </w:r>
                </w:p>
              </w:tc>
            </w:tr>
            <w:tr w:rsidR="00223C43" w:rsidRPr="00223C43" w:rsidTr="00F25662">
              <w:trPr>
                <w:trHeight w:val="300"/>
              </w:trPr>
              <w:tc>
                <w:tcPr>
                  <w:tcW w:w="2160" w:type="dxa"/>
                  <w:tcBorders>
                    <w:top w:val="nil"/>
                    <w:left w:val="nil"/>
                    <w:bottom w:val="nil"/>
                    <w:right w:val="nil"/>
                  </w:tcBorders>
                  <w:shd w:val="clear" w:color="auto" w:fill="auto"/>
                  <w:noWrap/>
                  <w:vAlign w:val="bottom"/>
                  <w:hideMark/>
                </w:tcPr>
                <w:p w:rsidR="00223C43" w:rsidRPr="00223C43" w:rsidRDefault="00223C43" w:rsidP="00223C43">
                  <w:pPr>
                    <w:spacing w:line="240" w:lineRule="auto"/>
                    <w:rPr>
                      <w:rFonts w:eastAsia="Times New Roman" w:cs="Times New Roman"/>
                      <w:color w:val="000000"/>
                      <w:sz w:val="20"/>
                      <w:szCs w:val="20"/>
                    </w:rPr>
                  </w:pPr>
                  <w:r w:rsidRPr="00223C43">
                    <w:rPr>
                      <w:rFonts w:eastAsia="Times New Roman" w:cs="Times New Roman"/>
                      <w:color w:val="000000"/>
                      <w:sz w:val="20"/>
                      <w:szCs w:val="20"/>
                    </w:rPr>
                    <w:t xml:space="preserve">55-59 TH </w:t>
                  </w:r>
                </w:p>
              </w:tc>
            </w:tr>
          </w:tbl>
          <w:p w:rsidR="00223C43" w:rsidRPr="00223C43" w:rsidRDefault="00223C43" w:rsidP="00223C43">
            <w:pPr>
              <w:tabs>
                <w:tab w:val="left" w:pos="900"/>
                <w:tab w:val="left" w:pos="5295"/>
              </w:tabs>
              <w:spacing w:line="240" w:lineRule="auto"/>
              <w:rPr>
                <w:rFonts w:cs="Times New Roman"/>
                <w:sz w:val="20"/>
                <w:szCs w:val="20"/>
              </w:rPr>
            </w:pPr>
          </w:p>
        </w:tc>
        <w:tc>
          <w:tcPr>
            <w:tcW w:w="2339" w:type="dxa"/>
            <w:tcBorders>
              <w:top w:val="nil"/>
              <w:left w:val="nil"/>
              <w:bottom w:val="single" w:sz="4" w:space="0" w:color="auto"/>
              <w:right w:val="nil"/>
            </w:tcBorders>
            <w:shd w:val="clear" w:color="auto" w:fill="auto"/>
          </w:tcPr>
          <w:tbl>
            <w:tblPr>
              <w:tblW w:w="1320" w:type="dxa"/>
              <w:tblLook w:val="04A0" w:firstRow="1" w:lastRow="0" w:firstColumn="1" w:lastColumn="0" w:noHBand="0" w:noVBand="1"/>
            </w:tblPr>
            <w:tblGrid>
              <w:gridCol w:w="1320"/>
            </w:tblGrid>
            <w:tr w:rsidR="00223C43" w:rsidRPr="00223C43" w:rsidTr="00F25662">
              <w:trPr>
                <w:trHeight w:val="300"/>
              </w:trPr>
              <w:tc>
                <w:tcPr>
                  <w:tcW w:w="1320" w:type="dxa"/>
                  <w:tcBorders>
                    <w:top w:val="nil"/>
                    <w:left w:val="nil"/>
                    <w:bottom w:val="nil"/>
                    <w:right w:val="nil"/>
                  </w:tcBorders>
                  <w:shd w:val="clear" w:color="auto" w:fill="auto"/>
                  <w:noWrap/>
                  <w:vAlign w:val="bottom"/>
                  <w:hideMark/>
                </w:tcPr>
                <w:p w:rsidR="00223C43" w:rsidRPr="00223C43" w:rsidRDefault="00223C43" w:rsidP="00223C43">
                  <w:pPr>
                    <w:spacing w:line="240" w:lineRule="auto"/>
                    <w:jc w:val="right"/>
                    <w:rPr>
                      <w:rFonts w:eastAsia="Times New Roman" w:cs="Times New Roman"/>
                      <w:color w:val="000000"/>
                      <w:sz w:val="20"/>
                      <w:szCs w:val="20"/>
                    </w:rPr>
                  </w:pPr>
                  <w:r w:rsidRPr="00223C43">
                    <w:rPr>
                      <w:rFonts w:eastAsia="Times New Roman" w:cs="Times New Roman"/>
                      <w:color w:val="000000"/>
                      <w:sz w:val="20"/>
                      <w:szCs w:val="20"/>
                    </w:rPr>
                    <w:t xml:space="preserve">  7</w:t>
                  </w:r>
                </w:p>
              </w:tc>
            </w:tr>
            <w:tr w:rsidR="00223C43" w:rsidRPr="00223C43" w:rsidTr="00F25662">
              <w:trPr>
                <w:trHeight w:val="300"/>
              </w:trPr>
              <w:tc>
                <w:tcPr>
                  <w:tcW w:w="1320" w:type="dxa"/>
                  <w:tcBorders>
                    <w:top w:val="nil"/>
                    <w:left w:val="nil"/>
                    <w:bottom w:val="nil"/>
                    <w:right w:val="nil"/>
                  </w:tcBorders>
                  <w:shd w:val="clear" w:color="auto" w:fill="auto"/>
                  <w:noWrap/>
                  <w:vAlign w:val="bottom"/>
                  <w:hideMark/>
                </w:tcPr>
                <w:p w:rsidR="00223C43" w:rsidRPr="00223C43" w:rsidRDefault="00223C43" w:rsidP="00223C43">
                  <w:pPr>
                    <w:spacing w:line="240" w:lineRule="auto"/>
                    <w:jc w:val="right"/>
                    <w:rPr>
                      <w:rFonts w:eastAsia="Times New Roman" w:cs="Times New Roman"/>
                      <w:color w:val="000000"/>
                      <w:sz w:val="20"/>
                      <w:szCs w:val="20"/>
                    </w:rPr>
                  </w:pPr>
                  <w:r w:rsidRPr="00223C43">
                    <w:rPr>
                      <w:rFonts w:eastAsia="Times New Roman" w:cs="Times New Roman"/>
                      <w:color w:val="000000"/>
                      <w:sz w:val="20"/>
                      <w:szCs w:val="20"/>
                    </w:rPr>
                    <w:t>9</w:t>
                  </w:r>
                </w:p>
              </w:tc>
            </w:tr>
            <w:tr w:rsidR="00223C43" w:rsidRPr="00223C43" w:rsidTr="00F25662">
              <w:trPr>
                <w:trHeight w:val="300"/>
              </w:trPr>
              <w:tc>
                <w:tcPr>
                  <w:tcW w:w="1320" w:type="dxa"/>
                  <w:tcBorders>
                    <w:top w:val="nil"/>
                    <w:left w:val="nil"/>
                    <w:bottom w:val="nil"/>
                    <w:right w:val="nil"/>
                  </w:tcBorders>
                  <w:shd w:val="clear" w:color="auto" w:fill="auto"/>
                  <w:noWrap/>
                  <w:vAlign w:val="bottom"/>
                  <w:hideMark/>
                </w:tcPr>
                <w:p w:rsidR="00223C43" w:rsidRPr="00223C43" w:rsidRDefault="00223C43" w:rsidP="00223C43">
                  <w:pPr>
                    <w:spacing w:line="240" w:lineRule="auto"/>
                    <w:jc w:val="right"/>
                    <w:rPr>
                      <w:rFonts w:eastAsia="Times New Roman" w:cs="Times New Roman"/>
                      <w:color w:val="000000"/>
                      <w:sz w:val="20"/>
                      <w:szCs w:val="20"/>
                    </w:rPr>
                  </w:pPr>
                  <w:r w:rsidRPr="00223C43">
                    <w:rPr>
                      <w:rFonts w:eastAsia="Times New Roman" w:cs="Times New Roman"/>
                      <w:color w:val="000000"/>
                      <w:sz w:val="20"/>
                      <w:szCs w:val="20"/>
                    </w:rPr>
                    <w:t>6</w:t>
                  </w:r>
                </w:p>
              </w:tc>
            </w:tr>
            <w:tr w:rsidR="00223C43" w:rsidRPr="00223C43" w:rsidTr="00F25662">
              <w:trPr>
                <w:trHeight w:val="300"/>
              </w:trPr>
              <w:tc>
                <w:tcPr>
                  <w:tcW w:w="1320" w:type="dxa"/>
                  <w:tcBorders>
                    <w:top w:val="nil"/>
                    <w:left w:val="nil"/>
                    <w:bottom w:val="nil"/>
                    <w:right w:val="nil"/>
                  </w:tcBorders>
                  <w:shd w:val="clear" w:color="auto" w:fill="auto"/>
                  <w:noWrap/>
                  <w:vAlign w:val="bottom"/>
                  <w:hideMark/>
                </w:tcPr>
                <w:p w:rsidR="00223C43" w:rsidRPr="00223C43" w:rsidRDefault="00223C43" w:rsidP="00223C43">
                  <w:pPr>
                    <w:spacing w:line="240" w:lineRule="auto"/>
                    <w:jc w:val="right"/>
                    <w:rPr>
                      <w:rFonts w:eastAsia="Times New Roman" w:cs="Times New Roman"/>
                      <w:color w:val="000000"/>
                      <w:sz w:val="20"/>
                      <w:szCs w:val="20"/>
                    </w:rPr>
                  </w:pPr>
                  <w:r w:rsidRPr="00223C43">
                    <w:rPr>
                      <w:rFonts w:eastAsia="Times New Roman" w:cs="Times New Roman"/>
                      <w:color w:val="000000"/>
                      <w:sz w:val="20"/>
                      <w:szCs w:val="20"/>
                    </w:rPr>
                    <w:t>3</w:t>
                  </w:r>
                </w:p>
              </w:tc>
            </w:tr>
            <w:tr w:rsidR="00223C43" w:rsidRPr="00223C43" w:rsidTr="00F25662">
              <w:trPr>
                <w:trHeight w:val="300"/>
              </w:trPr>
              <w:tc>
                <w:tcPr>
                  <w:tcW w:w="1320" w:type="dxa"/>
                  <w:tcBorders>
                    <w:top w:val="nil"/>
                    <w:left w:val="nil"/>
                    <w:bottom w:val="nil"/>
                    <w:right w:val="nil"/>
                  </w:tcBorders>
                  <w:shd w:val="clear" w:color="auto" w:fill="auto"/>
                  <w:noWrap/>
                  <w:vAlign w:val="bottom"/>
                  <w:hideMark/>
                </w:tcPr>
                <w:p w:rsidR="00223C43" w:rsidRPr="00223C43" w:rsidRDefault="00223C43" w:rsidP="00223C43">
                  <w:pPr>
                    <w:spacing w:line="240" w:lineRule="auto"/>
                    <w:jc w:val="right"/>
                    <w:rPr>
                      <w:rFonts w:eastAsia="Times New Roman" w:cs="Times New Roman"/>
                      <w:color w:val="000000"/>
                      <w:sz w:val="20"/>
                      <w:szCs w:val="20"/>
                    </w:rPr>
                  </w:pPr>
                  <w:r w:rsidRPr="00223C43">
                    <w:rPr>
                      <w:rFonts w:eastAsia="Times New Roman" w:cs="Times New Roman"/>
                      <w:color w:val="000000"/>
                      <w:sz w:val="20"/>
                      <w:szCs w:val="20"/>
                    </w:rPr>
                    <w:t>2</w:t>
                  </w:r>
                </w:p>
              </w:tc>
            </w:tr>
            <w:tr w:rsidR="00223C43" w:rsidRPr="00223C43" w:rsidTr="00F25662">
              <w:trPr>
                <w:trHeight w:val="300"/>
              </w:trPr>
              <w:tc>
                <w:tcPr>
                  <w:tcW w:w="1320" w:type="dxa"/>
                  <w:tcBorders>
                    <w:top w:val="nil"/>
                    <w:left w:val="nil"/>
                    <w:bottom w:val="nil"/>
                    <w:right w:val="nil"/>
                  </w:tcBorders>
                  <w:shd w:val="clear" w:color="auto" w:fill="auto"/>
                  <w:noWrap/>
                  <w:vAlign w:val="bottom"/>
                  <w:hideMark/>
                </w:tcPr>
                <w:p w:rsidR="00223C43" w:rsidRPr="00223C43" w:rsidRDefault="00223C43" w:rsidP="00223C43">
                  <w:pPr>
                    <w:spacing w:line="240" w:lineRule="auto"/>
                    <w:jc w:val="right"/>
                    <w:rPr>
                      <w:rFonts w:eastAsia="Times New Roman" w:cs="Times New Roman"/>
                      <w:color w:val="000000"/>
                      <w:sz w:val="20"/>
                      <w:szCs w:val="20"/>
                    </w:rPr>
                  </w:pPr>
                  <w:r w:rsidRPr="00223C43">
                    <w:rPr>
                      <w:rFonts w:eastAsia="Times New Roman" w:cs="Times New Roman"/>
                      <w:color w:val="000000"/>
                      <w:sz w:val="20"/>
                      <w:szCs w:val="20"/>
                    </w:rPr>
                    <w:t>1</w:t>
                  </w:r>
                </w:p>
              </w:tc>
            </w:tr>
            <w:tr w:rsidR="00223C43" w:rsidRPr="00223C43" w:rsidTr="00F25662">
              <w:trPr>
                <w:trHeight w:val="300"/>
              </w:trPr>
              <w:tc>
                <w:tcPr>
                  <w:tcW w:w="1320" w:type="dxa"/>
                  <w:tcBorders>
                    <w:top w:val="nil"/>
                    <w:left w:val="nil"/>
                    <w:bottom w:val="nil"/>
                    <w:right w:val="nil"/>
                  </w:tcBorders>
                  <w:shd w:val="clear" w:color="auto" w:fill="auto"/>
                  <w:noWrap/>
                  <w:vAlign w:val="bottom"/>
                  <w:hideMark/>
                </w:tcPr>
                <w:p w:rsidR="00223C43" w:rsidRPr="00223C43" w:rsidRDefault="00223C43" w:rsidP="00223C43">
                  <w:pPr>
                    <w:spacing w:line="240" w:lineRule="auto"/>
                    <w:jc w:val="right"/>
                    <w:rPr>
                      <w:rFonts w:eastAsia="Times New Roman" w:cs="Times New Roman"/>
                      <w:color w:val="000000"/>
                      <w:sz w:val="20"/>
                      <w:szCs w:val="20"/>
                    </w:rPr>
                  </w:pPr>
                  <w:r w:rsidRPr="00223C43">
                    <w:rPr>
                      <w:rFonts w:eastAsia="Times New Roman" w:cs="Times New Roman"/>
                      <w:color w:val="000000"/>
                      <w:sz w:val="20"/>
                      <w:szCs w:val="20"/>
                    </w:rPr>
                    <w:t>2</w:t>
                  </w:r>
                </w:p>
              </w:tc>
            </w:tr>
          </w:tbl>
          <w:p w:rsidR="00223C43" w:rsidRPr="00223C43" w:rsidRDefault="00223C43" w:rsidP="00223C43">
            <w:pPr>
              <w:tabs>
                <w:tab w:val="left" w:pos="900"/>
                <w:tab w:val="left" w:pos="5295"/>
              </w:tabs>
              <w:spacing w:line="240" w:lineRule="auto"/>
              <w:rPr>
                <w:rFonts w:cs="Times New Roman"/>
                <w:sz w:val="20"/>
                <w:szCs w:val="20"/>
              </w:rPr>
            </w:pPr>
          </w:p>
        </w:tc>
        <w:tc>
          <w:tcPr>
            <w:tcW w:w="2716" w:type="dxa"/>
            <w:tcBorders>
              <w:top w:val="nil"/>
              <w:left w:val="nil"/>
              <w:bottom w:val="single" w:sz="4" w:space="0" w:color="auto"/>
              <w:right w:val="nil"/>
            </w:tcBorders>
            <w:shd w:val="clear" w:color="auto" w:fill="auto"/>
          </w:tcPr>
          <w:tbl>
            <w:tblPr>
              <w:tblW w:w="1306" w:type="dxa"/>
              <w:jc w:val="center"/>
              <w:tblLook w:val="04A0" w:firstRow="1" w:lastRow="0" w:firstColumn="1" w:lastColumn="0" w:noHBand="0" w:noVBand="1"/>
            </w:tblPr>
            <w:tblGrid>
              <w:gridCol w:w="1306"/>
            </w:tblGrid>
            <w:tr w:rsidR="00223C43" w:rsidRPr="00223C43" w:rsidTr="00F25662">
              <w:trPr>
                <w:trHeight w:val="300"/>
                <w:jc w:val="center"/>
              </w:trPr>
              <w:tc>
                <w:tcPr>
                  <w:tcW w:w="1306" w:type="dxa"/>
                  <w:tcBorders>
                    <w:top w:val="nil"/>
                    <w:left w:val="nil"/>
                    <w:bottom w:val="nil"/>
                    <w:right w:val="nil"/>
                  </w:tcBorders>
                  <w:shd w:val="clear" w:color="auto" w:fill="auto"/>
                  <w:noWrap/>
                  <w:vAlign w:val="bottom"/>
                  <w:hideMark/>
                </w:tcPr>
                <w:p w:rsidR="00223C43" w:rsidRPr="00223C43" w:rsidRDefault="00223C43" w:rsidP="00223C43">
                  <w:pPr>
                    <w:spacing w:line="240" w:lineRule="auto"/>
                    <w:jc w:val="center"/>
                    <w:rPr>
                      <w:rFonts w:eastAsia="Times New Roman" w:cs="Times New Roman"/>
                      <w:color w:val="000000"/>
                      <w:sz w:val="20"/>
                      <w:szCs w:val="20"/>
                    </w:rPr>
                  </w:pPr>
                  <w:r w:rsidRPr="00223C43">
                    <w:rPr>
                      <w:rFonts w:eastAsia="Times New Roman" w:cs="Times New Roman"/>
                      <w:color w:val="000000"/>
                      <w:sz w:val="20"/>
                      <w:szCs w:val="20"/>
                    </w:rPr>
                    <w:t>23.3</w:t>
                  </w:r>
                </w:p>
              </w:tc>
            </w:tr>
            <w:tr w:rsidR="00223C43" w:rsidRPr="00223C43" w:rsidTr="00F25662">
              <w:trPr>
                <w:trHeight w:val="300"/>
                <w:jc w:val="center"/>
              </w:trPr>
              <w:tc>
                <w:tcPr>
                  <w:tcW w:w="1306" w:type="dxa"/>
                  <w:tcBorders>
                    <w:top w:val="nil"/>
                    <w:left w:val="nil"/>
                    <w:bottom w:val="nil"/>
                    <w:right w:val="nil"/>
                  </w:tcBorders>
                  <w:shd w:val="clear" w:color="auto" w:fill="auto"/>
                  <w:noWrap/>
                  <w:vAlign w:val="bottom"/>
                  <w:hideMark/>
                </w:tcPr>
                <w:p w:rsidR="00223C43" w:rsidRPr="00223C43" w:rsidRDefault="00223C43" w:rsidP="00223C43">
                  <w:pPr>
                    <w:spacing w:line="240" w:lineRule="auto"/>
                    <w:jc w:val="center"/>
                    <w:rPr>
                      <w:rFonts w:eastAsia="Times New Roman" w:cs="Times New Roman"/>
                      <w:color w:val="000000"/>
                      <w:sz w:val="20"/>
                      <w:szCs w:val="20"/>
                    </w:rPr>
                  </w:pPr>
                  <w:r w:rsidRPr="00223C43">
                    <w:rPr>
                      <w:rFonts w:eastAsia="Times New Roman" w:cs="Times New Roman"/>
                      <w:color w:val="000000"/>
                      <w:sz w:val="20"/>
                      <w:szCs w:val="20"/>
                    </w:rPr>
                    <w:t>30</w:t>
                  </w:r>
                </w:p>
              </w:tc>
            </w:tr>
            <w:tr w:rsidR="00223C43" w:rsidRPr="00223C43" w:rsidTr="00F25662">
              <w:trPr>
                <w:trHeight w:val="300"/>
                <w:jc w:val="center"/>
              </w:trPr>
              <w:tc>
                <w:tcPr>
                  <w:tcW w:w="1306" w:type="dxa"/>
                  <w:tcBorders>
                    <w:top w:val="nil"/>
                    <w:left w:val="nil"/>
                    <w:bottom w:val="nil"/>
                    <w:right w:val="nil"/>
                  </w:tcBorders>
                  <w:shd w:val="clear" w:color="auto" w:fill="auto"/>
                  <w:noWrap/>
                  <w:vAlign w:val="bottom"/>
                  <w:hideMark/>
                </w:tcPr>
                <w:p w:rsidR="00223C43" w:rsidRPr="00223C43" w:rsidRDefault="00223C43" w:rsidP="00223C43">
                  <w:pPr>
                    <w:spacing w:line="240" w:lineRule="auto"/>
                    <w:jc w:val="center"/>
                    <w:rPr>
                      <w:rFonts w:eastAsia="Times New Roman" w:cs="Times New Roman"/>
                      <w:color w:val="000000"/>
                      <w:sz w:val="20"/>
                      <w:szCs w:val="20"/>
                    </w:rPr>
                  </w:pPr>
                  <w:r w:rsidRPr="00223C43">
                    <w:rPr>
                      <w:rFonts w:eastAsia="Times New Roman" w:cs="Times New Roman"/>
                      <w:color w:val="000000"/>
                      <w:sz w:val="20"/>
                      <w:szCs w:val="20"/>
                    </w:rPr>
                    <w:t>20</w:t>
                  </w:r>
                </w:p>
              </w:tc>
            </w:tr>
            <w:tr w:rsidR="00223C43" w:rsidRPr="00223C43" w:rsidTr="00F25662">
              <w:trPr>
                <w:trHeight w:val="300"/>
                <w:jc w:val="center"/>
              </w:trPr>
              <w:tc>
                <w:tcPr>
                  <w:tcW w:w="1306" w:type="dxa"/>
                  <w:tcBorders>
                    <w:top w:val="nil"/>
                    <w:left w:val="nil"/>
                    <w:bottom w:val="nil"/>
                    <w:right w:val="nil"/>
                  </w:tcBorders>
                  <w:shd w:val="clear" w:color="auto" w:fill="auto"/>
                  <w:noWrap/>
                  <w:vAlign w:val="bottom"/>
                  <w:hideMark/>
                </w:tcPr>
                <w:p w:rsidR="00223C43" w:rsidRPr="00223C43" w:rsidRDefault="00223C43" w:rsidP="00223C43">
                  <w:pPr>
                    <w:spacing w:line="240" w:lineRule="auto"/>
                    <w:jc w:val="center"/>
                    <w:rPr>
                      <w:rFonts w:eastAsia="Times New Roman" w:cs="Times New Roman"/>
                      <w:color w:val="000000"/>
                      <w:sz w:val="20"/>
                      <w:szCs w:val="20"/>
                    </w:rPr>
                  </w:pPr>
                  <w:r w:rsidRPr="00223C43">
                    <w:rPr>
                      <w:rFonts w:eastAsia="Times New Roman" w:cs="Times New Roman"/>
                      <w:color w:val="000000"/>
                      <w:sz w:val="20"/>
                      <w:szCs w:val="20"/>
                    </w:rPr>
                    <w:t>10</w:t>
                  </w:r>
                </w:p>
              </w:tc>
            </w:tr>
            <w:tr w:rsidR="00223C43" w:rsidRPr="00223C43" w:rsidTr="00F25662">
              <w:trPr>
                <w:trHeight w:val="300"/>
                <w:jc w:val="center"/>
              </w:trPr>
              <w:tc>
                <w:tcPr>
                  <w:tcW w:w="1306" w:type="dxa"/>
                  <w:tcBorders>
                    <w:top w:val="nil"/>
                    <w:left w:val="nil"/>
                    <w:bottom w:val="nil"/>
                    <w:right w:val="nil"/>
                  </w:tcBorders>
                  <w:shd w:val="clear" w:color="auto" w:fill="auto"/>
                  <w:noWrap/>
                  <w:vAlign w:val="bottom"/>
                  <w:hideMark/>
                </w:tcPr>
                <w:p w:rsidR="00223C43" w:rsidRPr="00223C43" w:rsidRDefault="00223C43" w:rsidP="00223C43">
                  <w:pPr>
                    <w:spacing w:line="240" w:lineRule="auto"/>
                    <w:jc w:val="center"/>
                    <w:rPr>
                      <w:rFonts w:eastAsia="Times New Roman" w:cs="Times New Roman"/>
                      <w:color w:val="000000"/>
                      <w:sz w:val="20"/>
                      <w:szCs w:val="20"/>
                    </w:rPr>
                  </w:pPr>
                  <w:r w:rsidRPr="00223C43">
                    <w:rPr>
                      <w:rFonts w:eastAsia="Times New Roman" w:cs="Times New Roman"/>
                      <w:color w:val="000000"/>
                      <w:sz w:val="20"/>
                      <w:szCs w:val="20"/>
                    </w:rPr>
                    <w:t>6.6</w:t>
                  </w:r>
                </w:p>
              </w:tc>
            </w:tr>
            <w:tr w:rsidR="00223C43" w:rsidRPr="00223C43" w:rsidTr="00F25662">
              <w:trPr>
                <w:trHeight w:val="300"/>
                <w:jc w:val="center"/>
              </w:trPr>
              <w:tc>
                <w:tcPr>
                  <w:tcW w:w="1306" w:type="dxa"/>
                  <w:tcBorders>
                    <w:top w:val="nil"/>
                    <w:left w:val="nil"/>
                    <w:bottom w:val="nil"/>
                    <w:right w:val="nil"/>
                  </w:tcBorders>
                  <w:shd w:val="clear" w:color="auto" w:fill="auto"/>
                  <w:noWrap/>
                  <w:vAlign w:val="bottom"/>
                  <w:hideMark/>
                </w:tcPr>
                <w:p w:rsidR="00223C43" w:rsidRPr="00223C43" w:rsidRDefault="00223C43" w:rsidP="00223C43">
                  <w:pPr>
                    <w:spacing w:line="240" w:lineRule="auto"/>
                    <w:jc w:val="center"/>
                    <w:rPr>
                      <w:rFonts w:eastAsia="Times New Roman" w:cs="Times New Roman"/>
                      <w:color w:val="000000"/>
                      <w:sz w:val="20"/>
                      <w:szCs w:val="20"/>
                    </w:rPr>
                  </w:pPr>
                  <w:r w:rsidRPr="00223C43">
                    <w:rPr>
                      <w:rFonts w:eastAsia="Times New Roman" w:cs="Times New Roman"/>
                      <w:color w:val="000000"/>
                      <w:sz w:val="20"/>
                      <w:szCs w:val="20"/>
                    </w:rPr>
                    <w:t>3.3</w:t>
                  </w:r>
                </w:p>
              </w:tc>
            </w:tr>
            <w:tr w:rsidR="00223C43" w:rsidRPr="00223C43" w:rsidTr="00F25662">
              <w:trPr>
                <w:trHeight w:val="300"/>
                <w:jc w:val="center"/>
              </w:trPr>
              <w:tc>
                <w:tcPr>
                  <w:tcW w:w="1306" w:type="dxa"/>
                  <w:tcBorders>
                    <w:top w:val="nil"/>
                    <w:left w:val="nil"/>
                    <w:bottom w:val="nil"/>
                    <w:right w:val="nil"/>
                  </w:tcBorders>
                  <w:shd w:val="clear" w:color="auto" w:fill="auto"/>
                  <w:noWrap/>
                  <w:vAlign w:val="bottom"/>
                  <w:hideMark/>
                </w:tcPr>
                <w:p w:rsidR="00223C43" w:rsidRPr="00223C43" w:rsidRDefault="00223C43" w:rsidP="00223C43">
                  <w:pPr>
                    <w:spacing w:line="240" w:lineRule="auto"/>
                    <w:jc w:val="center"/>
                    <w:rPr>
                      <w:rFonts w:eastAsia="Times New Roman" w:cs="Times New Roman"/>
                      <w:color w:val="000000"/>
                      <w:sz w:val="20"/>
                      <w:szCs w:val="20"/>
                    </w:rPr>
                  </w:pPr>
                  <w:r w:rsidRPr="00223C43">
                    <w:rPr>
                      <w:rFonts w:eastAsia="Times New Roman" w:cs="Times New Roman"/>
                      <w:color w:val="000000"/>
                      <w:sz w:val="20"/>
                      <w:szCs w:val="20"/>
                    </w:rPr>
                    <w:t>6.6</w:t>
                  </w:r>
                </w:p>
              </w:tc>
            </w:tr>
          </w:tbl>
          <w:p w:rsidR="00223C43" w:rsidRPr="00223C43" w:rsidRDefault="00223C43" w:rsidP="00223C43">
            <w:pPr>
              <w:tabs>
                <w:tab w:val="left" w:pos="900"/>
                <w:tab w:val="left" w:pos="5295"/>
              </w:tabs>
              <w:spacing w:line="240" w:lineRule="auto"/>
              <w:rPr>
                <w:rFonts w:cs="Times New Roman"/>
                <w:sz w:val="20"/>
                <w:szCs w:val="20"/>
              </w:rPr>
            </w:pPr>
          </w:p>
        </w:tc>
      </w:tr>
      <w:tr w:rsidR="00223C43" w:rsidRPr="00223C43" w:rsidTr="00F25662">
        <w:tc>
          <w:tcPr>
            <w:tcW w:w="2325" w:type="dxa"/>
            <w:tcBorders>
              <w:top w:val="nil"/>
              <w:left w:val="nil"/>
              <w:bottom w:val="single" w:sz="4" w:space="0" w:color="auto"/>
              <w:right w:val="nil"/>
            </w:tcBorders>
            <w:shd w:val="clear" w:color="auto" w:fill="auto"/>
          </w:tcPr>
          <w:p w:rsidR="00223C43" w:rsidRPr="00223C43" w:rsidRDefault="00223C43" w:rsidP="00223C43">
            <w:pPr>
              <w:spacing w:line="240" w:lineRule="auto"/>
              <w:rPr>
                <w:rFonts w:eastAsia="Times New Roman" w:cs="Times New Roman"/>
                <w:b/>
                <w:color w:val="000000"/>
                <w:sz w:val="20"/>
                <w:szCs w:val="20"/>
              </w:rPr>
            </w:pPr>
            <w:r w:rsidRPr="00223C43">
              <w:rPr>
                <w:rFonts w:eastAsia="Times New Roman" w:cs="Times New Roman"/>
                <w:b/>
                <w:color w:val="000000"/>
                <w:sz w:val="20"/>
                <w:szCs w:val="20"/>
              </w:rPr>
              <w:t xml:space="preserve">  Total</w:t>
            </w:r>
          </w:p>
        </w:tc>
        <w:tc>
          <w:tcPr>
            <w:tcW w:w="2339" w:type="dxa"/>
            <w:tcBorders>
              <w:top w:val="nil"/>
              <w:left w:val="nil"/>
              <w:bottom w:val="single" w:sz="4" w:space="0" w:color="auto"/>
              <w:right w:val="nil"/>
            </w:tcBorders>
            <w:shd w:val="clear" w:color="auto" w:fill="auto"/>
          </w:tcPr>
          <w:p w:rsidR="00223C43" w:rsidRPr="00223C43" w:rsidRDefault="00223C43" w:rsidP="00223C43">
            <w:pPr>
              <w:spacing w:line="240" w:lineRule="auto"/>
              <w:jc w:val="center"/>
              <w:rPr>
                <w:rFonts w:eastAsia="Times New Roman" w:cs="Times New Roman"/>
                <w:b/>
                <w:color w:val="000000"/>
                <w:sz w:val="20"/>
                <w:szCs w:val="20"/>
              </w:rPr>
            </w:pPr>
            <w:r w:rsidRPr="00223C43">
              <w:rPr>
                <w:rFonts w:eastAsia="Times New Roman" w:cs="Times New Roman"/>
                <w:b/>
                <w:color w:val="000000"/>
                <w:sz w:val="20"/>
                <w:szCs w:val="20"/>
              </w:rPr>
              <w:t xml:space="preserve">   30</w:t>
            </w:r>
          </w:p>
        </w:tc>
        <w:tc>
          <w:tcPr>
            <w:tcW w:w="2716" w:type="dxa"/>
            <w:tcBorders>
              <w:top w:val="nil"/>
              <w:left w:val="nil"/>
              <w:bottom w:val="single" w:sz="4" w:space="0" w:color="auto"/>
              <w:right w:val="nil"/>
            </w:tcBorders>
            <w:shd w:val="clear" w:color="auto" w:fill="auto"/>
          </w:tcPr>
          <w:p w:rsidR="00223C43" w:rsidRPr="00223C43" w:rsidRDefault="00223C43" w:rsidP="00223C43">
            <w:pPr>
              <w:spacing w:line="240" w:lineRule="auto"/>
              <w:jc w:val="center"/>
              <w:rPr>
                <w:rFonts w:eastAsia="Times New Roman" w:cs="Times New Roman"/>
                <w:b/>
                <w:color w:val="000000"/>
                <w:sz w:val="20"/>
                <w:szCs w:val="20"/>
              </w:rPr>
            </w:pPr>
            <w:r w:rsidRPr="00223C43">
              <w:rPr>
                <w:rFonts w:eastAsia="Times New Roman" w:cs="Times New Roman"/>
                <w:b/>
                <w:color w:val="000000"/>
                <w:sz w:val="20"/>
                <w:szCs w:val="20"/>
              </w:rPr>
              <w:t>100.0</w:t>
            </w:r>
          </w:p>
        </w:tc>
      </w:tr>
      <w:tr w:rsidR="00223C43" w:rsidRPr="00223C43" w:rsidTr="00F25662">
        <w:tc>
          <w:tcPr>
            <w:tcW w:w="7380" w:type="dxa"/>
            <w:gridSpan w:val="3"/>
            <w:tcBorders>
              <w:left w:val="nil"/>
              <w:bottom w:val="nil"/>
              <w:right w:val="nil"/>
            </w:tcBorders>
            <w:shd w:val="clear" w:color="auto" w:fill="auto"/>
            <w:vAlign w:val="center"/>
          </w:tcPr>
          <w:p w:rsidR="00223C43" w:rsidRPr="00223C43" w:rsidRDefault="00223C43" w:rsidP="00223C43">
            <w:pPr>
              <w:tabs>
                <w:tab w:val="left" w:pos="900"/>
                <w:tab w:val="left" w:pos="5295"/>
              </w:tabs>
              <w:spacing w:line="240" w:lineRule="auto"/>
              <w:rPr>
                <w:rFonts w:cs="Times New Roman"/>
                <w:b/>
                <w:sz w:val="20"/>
                <w:szCs w:val="20"/>
              </w:rPr>
            </w:pPr>
            <w:r w:rsidRPr="00223C43">
              <w:rPr>
                <w:rFonts w:cs="Times New Roman"/>
                <w:b/>
                <w:sz w:val="20"/>
                <w:szCs w:val="20"/>
              </w:rPr>
              <w:t xml:space="preserve">  Pendidikan</w:t>
            </w:r>
          </w:p>
        </w:tc>
      </w:tr>
      <w:tr w:rsidR="00223C43" w:rsidRPr="00223C43" w:rsidTr="00F25662">
        <w:tc>
          <w:tcPr>
            <w:tcW w:w="2325" w:type="dxa"/>
            <w:tcBorders>
              <w:top w:val="nil"/>
              <w:left w:val="nil"/>
              <w:right w:val="nil"/>
            </w:tcBorders>
            <w:shd w:val="clear" w:color="auto" w:fill="auto"/>
          </w:tcPr>
          <w:tbl>
            <w:tblPr>
              <w:tblW w:w="1576" w:type="dxa"/>
              <w:tblLook w:val="04A0" w:firstRow="1" w:lastRow="0" w:firstColumn="1" w:lastColumn="0" w:noHBand="0" w:noVBand="1"/>
            </w:tblPr>
            <w:tblGrid>
              <w:gridCol w:w="1576"/>
            </w:tblGrid>
            <w:tr w:rsidR="00223C43" w:rsidRPr="00223C43" w:rsidTr="00F25662">
              <w:trPr>
                <w:trHeight w:val="300"/>
              </w:trPr>
              <w:tc>
                <w:tcPr>
                  <w:tcW w:w="1576" w:type="dxa"/>
                  <w:tcBorders>
                    <w:top w:val="nil"/>
                    <w:left w:val="nil"/>
                    <w:bottom w:val="nil"/>
                    <w:right w:val="nil"/>
                  </w:tcBorders>
                  <w:shd w:val="clear" w:color="auto" w:fill="auto"/>
                  <w:noWrap/>
                  <w:vAlign w:val="bottom"/>
                  <w:hideMark/>
                </w:tcPr>
                <w:p w:rsidR="00223C43" w:rsidRPr="00223C43" w:rsidRDefault="00223C43" w:rsidP="00223C43">
                  <w:pPr>
                    <w:spacing w:line="240" w:lineRule="auto"/>
                    <w:rPr>
                      <w:rFonts w:eastAsia="Times New Roman" w:cs="Times New Roman"/>
                      <w:color w:val="000000"/>
                      <w:sz w:val="20"/>
                      <w:szCs w:val="20"/>
                    </w:rPr>
                  </w:pPr>
                  <w:r w:rsidRPr="00223C43">
                    <w:rPr>
                      <w:rFonts w:eastAsia="Times New Roman" w:cs="Times New Roman"/>
                      <w:color w:val="000000"/>
                      <w:sz w:val="20"/>
                      <w:szCs w:val="20"/>
                    </w:rPr>
                    <w:t>DIII</w:t>
                  </w:r>
                </w:p>
              </w:tc>
            </w:tr>
            <w:tr w:rsidR="00223C43" w:rsidRPr="00223C43" w:rsidTr="00F25662">
              <w:trPr>
                <w:trHeight w:val="300"/>
              </w:trPr>
              <w:tc>
                <w:tcPr>
                  <w:tcW w:w="1576" w:type="dxa"/>
                  <w:tcBorders>
                    <w:top w:val="nil"/>
                    <w:left w:val="nil"/>
                    <w:bottom w:val="nil"/>
                    <w:right w:val="nil"/>
                  </w:tcBorders>
                  <w:shd w:val="clear" w:color="auto" w:fill="auto"/>
                  <w:noWrap/>
                  <w:vAlign w:val="bottom"/>
                  <w:hideMark/>
                </w:tcPr>
                <w:p w:rsidR="00223C43" w:rsidRPr="00223C43" w:rsidRDefault="00223C43" w:rsidP="00223C43">
                  <w:pPr>
                    <w:spacing w:line="240" w:lineRule="auto"/>
                    <w:rPr>
                      <w:rFonts w:eastAsia="Times New Roman" w:cs="Times New Roman"/>
                      <w:color w:val="000000"/>
                      <w:sz w:val="20"/>
                      <w:szCs w:val="20"/>
                    </w:rPr>
                  </w:pPr>
                  <w:r w:rsidRPr="00223C43">
                    <w:rPr>
                      <w:rFonts w:eastAsia="Times New Roman" w:cs="Times New Roman"/>
                      <w:color w:val="000000"/>
                      <w:sz w:val="20"/>
                      <w:szCs w:val="20"/>
                    </w:rPr>
                    <w:t>DIV</w:t>
                  </w:r>
                </w:p>
              </w:tc>
            </w:tr>
            <w:tr w:rsidR="00223C43" w:rsidRPr="00223C43" w:rsidTr="00F25662">
              <w:trPr>
                <w:trHeight w:val="300"/>
              </w:trPr>
              <w:tc>
                <w:tcPr>
                  <w:tcW w:w="1576" w:type="dxa"/>
                  <w:tcBorders>
                    <w:top w:val="nil"/>
                    <w:left w:val="nil"/>
                    <w:bottom w:val="nil"/>
                    <w:right w:val="nil"/>
                  </w:tcBorders>
                  <w:shd w:val="clear" w:color="auto" w:fill="auto"/>
                  <w:noWrap/>
                  <w:vAlign w:val="bottom"/>
                  <w:hideMark/>
                </w:tcPr>
                <w:p w:rsidR="00223C43" w:rsidRPr="00223C43" w:rsidRDefault="00223C43" w:rsidP="00223C43">
                  <w:pPr>
                    <w:spacing w:line="240" w:lineRule="auto"/>
                    <w:rPr>
                      <w:rFonts w:eastAsia="Times New Roman" w:cs="Times New Roman"/>
                      <w:color w:val="000000"/>
                      <w:sz w:val="20"/>
                      <w:szCs w:val="20"/>
                    </w:rPr>
                  </w:pPr>
                  <w:r w:rsidRPr="00223C43">
                    <w:rPr>
                      <w:rFonts w:eastAsia="Times New Roman" w:cs="Times New Roman"/>
                      <w:color w:val="000000"/>
                      <w:sz w:val="20"/>
                      <w:szCs w:val="20"/>
                    </w:rPr>
                    <w:t>Sarjana</w:t>
                  </w:r>
                </w:p>
              </w:tc>
            </w:tr>
            <w:tr w:rsidR="00223C43" w:rsidRPr="00223C43" w:rsidTr="00F25662">
              <w:trPr>
                <w:trHeight w:val="300"/>
              </w:trPr>
              <w:tc>
                <w:tcPr>
                  <w:tcW w:w="1576" w:type="dxa"/>
                  <w:tcBorders>
                    <w:top w:val="nil"/>
                    <w:left w:val="nil"/>
                    <w:bottom w:val="nil"/>
                    <w:right w:val="nil"/>
                  </w:tcBorders>
                  <w:shd w:val="clear" w:color="auto" w:fill="auto"/>
                  <w:noWrap/>
                  <w:vAlign w:val="bottom"/>
                  <w:hideMark/>
                </w:tcPr>
                <w:p w:rsidR="00223C43" w:rsidRPr="00223C43" w:rsidRDefault="00223C43" w:rsidP="00223C43">
                  <w:pPr>
                    <w:spacing w:line="240" w:lineRule="auto"/>
                    <w:rPr>
                      <w:rFonts w:eastAsia="Times New Roman" w:cs="Times New Roman"/>
                      <w:color w:val="000000"/>
                      <w:sz w:val="20"/>
                      <w:szCs w:val="20"/>
                    </w:rPr>
                  </w:pPr>
                  <w:r w:rsidRPr="00223C43">
                    <w:rPr>
                      <w:rFonts w:eastAsia="Times New Roman" w:cs="Times New Roman"/>
                      <w:color w:val="000000"/>
                      <w:sz w:val="20"/>
                      <w:szCs w:val="20"/>
                    </w:rPr>
                    <w:t>Magister</w:t>
                  </w:r>
                </w:p>
              </w:tc>
            </w:tr>
          </w:tbl>
          <w:p w:rsidR="00223C43" w:rsidRPr="00223C43" w:rsidRDefault="00223C43" w:rsidP="00223C43">
            <w:pPr>
              <w:tabs>
                <w:tab w:val="left" w:pos="900"/>
                <w:tab w:val="left" w:pos="5295"/>
              </w:tabs>
              <w:spacing w:line="240" w:lineRule="auto"/>
              <w:rPr>
                <w:rFonts w:cs="Times New Roman"/>
                <w:sz w:val="20"/>
                <w:szCs w:val="20"/>
              </w:rPr>
            </w:pPr>
          </w:p>
        </w:tc>
        <w:tc>
          <w:tcPr>
            <w:tcW w:w="2339" w:type="dxa"/>
            <w:tcBorders>
              <w:top w:val="nil"/>
              <w:left w:val="nil"/>
              <w:right w:val="nil"/>
            </w:tcBorders>
            <w:shd w:val="clear" w:color="auto" w:fill="auto"/>
          </w:tcPr>
          <w:tbl>
            <w:tblPr>
              <w:tblW w:w="976" w:type="dxa"/>
              <w:jc w:val="center"/>
              <w:tblLook w:val="04A0" w:firstRow="1" w:lastRow="0" w:firstColumn="1" w:lastColumn="0" w:noHBand="0" w:noVBand="1"/>
            </w:tblPr>
            <w:tblGrid>
              <w:gridCol w:w="976"/>
            </w:tblGrid>
            <w:tr w:rsidR="00223C43" w:rsidRPr="00223C43" w:rsidTr="00F25662">
              <w:trPr>
                <w:trHeight w:val="300"/>
                <w:jc w:val="center"/>
              </w:trPr>
              <w:tc>
                <w:tcPr>
                  <w:tcW w:w="976" w:type="dxa"/>
                  <w:tcBorders>
                    <w:top w:val="nil"/>
                    <w:left w:val="nil"/>
                    <w:bottom w:val="nil"/>
                    <w:right w:val="nil"/>
                  </w:tcBorders>
                  <w:shd w:val="clear" w:color="auto" w:fill="auto"/>
                  <w:noWrap/>
                  <w:vAlign w:val="bottom"/>
                  <w:hideMark/>
                </w:tcPr>
                <w:p w:rsidR="00223C43" w:rsidRPr="00223C43" w:rsidRDefault="00223C43" w:rsidP="00223C43">
                  <w:pPr>
                    <w:spacing w:line="240" w:lineRule="auto"/>
                    <w:ind w:left="-674" w:right="264"/>
                    <w:jc w:val="right"/>
                    <w:rPr>
                      <w:rFonts w:eastAsia="Times New Roman" w:cs="Times New Roman"/>
                      <w:color w:val="000000"/>
                      <w:sz w:val="20"/>
                      <w:szCs w:val="20"/>
                    </w:rPr>
                  </w:pPr>
                  <w:r w:rsidRPr="00223C43">
                    <w:rPr>
                      <w:rFonts w:eastAsia="Times New Roman" w:cs="Times New Roman"/>
                      <w:color w:val="000000"/>
                      <w:sz w:val="20"/>
                      <w:szCs w:val="20"/>
                    </w:rPr>
                    <w:t>14</w:t>
                  </w:r>
                </w:p>
              </w:tc>
            </w:tr>
            <w:tr w:rsidR="00223C43" w:rsidRPr="00223C43" w:rsidTr="00F25662">
              <w:trPr>
                <w:trHeight w:val="300"/>
                <w:jc w:val="center"/>
              </w:trPr>
              <w:tc>
                <w:tcPr>
                  <w:tcW w:w="976" w:type="dxa"/>
                  <w:tcBorders>
                    <w:top w:val="nil"/>
                    <w:left w:val="nil"/>
                    <w:bottom w:val="nil"/>
                    <w:right w:val="nil"/>
                  </w:tcBorders>
                  <w:shd w:val="clear" w:color="auto" w:fill="auto"/>
                  <w:noWrap/>
                  <w:vAlign w:val="bottom"/>
                  <w:hideMark/>
                </w:tcPr>
                <w:p w:rsidR="00223C43" w:rsidRPr="00223C43" w:rsidRDefault="00223C43" w:rsidP="00223C43">
                  <w:pPr>
                    <w:tabs>
                      <w:tab w:val="left" w:pos="496"/>
                    </w:tabs>
                    <w:spacing w:line="240" w:lineRule="auto"/>
                    <w:ind w:left="-674" w:right="354"/>
                    <w:jc w:val="right"/>
                    <w:rPr>
                      <w:rFonts w:eastAsia="Times New Roman" w:cs="Times New Roman"/>
                      <w:color w:val="000000"/>
                      <w:sz w:val="20"/>
                      <w:szCs w:val="20"/>
                    </w:rPr>
                  </w:pPr>
                  <w:r w:rsidRPr="00223C43">
                    <w:rPr>
                      <w:rFonts w:eastAsia="Times New Roman" w:cs="Times New Roman"/>
                      <w:color w:val="000000"/>
                      <w:sz w:val="20"/>
                      <w:szCs w:val="20"/>
                    </w:rPr>
                    <w:t xml:space="preserve">  2</w:t>
                  </w:r>
                </w:p>
              </w:tc>
            </w:tr>
            <w:tr w:rsidR="00223C43" w:rsidRPr="00223C43" w:rsidTr="00F25662">
              <w:trPr>
                <w:trHeight w:val="300"/>
                <w:jc w:val="center"/>
              </w:trPr>
              <w:tc>
                <w:tcPr>
                  <w:tcW w:w="976" w:type="dxa"/>
                  <w:tcBorders>
                    <w:top w:val="nil"/>
                    <w:left w:val="nil"/>
                    <w:bottom w:val="nil"/>
                    <w:right w:val="nil"/>
                  </w:tcBorders>
                  <w:shd w:val="clear" w:color="auto" w:fill="auto"/>
                  <w:noWrap/>
                  <w:vAlign w:val="bottom"/>
                  <w:hideMark/>
                </w:tcPr>
                <w:p w:rsidR="00223C43" w:rsidRPr="00223C43" w:rsidRDefault="00223C43" w:rsidP="00223C43">
                  <w:pPr>
                    <w:spacing w:line="240" w:lineRule="auto"/>
                    <w:ind w:left="-674" w:right="264"/>
                    <w:jc w:val="right"/>
                    <w:rPr>
                      <w:rFonts w:eastAsia="Times New Roman" w:cs="Times New Roman"/>
                      <w:color w:val="000000"/>
                      <w:sz w:val="20"/>
                      <w:szCs w:val="20"/>
                    </w:rPr>
                  </w:pPr>
                  <w:r w:rsidRPr="00223C43">
                    <w:rPr>
                      <w:rFonts w:eastAsia="Times New Roman" w:cs="Times New Roman"/>
                      <w:color w:val="000000"/>
                      <w:sz w:val="20"/>
                      <w:szCs w:val="20"/>
                    </w:rPr>
                    <w:t xml:space="preserve"> 13</w:t>
                  </w:r>
                </w:p>
              </w:tc>
            </w:tr>
            <w:tr w:rsidR="00223C43" w:rsidRPr="00223C43" w:rsidTr="00F25662">
              <w:trPr>
                <w:trHeight w:val="300"/>
                <w:jc w:val="center"/>
              </w:trPr>
              <w:tc>
                <w:tcPr>
                  <w:tcW w:w="976" w:type="dxa"/>
                  <w:tcBorders>
                    <w:top w:val="nil"/>
                    <w:left w:val="nil"/>
                    <w:bottom w:val="nil"/>
                    <w:right w:val="nil"/>
                  </w:tcBorders>
                  <w:shd w:val="clear" w:color="auto" w:fill="auto"/>
                  <w:noWrap/>
                  <w:vAlign w:val="bottom"/>
                  <w:hideMark/>
                </w:tcPr>
                <w:p w:rsidR="00223C43" w:rsidRPr="00223C43" w:rsidRDefault="00223C43" w:rsidP="00223C43">
                  <w:pPr>
                    <w:spacing w:line="240" w:lineRule="auto"/>
                    <w:ind w:left="-674" w:right="354"/>
                    <w:jc w:val="right"/>
                    <w:rPr>
                      <w:rFonts w:eastAsia="Times New Roman" w:cs="Times New Roman"/>
                      <w:color w:val="000000"/>
                      <w:sz w:val="20"/>
                      <w:szCs w:val="20"/>
                    </w:rPr>
                  </w:pPr>
                  <w:r w:rsidRPr="00223C43">
                    <w:rPr>
                      <w:rFonts w:eastAsia="Times New Roman" w:cs="Times New Roman"/>
                      <w:color w:val="000000"/>
                      <w:sz w:val="20"/>
                      <w:szCs w:val="20"/>
                    </w:rPr>
                    <w:t xml:space="preserve"> 1</w:t>
                  </w:r>
                </w:p>
              </w:tc>
            </w:tr>
          </w:tbl>
          <w:p w:rsidR="00223C43" w:rsidRPr="00223C43" w:rsidRDefault="00223C43" w:rsidP="00223C43">
            <w:pPr>
              <w:tabs>
                <w:tab w:val="left" w:pos="900"/>
                <w:tab w:val="left" w:pos="5295"/>
              </w:tabs>
              <w:spacing w:line="240" w:lineRule="auto"/>
              <w:rPr>
                <w:rFonts w:cs="Times New Roman"/>
                <w:sz w:val="20"/>
                <w:szCs w:val="20"/>
              </w:rPr>
            </w:pPr>
          </w:p>
        </w:tc>
        <w:tc>
          <w:tcPr>
            <w:tcW w:w="2716" w:type="dxa"/>
            <w:tcBorders>
              <w:top w:val="nil"/>
              <w:left w:val="nil"/>
              <w:right w:val="nil"/>
            </w:tcBorders>
            <w:shd w:val="clear" w:color="auto" w:fill="auto"/>
          </w:tcPr>
          <w:tbl>
            <w:tblPr>
              <w:tblW w:w="2386" w:type="dxa"/>
              <w:tblLook w:val="04A0" w:firstRow="1" w:lastRow="0" w:firstColumn="1" w:lastColumn="0" w:noHBand="0" w:noVBand="1"/>
            </w:tblPr>
            <w:tblGrid>
              <w:gridCol w:w="2386"/>
            </w:tblGrid>
            <w:tr w:rsidR="00223C43" w:rsidRPr="00223C43" w:rsidTr="00F25662">
              <w:trPr>
                <w:trHeight w:val="300"/>
              </w:trPr>
              <w:tc>
                <w:tcPr>
                  <w:tcW w:w="2386" w:type="dxa"/>
                  <w:tcBorders>
                    <w:top w:val="nil"/>
                    <w:left w:val="nil"/>
                    <w:bottom w:val="nil"/>
                    <w:right w:val="nil"/>
                  </w:tcBorders>
                  <w:shd w:val="clear" w:color="auto" w:fill="auto"/>
                  <w:noWrap/>
                  <w:vAlign w:val="bottom"/>
                  <w:hideMark/>
                </w:tcPr>
                <w:p w:rsidR="00223C43" w:rsidRPr="00223C43" w:rsidRDefault="00223C43" w:rsidP="00223C43">
                  <w:pPr>
                    <w:spacing w:line="240" w:lineRule="auto"/>
                    <w:jc w:val="center"/>
                    <w:rPr>
                      <w:rFonts w:eastAsia="Times New Roman" w:cs="Times New Roman"/>
                      <w:color w:val="000000"/>
                      <w:sz w:val="20"/>
                      <w:szCs w:val="20"/>
                    </w:rPr>
                  </w:pPr>
                  <w:r w:rsidRPr="00223C43">
                    <w:rPr>
                      <w:rFonts w:eastAsia="Times New Roman" w:cs="Times New Roman"/>
                      <w:color w:val="000000"/>
                      <w:sz w:val="20"/>
                      <w:szCs w:val="20"/>
                    </w:rPr>
                    <w:t>46.6</w:t>
                  </w:r>
                </w:p>
              </w:tc>
            </w:tr>
            <w:tr w:rsidR="00223C43" w:rsidRPr="00223C43" w:rsidTr="00F25662">
              <w:trPr>
                <w:trHeight w:val="300"/>
              </w:trPr>
              <w:tc>
                <w:tcPr>
                  <w:tcW w:w="2386" w:type="dxa"/>
                  <w:tcBorders>
                    <w:top w:val="nil"/>
                    <w:left w:val="nil"/>
                    <w:bottom w:val="nil"/>
                    <w:right w:val="nil"/>
                  </w:tcBorders>
                  <w:shd w:val="clear" w:color="auto" w:fill="auto"/>
                  <w:noWrap/>
                  <w:vAlign w:val="bottom"/>
                  <w:hideMark/>
                </w:tcPr>
                <w:p w:rsidR="00223C43" w:rsidRPr="00223C43" w:rsidRDefault="00223C43" w:rsidP="00223C43">
                  <w:pPr>
                    <w:spacing w:line="240" w:lineRule="auto"/>
                    <w:jc w:val="center"/>
                    <w:rPr>
                      <w:rFonts w:eastAsia="Times New Roman" w:cs="Times New Roman"/>
                      <w:color w:val="000000"/>
                      <w:sz w:val="20"/>
                      <w:szCs w:val="20"/>
                    </w:rPr>
                  </w:pPr>
                  <w:r w:rsidRPr="00223C43">
                    <w:rPr>
                      <w:rFonts w:eastAsia="Times New Roman" w:cs="Times New Roman"/>
                      <w:color w:val="000000"/>
                      <w:sz w:val="20"/>
                      <w:szCs w:val="20"/>
                    </w:rPr>
                    <w:t>6.6</w:t>
                  </w:r>
                </w:p>
              </w:tc>
            </w:tr>
            <w:tr w:rsidR="00223C43" w:rsidRPr="00223C43" w:rsidTr="00F25662">
              <w:trPr>
                <w:trHeight w:val="300"/>
              </w:trPr>
              <w:tc>
                <w:tcPr>
                  <w:tcW w:w="2386" w:type="dxa"/>
                  <w:tcBorders>
                    <w:top w:val="nil"/>
                    <w:left w:val="nil"/>
                    <w:bottom w:val="nil"/>
                    <w:right w:val="nil"/>
                  </w:tcBorders>
                  <w:shd w:val="clear" w:color="auto" w:fill="auto"/>
                  <w:noWrap/>
                  <w:vAlign w:val="bottom"/>
                  <w:hideMark/>
                </w:tcPr>
                <w:p w:rsidR="00223C43" w:rsidRPr="00223C43" w:rsidRDefault="00223C43" w:rsidP="00223C43">
                  <w:pPr>
                    <w:spacing w:line="240" w:lineRule="auto"/>
                    <w:jc w:val="center"/>
                    <w:rPr>
                      <w:rFonts w:eastAsia="Times New Roman" w:cs="Times New Roman"/>
                      <w:color w:val="000000"/>
                      <w:sz w:val="20"/>
                      <w:szCs w:val="20"/>
                    </w:rPr>
                  </w:pPr>
                  <w:r w:rsidRPr="00223C43">
                    <w:rPr>
                      <w:rFonts w:eastAsia="Times New Roman" w:cs="Times New Roman"/>
                      <w:color w:val="000000"/>
                      <w:sz w:val="20"/>
                      <w:szCs w:val="20"/>
                    </w:rPr>
                    <w:t>43.3</w:t>
                  </w:r>
                </w:p>
              </w:tc>
            </w:tr>
            <w:tr w:rsidR="00223C43" w:rsidRPr="00223C43" w:rsidTr="00F25662">
              <w:trPr>
                <w:trHeight w:val="300"/>
              </w:trPr>
              <w:tc>
                <w:tcPr>
                  <w:tcW w:w="2386" w:type="dxa"/>
                  <w:tcBorders>
                    <w:top w:val="nil"/>
                    <w:left w:val="nil"/>
                    <w:bottom w:val="nil"/>
                    <w:right w:val="nil"/>
                  </w:tcBorders>
                  <w:shd w:val="clear" w:color="auto" w:fill="auto"/>
                  <w:noWrap/>
                  <w:vAlign w:val="bottom"/>
                  <w:hideMark/>
                </w:tcPr>
                <w:p w:rsidR="00223C43" w:rsidRPr="00223C43" w:rsidRDefault="00223C43" w:rsidP="00223C43">
                  <w:pPr>
                    <w:spacing w:line="240" w:lineRule="auto"/>
                    <w:jc w:val="center"/>
                    <w:rPr>
                      <w:rFonts w:eastAsia="Times New Roman" w:cs="Times New Roman"/>
                      <w:color w:val="000000"/>
                      <w:sz w:val="20"/>
                      <w:szCs w:val="20"/>
                    </w:rPr>
                  </w:pPr>
                  <w:r w:rsidRPr="00223C43">
                    <w:rPr>
                      <w:rFonts w:eastAsia="Times New Roman" w:cs="Times New Roman"/>
                      <w:color w:val="000000"/>
                      <w:sz w:val="20"/>
                      <w:szCs w:val="20"/>
                    </w:rPr>
                    <w:t>3.3</w:t>
                  </w:r>
                </w:p>
              </w:tc>
            </w:tr>
          </w:tbl>
          <w:p w:rsidR="00223C43" w:rsidRPr="00223C43" w:rsidRDefault="00223C43" w:rsidP="00223C43">
            <w:pPr>
              <w:tabs>
                <w:tab w:val="left" w:pos="900"/>
                <w:tab w:val="left" w:pos="5295"/>
              </w:tabs>
              <w:spacing w:line="240" w:lineRule="auto"/>
              <w:rPr>
                <w:rFonts w:cs="Times New Roman"/>
                <w:sz w:val="20"/>
                <w:szCs w:val="20"/>
              </w:rPr>
            </w:pPr>
          </w:p>
        </w:tc>
      </w:tr>
      <w:tr w:rsidR="00223C43" w:rsidRPr="00223C43" w:rsidTr="00F25662">
        <w:tc>
          <w:tcPr>
            <w:tcW w:w="2325" w:type="dxa"/>
            <w:tcBorders>
              <w:top w:val="nil"/>
              <w:left w:val="nil"/>
              <w:bottom w:val="single" w:sz="4" w:space="0" w:color="auto"/>
              <w:right w:val="nil"/>
            </w:tcBorders>
            <w:shd w:val="clear" w:color="auto" w:fill="auto"/>
          </w:tcPr>
          <w:p w:rsidR="00223C43" w:rsidRPr="00223C43" w:rsidRDefault="00223C43" w:rsidP="00223C43">
            <w:pPr>
              <w:spacing w:line="240" w:lineRule="auto"/>
              <w:rPr>
                <w:rFonts w:eastAsia="Times New Roman" w:cs="Times New Roman"/>
                <w:b/>
                <w:color w:val="000000"/>
                <w:sz w:val="20"/>
                <w:szCs w:val="20"/>
              </w:rPr>
            </w:pPr>
            <w:r w:rsidRPr="00223C43">
              <w:rPr>
                <w:rFonts w:eastAsia="Times New Roman" w:cs="Times New Roman"/>
                <w:color w:val="000000"/>
                <w:sz w:val="20"/>
                <w:szCs w:val="20"/>
              </w:rPr>
              <w:t xml:space="preserve">  </w:t>
            </w:r>
            <w:r w:rsidRPr="00223C43">
              <w:rPr>
                <w:rFonts w:eastAsia="Times New Roman" w:cs="Times New Roman"/>
                <w:b/>
                <w:color w:val="000000"/>
                <w:sz w:val="20"/>
                <w:szCs w:val="20"/>
              </w:rPr>
              <w:t>Total</w:t>
            </w:r>
          </w:p>
        </w:tc>
        <w:tc>
          <w:tcPr>
            <w:tcW w:w="2339" w:type="dxa"/>
            <w:tcBorders>
              <w:top w:val="nil"/>
              <w:left w:val="nil"/>
              <w:bottom w:val="single" w:sz="4" w:space="0" w:color="auto"/>
              <w:right w:val="nil"/>
            </w:tcBorders>
            <w:shd w:val="clear" w:color="auto" w:fill="auto"/>
          </w:tcPr>
          <w:p w:rsidR="00223C43" w:rsidRPr="00223C43" w:rsidRDefault="00223C43" w:rsidP="00223C43">
            <w:pPr>
              <w:spacing w:line="240" w:lineRule="auto"/>
              <w:ind w:left="-674" w:right="264"/>
              <w:jc w:val="center"/>
              <w:rPr>
                <w:rFonts w:eastAsia="Times New Roman" w:cs="Times New Roman"/>
                <w:b/>
                <w:color w:val="000000"/>
                <w:sz w:val="20"/>
                <w:szCs w:val="20"/>
              </w:rPr>
            </w:pPr>
            <w:r w:rsidRPr="00223C43">
              <w:rPr>
                <w:rFonts w:eastAsia="Times New Roman" w:cs="Times New Roman"/>
                <w:b/>
                <w:color w:val="000000"/>
                <w:sz w:val="20"/>
                <w:szCs w:val="20"/>
              </w:rPr>
              <w:t xml:space="preserve">                  30</w:t>
            </w:r>
          </w:p>
        </w:tc>
        <w:tc>
          <w:tcPr>
            <w:tcW w:w="2716" w:type="dxa"/>
            <w:tcBorders>
              <w:top w:val="nil"/>
              <w:left w:val="nil"/>
              <w:bottom w:val="single" w:sz="4" w:space="0" w:color="auto"/>
              <w:right w:val="nil"/>
            </w:tcBorders>
            <w:shd w:val="clear" w:color="auto" w:fill="auto"/>
          </w:tcPr>
          <w:p w:rsidR="00223C43" w:rsidRPr="00223C43" w:rsidRDefault="00223C43" w:rsidP="00223C43">
            <w:pPr>
              <w:spacing w:line="240" w:lineRule="auto"/>
              <w:jc w:val="center"/>
              <w:rPr>
                <w:rFonts w:eastAsia="Times New Roman" w:cs="Times New Roman"/>
                <w:b/>
                <w:color w:val="000000"/>
                <w:sz w:val="20"/>
                <w:szCs w:val="20"/>
              </w:rPr>
            </w:pPr>
            <w:r w:rsidRPr="00223C43">
              <w:rPr>
                <w:rFonts w:eastAsia="Times New Roman" w:cs="Times New Roman"/>
                <w:b/>
                <w:color w:val="000000"/>
                <w:sz w:val="20"/>
                <w:szCs w:val="20"/>
              </w:rPr>
              <w:t>100.0</w:t>
            </w:r>
          </w:p>
        </w:tc>
      </w:tr>
      <w:tr w:rsidR="00223C43" w:rsidRPr="00223C43" w:rsidTr="00F25662">
        <w:tc>
          <w:tcPr>
            <w:tcW w:w="7380" w:type="dxa"/>
            <w:gridSpan w:val="3"/>
            <w:tcBorders>
              <w:left w:val="nil"/>
              <w:bottom w:val="nil"/>
              <w:right w:val="nil"/>
            </w:tcBorders>
            <w:shd w:val="clear" w:color="auto" w:fill="auto"/>
          </w:tcPr>
          <w:p w:rsidR="00223C43" w:rsidRPr="00223C43" w:rsidRDefault="00223C43" w:rsidP="00223C43">
            <w:pPr>
              <w:spacing w:line="240" w:lineRule="auto"/>
              <w:rPr>
                <w:rFonts w:eastAsia="Times New Roman" w:cs="Times New Roman"/>
                <w:b/>
                <w:color w:val="000000"/>
                <w:sz w:val="20"/>
                <w:szCs w:val="20"/>
              </w:rPr>
            </w:pPr>
            <w:r w:rsidRPr="00223C43">
              <w:rPr>
                <w:rFonts w:eastAsia="Times New Roman" w:cs="Times New Roman"/>
                <w:b/>
                <w:color w:val="000000"/>
                <w:sz w:val="20"/>
                <w:szCs w:val="20"/>
              </w:rPr>
              <w:t xml:space="preserve">  Lama Bekerja Di IGD</w:t>
            </w:r>
          </w:p>
        </w:tc>
      </w:tr>
      <w:tr w:rsidR="00223C43" w:rsidRPr="00223C43" w:rsidTr="00F25662">
        <w:tc>
          <w:tcPr>
            <w:tcW w:w="2325" w:type="dxa"/>
            <w:tcBorders>
              <w:top w:val="nil"/>
              <w:left w:val="nil"/>
              <w:right w:val="nil"/>
            </w:tcBorders>
            <w:shd w:val="clear" w:color="auto" w:fill="auto"/>
          </w:tcPr>
          <w:tbl>
            <w:tblPr>
              <w:tblW w:w="1440" w:type="dxa"/>
              <w:tblLook w:val="04A0" w:firstRow="1" w:lastRow="0" w:firstColumn="1" w:lastColumn="0" w:noHBand="0" w:noVBand="1"/>
            </w:tblPr>
            <w:tblGrid>
              <w:gridCol w:w="1440"/>
            </w:tblGrid>
            <w:tr w:rsidR="00223C43" w:rsidRPr="00223C43" w:rsidTr="00F25662">
              <w:trPr>
                <w:trHeight w:val="300"/>
              </w:trPr>
              <w:tc>
                <w:tcPr>
                  <w:tcW w:w="1440" w:type="dxa"/>
                  <w:tcBorders>
                    <w:top w:val="nil"/>
                    <w:left w:val="nil"/>
                    <w:bottom w:val="nil"/>
                    <w:right w:val="nil"/>
                  </w:tcBorders>
                  <w:shd w:val="clear" w:color="auto" w:fill="auto"/>
                  <w:noWrap/>
                  <w:vAlign w:val="bottom"/>
                  <w:hideMark/>
                </w:tcPr>
                <w:p w:rsidR="00223C43" w:rsidRPr="00223C43" w:rsidRDefault="00223C43" w:rsidP="00223C43">
                  <w:pPr>
                    <w:spacing w:line="240" w:lineRule="auto"/>
                    <w:rPr>
                      <w:rFonts w:eastAsia="Times New Roman" w:cs="Times New Roman"/>
                      <w:color w:val="000000"/>
                      <w:sz w:val="20"/>
                      <w:szCs w:val="20"/>
                    </w:rPr>
                  </w:pPr>
                  <w:r w:rsidRPr="00223C43">
                    <w:rPr>
                      <w:rFonts w:eastAsia="Times New Roman" w:cs="Times New Roman"/>
                      <w:color w:val="000000"/>
                      <w:sz w:val="20"/>
                      <w:szCs w:val="20"/>
                    </w:rPr>
                    <w:t>0-4 TH</w:t>
                  </w:r>
                </w:p>
              </w:tc>
            </w:tr>
            <w:tr w:rsidR="00223C43" w:rsidRPr="00223C43" w:rsidTr="00F25662">
              <w:trPr>
                <w:trHeight w:val="300"/>
              </w:trPr>
              <w:tc>
                <w:tcPr>
                  <w:tcW w:w="1440" w:type="dxa"/>
                  <w:tcBorders>
                    <w:top w:val="nil"/>
                    <w:left w:val="nil"/>
                    <w:bottom w:val="nil"/>
                    <w:right w:val="nil"/>
                  </w:tcBorders>
                  <w:shd w:val="clear" w:color="auto" w:fill="auto"/>
                  <w:noWrap/>
                  <w:vAlign w:val="bottom"/>
                  <w:hideMark/>
                </w:tcPr>
                <w:p w:rsidR="00223C43" w:rsidRPr="00223C43" w:rsidRDefault="00223C43" w:rsidP="00223C43">
                  <w:pPr>
                    <w:spacing w:line="240" w:lineRule="auto"/>
                    <w:rPr>
                      <w:rFonts w:eastAsia="Times New Roman" w:cs="Times New Roman"/>
                      <w:color w:val="000000"/>
                      <w:sz w:val="20"/>
                      <w:szCs w:val="20"/>
                    </w:rPr>
                  </w:pPr>
                  <w:r w:rsidRPr="00223C43">
                    <w:rPr>
                      <w:rFonts w:eastAsia="Times New Roman" w:cs="Times New Roman"/>
                      <w:color w:val="000000"/>
                      <w:sz w:val="20"/>
                      <w:szCs w:val="20"/>
                    </w:rPr>
                    <w:t>5-9 TH</w:t>
                  </w:r>
                </w:p>
              </w:tc>
            </w:tr>
            <w:tr w:rsidR="00223C43" w:rsidRPr="00223C43" w:rsidTr="00F25662">
              <w:trPr>
                <w:trHeight w:val="300"/>
              </w:trPr>
              <w:tc>
                <w:tcPr>
                  <w:tcW w:w="1440" w:type="dxa"/>
                  <w:tcBorders>
                    <w:top w:val="nil"/>
                    <w:left w:val="nil"/>
                    <w:bottom w:val="nil"/>
                    <w:right w:val="nil"/>
                  </w:tcBorders>
                  <w:shd w:val="clear" w:color="auto" w:fill="auto"/>
                  <w:noWrap/>
                  <w:vAlign w:val="bottom"/>
                  <w:hideMark/>
                </w:tcPr>
                <w:p w:rsidR="00223C43" w:rsidRPr="00223C43" w:rsidRDefault="00223C43" w:rsidP="00223C43">
                  <w:pPr>
                    <w:spacing w:line="240" w:lineRule="auto"/>
                    <w:rPr>
                      <w:rFonts w:eastAsia="Times New Roman" w:cs="Times New Roman"/>
                      <w:color w:val="000000"/>
                      <w:sz w:val="20"/>
                      <w:szCs w:val="20"/>
                    </w:rPr>
                  </w:pPr>
                  <w:r w:rsidRPr="00223C43">
                    <w:rPr>
                      <w:rFonts w:eastAsia="Times New Roman" w:cs="Times New Roman"/>
                      <w:color w:val="000000"/>
                      <w:sz w:val="20"/>
                      <w:szCs w:val="20"/>
                    </w:rPr>
                    <w:t>10-14 TH</w:t>
                  </w:r>
                </w:p>
              </w:tc>
            </w:tr>
            <w:tr w:rsidR="00223C43" w:rsidRPr="00223C43" w:rsidTr="00F25662">
              <w:trPr>
                <w:trHeight w:val="300"/>
              </w:trPr>
              <w:tc>
                <w:tcPr>
                  <w:tcW w:w="1440" w:type="dxa"/>
                  <w:tcBorders>
                    <w:top w:val="nil"/>
                    <w:left w:val="nil"/>
                    <w:bottom w:val="nil"/>
                    <w:right w:val="nil"/>
                  </w:tcBorders>
                  <w:shd w:val="clear" w:color="auto" w:fill="auto"/>
                  <w:noWrap/>
                  <w:vAlign w:val="bottom"/>
                  <w:hideMark/>
                </w:tcPr>
                <w:p w:rsidR="00223C43" w:rsidRPr="00223C43" w:rsidRDefault="00223C43" w:rsidP="00223C43">
                  <w:pPr>
                    <w:spacing w:line="240" w:lineRule="auto"/>
                    <w:rPr>
                      <w:rFonts w:eastAsia="Times New Roman" w:cs="Times New Roman"/>
                      <w:color w:val="000000"/>
                      <w:sz w:val="20"/>
                      <w:szCs w:val="20"/>
                    </w:rPr>
                  </w:pPr>
                  <w:r w:rsidRPr="00223C43">
                    <w:rPr>
                      <w:rFonts w:eastAsia="Times New Roman" w:cs="Times New Roman"/>
                      <w:color w:val="000000"/>
                      <w:sz w:val="20"/>
                      <w:szCs w:val="20"/>
                    </w:rPr>
                    <w:t>15-19 TH</w:t>
                  </w:r>
                </w:p>
              </w:tc>
            </w:tr>
            <w:tr w:rsidR="00223C43" w:rsidRPr="00223C43" w:rsidTr="00F25662">
              <w:trPr>
                <w:trHeight w:val="300"/>
              </w:trPr>
              <w:tc>
                <w:tcPr>
                  <w:tcW w:w="1440" w:type="dxa"/>
                  <w:tcBorders>
                    <w:top w:val="nil"/>
                    <w:left w:val="nil"/>
                    <w:bottom w:val="nil"/>
                    <w:right w:val="nil"/>
                  </w:tcBorders>
                  <w:shd w:val="clear" w:color="auto" w:fill="auto"/>
                  <w:noWrap/>
                  <w:vAlign w:val="bottom"/>
                  <w:hideMark/>
                </w:tcPr>
                <w:p w:rsidR="00223C43" w:rsidRPr="00223C43" w:rsidRDefault="00223C43" w:rsidP="00223C43">
                  <w:pPr>
                    <w:spacing w:line="240" w:lineRule="auto"/>
                    <w:rPr>
                      <w:rFonts w:eastAsia="Times New Roman" w:cs="Times New Roman"/>
                      <w:color w:val="000000"/>
                      <w:sz w:val="20"/>
                      <w:szCs w:val="20"/>
                    </w:rPr>
                  </w:pPr>
                  <w:r w:rsidRPr="00223C43">
                    <w:rPr>
                      <w:rFonts w:eastAsia="Times New Roman" w:cs="Times New Roman"/>
                      <w:color w:val="000000"/>
                      <w:sz w:val="20"/>
                      <w:szCs w:val="20"/>
                    </w:rPr>
                    <w:t>20-24 TH</w:t>
                  </w:r>
                </w:p>
              </w:tc>
            </w:tr>
            <w:tr w:rsidR="00223C43" w:rsidRPr="00223C43" w:rsidTr="00F25662">
              <w:trPr>
                <w:trHeight w:val="300"/>
              </w:trPr>
              <w:tc>
                <w:tcPr>
                  <w:tcW w:w="1440" w:type="dxa"/>
                  <w:tcBorders>
                    <w:top w:val="nil"/>
                    <w:left w:val="nil"/>
                    <w:bottom w:val="nil"/>
                    <w:right w:val="nil"/>
                  </w:tcBorders>
                  <w:shd w:val="clear" w:color="auto" w:fill="auto"/>
                  <w:noWrap/>
                  <w:vAlign w:val="bottom"/>
                  <w:hideMark/>
                </w:tcPr>
                <w:p w:rsidR="00223C43" w:rsidRPr="00223C43" w:rsidRDefault="00223C43" w:rsidP="00223C43">
                  <w:pPr>
                    <w:spacing w:line="240" w:lineRule="auto"/>
                    <w:rPr>
                      <w:rFonts w:eastAsia="Times New Roman" w:cs="Times New Roman"/>
                      <w:color w:val="000000"/>
                      <w:sz w:val="20"/>
                      <w:szCs w:val="20"/>
                    </w:rPr>
                  </w:pPr>
                  <w:r w:rsidRPr="00223C43">
                    <w:rPr>
                      <w:rFonts w:eastAsia="Times New Roman" w:cs="Times New Roman"/>
                      <w:color w:val="000000"/>
                      <w:sz w:val="20"/>
                      <w:szCs w:val="20"/>
                    </w:rPr>
                    <w:t>25-29 TH</w:t>
                  </w:r>
                </w:p>
              </w:tc>
            </w:tr>
          </w:tbl>
          <w:p w:rsidR="00223C43" w:rsidRPr="00223C43" w:rsidRDefault="00223C43" w:rsidP="00223C43">
            <w:pPr>
              <w:spacing w:line="240" w:lineRule="auto"/>
              <w:rPr>
                <w:rFonts w:eastAsia="Times New Roman" w:cs="Times New Roman"/>
                <w:color w:val="000000"/>
                <w:sz w:val="20"/>
                <w:szCs w:val="20"/>
              </w:rPr>
            </w:pPr>
          </w:p>
        </w:tc>
        <w:tc>
          <w:tcPr>
            <w:tcW w:w="2339" w:type="dxa"/>
            <w:tcBorders>
              <w:top w:val="nil"/>
              <w:left w:val="nil"/>
              <w:right w:val="nil"/>
            </w:tcBorders>
            <w:shd w:val="clear" w:color="auto" w:fill="auto"/>
          </w:tcPr>
          <w:tbl>
            <w:tblPr>
              <w:tblW w:w="1332" w:type="dxa"/>
              <w:tblLook w:val="04A0" w:firstRow="1" w:lastRow="0" w:firstColumn="1" w:lastColumn="0" w:noHBand="0" w:noVBand="1"/>
            </w:tblPr>
            <w:tblGrid>
              <w:gridCol w:w="1332"/>
            </w:tblGrid>
            <w:tr w:rsidR="00223C43" w:rsidRPr="00223C43" w:rsidTr="00F25662">
              <w:trPr>
                <w:trHeight w:val="300"/>
              </w:trPr>
              <w:tc>
                <w:tcPr>
                  <w:tcW w:w="1332" w:type="dxa"/>
                  <w:tcBorders>
                    <w:top w:val="nil"/>
                    <w:left w:val="nil"/>
                    <w:bottom w:val="nil"/>
                    <w:right w:val="nil"/>
                  </w:tcBorders>
                  <w:shd w:val="clear" w:color="auto" w:fill="auto"/>
                  <w:noWrap/>
                  <w:vAlign w:val="bottom"/>
                  <w:hideMark/>
                </w:tcPr>
                <w:p w:rsidR="00223C43" w:rsidRPr="00223C43" w:rsidRDefault="00223C43" w:rsidP="00223C43">
                  <w:pPr>
                    <w:tabs>
                      <w:tab w:val="left" w:pos="1044"/>
                    </w:tabs>
                    <w:spacing w:line="240" w:lineRule="auto"/>
                    <w:ind w:right="71"/>
                    <w:jc w:val="right"/>
                    <w:rPr>
                      <w:rFonts w:eastAsia="Times New Roman" w:cs="Times New Roman"/>
                      <w:color w:val="000000"/>
                      <w:sz w:val="20"/>
                      <w:szCs w:val="20"/>
                    </w:rPr>
                  </w:pPr>
                  <w:r w:rsidRPr="00223C43">
                    <w:rPr>
                      <w:rFonts w:eastAsia="Times New Roman" w:cs="Times New Roman"/>
                      <w:color w:val="000000"/>
                      <w:sz w:val="20"/>
                      <w:szCs w:val="20"/>
                    </w:rPr>
                    <w:t>15</w:t>
                  </w:r>
                </w:p>
              </w:tc>
            </w:tr>
            <w:tr w:rsidR="00223C43" w:rsidRPr="00223C43" w:rsidTr="00F25662">
              <w:trPr>
                <w:trHeight w:val="300"/>
              </w:trPr>
              <w:tc>
                <w:tcPr>
                  <w:tcW w:w="1332" w:type="dxa"/>
                  <w:tcBorders>
                    <w:top w:val="nil"/>
                    <w:left w:val="nil"/>
                    <w:bottom w:val="nil"/>
                    <w:right w:val="nil"/>
                  </w:tcBorders>
                  <w:shd w:val="clear" w:color="auto" w:fill="auto"/>
                  <w:noWrap/>
                  <w:vAlign w:val="bottom"/>
                  <w:hideMark/>
                </w:tcPr>
                <w:p w:rsidR="00223C43" w:rsidRPr="00223C43" w:rsidRDefault="00223C43" w:rsidP="00223C43">
                  <w:pPr>
                    <w:tabs>
                      <w:tab w:val="left" w:pos="1044"/>
                    </w:tabs>
                    <w:spacing w:line="240" w:lineRule="auto"/>
                    <w:ind w:right="71"/>
                    <w:jc w:val="right"/>
                    <w:rPr>
                      <w:rFonts w:eastAsia="Times New Roman" w:cs="Times New Roman"/>
                      <w:color w:val="000000"/>
                      <w:sz w:val="20"/>
                      <w:szCs w:val="20"/>
                    </w:rPr>
                  </w:pPr>
                  <w:r w:rsidRPr="00223C43">
                    <w:rPr>
                      <w:rFonts w:eastAsia="Times New Roman" w:cs="Times New Roman"/>
                      <w:color w:val="000000"/>
                      <w:sz w:val="20"/>
                      <w:szCs w:val="20"/>
                    </w:rPr>
                    <w:t>8</w:t>
                  </w:r>
                </w:p>
              </w:tc>
            </w:tr>
            <w:tr w:rsidR="00223C43" w:rsidRPr="00223C43" w:rsidTr="00F25662">
              <w:trPr>
                <w:trHeight w:val="300"/>
              </w:trPr>
              <w:tc>
                <w:tcPr>
                  <w:tcW w:w="1332" w:type="dxa"/>
                  <w:tcBorders>
                    <w:top w:val="nil"/>
                    <w:left w:val="nil"/>
                    <w:bottom w:val="nil"/>
                    <w:right w:val="nil"/>
                  </w:tcBorders>
                  <w:shd w:val="clear" w:color="auto" w:fill="auto"/>
                  <w:noWrap/>
                  <w:vAlign w:val="bottom"/>
                  <w:hideMark/>
                </w:tcPr>
                <w:p w:rsidR="00223C43" w:rsidRPr="00223C43" w:rsidRDefault="00223C43" w:rsidP="00223C43">
                  <w:pPr>
                    <w:tabs>
                      <w:tab w:val="left" w:pos="1044"/>
                    </w:tabs>
                    <w:spacing w:line="240" w:lineRule="auto"/>
                    <w:ind w:right="71"/>
                    <w:jc w:val="right"/>
                    <w:rPr>
                      <w:rFonts w:eastAsia="Times New Roman" w:cs="Times New Roman"/>
                      <w:color w:val="000000"/>
                      <w:sz w:val="20"/>
                      <w:szCs w:val="20"/>
                    </w:rPr>
                  </w:pPr>
                  <w:r w:rsidRPr="00223C43">
                    <w:rPr>
                      <w:rFonts w:eastAsia="Times New Roman" w:cs="Times New Roman"/>
                      <w:color w:val="000000"/>
                      <w:sz w:val="20"/>
                      <w:szCs w:val="20"/>
                    </w:rPr>
                    <w:t>4</w:t>
                  </w:r>
                </w:p>
              </w:tc>
            </w:tr>
            <w:tr w:rsidR="00223C43" w:rsidRPr="00223C43" w:rsidTr="00F25662">
              <w:trPr>
                <w:trHeight w:val="300"/>
              </w:trPr>
              <w:tc>
                <w:tcPr>
                  <w:tcW w:w="1332" w:type="dxa"/>
                  <w:tcBorders>
                    <w:top w:val="nil"/>
                    <w:left w:val="nil"/>
                    <w:bottom w:val="nil"/>
                    <w:right w:val="nil"/>
                  </w:tcBorders>
                  <w:shd w:val="clear" w:color="auto" w:fill="auto"/>
                  <w:noWrap/>
                  <w:vAlign w:val="bottom"/>
                  <w:hideMark/>
                </w:tcPr>
                <w:p w:rsidR="00223C43" w:rsidRPr="00223C43" w:rsidRDefault="00223C43" w:rsidP="00223C43">
                  <w:pPr>
                    <w:tabs>
                      <w:tab w:val="left" w:pos="1044"/>
                    </w:tabs>
                    <w:spacing w:line="240" w:lineRule="auto"/>
                    <w:ind w:right="71"/>
                    <w:jc w:val="right"/>
                    <w:rPr>
                      <w:rFonts w:eastAsia="Times New Roman" w:cs="Times New Roman"/>
                      <w:color w:val="000000"/>
                      <w:sz w:val="20"/>
                      <w:szCs w:val="20"/>
                    </w:rPr>
                  </w:pPr>
                  <w:r w:rsidRPr="00223C43">
                    <w:rPr>
                      <w:rFonts w:eastAsia="Times New Roman" w:cs="Times New Roman"/>
                      <w:color w:val="000000"/>
                      <w:sz w:val="20"/>
                      <w:szCs w:val="20"/>
                    </w:rPr>
                    <w:t>1</w:t>
                  </w:r>
                </w:p>
              </w:tc>
            </w:tr>
            <w:tr w:rsidR="00223C43" w:rsidRPr="00223C43" w:rsidTr="00F25662">
              <w:trPr>
                <w:trHeight w:val="300"/>
              </w:trPr>
              <w:tc>
                <w:tcPr>
                  <w:tcW w:w="1332" w:type="dxa"/>
                  <w:tcBorders>
                    <w:top w:val="nil"/>
                    <w:left w:val="nil"/>
                    <w:bottom w:val="nil"/>
                    <w:right w:val="nil"/>
                  </w:tcBorders>
                  <w:shd w:val="clear" w:color="auto" w:fill="auto"/>
                  <w:noWrap/>
                  <w:vAlign w:val="bottom"/>
                  <w:hideMark/>
                </w:tcPr>
                <w:p w:rsidR="00223C43" w:rsidRPr="00223C43" w:rsidRDefault="00223C43" w:rsidP="00223C43">
                  <w:pPr>
                    <w:tabs>
                      <w:tab w:val="left" w:pos="1044"/>
                    </w:tabs>
                    <w:spacing w:line="240" w:lineRule="auto"/>
                    <w:ind w:right="71"/>
                    <w:jc w:val="right"/>
                    <w:rPr>
                      <w:rFonts w:eastAsia="Times New Roman" w:cs="Times New Roman"/>
                      <w:color w:val="000000"/>
                      <w:sz w:val="20"/>
                      <w:szCs w:val="20"/>
                    </w:rPr>
                  </w:pPr>
                  <w:r w:rsidRPr="00223C43">
                    <w:rPr>
                      <w:rFonts w:eastAsia="Times New Roman" w:cs="Times New Roman"/>
                      <w:color w:val="000000"/>
                      <w:sz w:val="20"/>
                      <w:szCs w:val="20"/>
                    </w:rPr>
                    <w:t>1</w:t>
                  </w:r>
                </w:p>
              </w:tc>
            </w:tr>
            <w:tr w:rsidR="00223C43" w:rsidRPr="00223C43" w:rsidTr="00F25662">
              <w:trPr>
                <w:trHeight w:val="300"/>
              </w:trPr>
              <w:tc>
                <w:tcPr>
                  <w:tcW w:w="1332" w:type="dxa"/>
                  <w:tcBorders>
                    <w:top w:val="nil"/>
                    <w:left w:val="nil"/>
                    <w:bottom w:val="nil"/>
                    <w:right w:val="nil"/>
                  </w:tcBorders>
                  <w:shd w:val="clear" w:color="auto" w:fill="auto"/>
                  <w:noWrap/>
                  <w:vAlign w:val="bottom"/>
                  <w:hideMark/>
                </w:tcPr>
                <w:p w:rsidR="00223C43" w:rsidRPr="00223C43" w:rsidRDefault="00223C43" w:rsidP="00223C43">
                  <w:pPr>
                    <w:tabs>
                      <w:tab w:val="left" w:pos="1044"/>
                    </w:tabs>
                    <w:spacing w:line="240" w:lineRule="auto"/>
                    <w:ind w:right="71"/>
                    <w:jc w:val="right"/>
                    <w:rPr>
                      <w:rFonts w:eastAsia="Times New Roman" w:cs="Times New Roman"/>
                      <w:color w:val="000000"/>
                      <w:sz w:val="20"/>
                      <w:szCs w:val="20"/>
                    </w:rPr>
                  </w:pPr>
                  <w:r w:rsidRPr="00223C43">
                    <w:rPr>
                      <w:rFonts w:eastAsia="Times New Roman" w:cs="Times New Roman"/>
                      <w:color w:val="000000"/>
                      <w:sz w:val="20"/>
                      <w:szCs w:val="20"/>
                    </w:rPr>
                    <w:t>1</w:t>
                  </w:r>
                </w:p>
              </w:tc>
            </w:tr>
          </w:tbl>
          <w:p w:rsidR="00223C43" w:rsidRPr="00223C43" w:rsidRDefault="00223C43" w:rsidP="00223C43">
            <w:pPr>
              <w:spacing w:line="240" w:lineRule="auto"/>
              <w:ind w:left="-674" w:right="264"/>
              <w:rPr>
                <w:rFonts w:eastAsia="Times New Roman" w:cs="Times New Roman"/>
                <w:color w:val="000000"/>
                <w:sz w:val="20"/>
                <w:szCs w:val="20"/>
              </w:rPr>
            </w:pPr>
          </w:p>
        </w:tc>
        <w:tc>
          <w:tcPr>
            <w:tcW w:w="2716" w:type="dxa"/>
            <w:tcBorders>
              <w:top w:val="nil"/>
              <w:left w:val="nil"/>
              <w:right w:val="nil"/>
            </w:tcBorders>
            <w:shd w:val="clear" w:color="auto" w:fill="auto"/>
          </w:tcPr>
          <w:tbl>
            <w:tblPr>
              <w:tblW w:w="2422" w:type="dxa"/>
              <w:tblLook w:val="04A0" w:firstRow="1" w:lastRow="0" w:firstColumn="1" w:lastColumn="0" w:noHBand="0" w:noVBand="1"/>
            </w:tblPr>
            <w:tblGrid>
              <w:gridCol w:w="2422"/>
            </w:tblGrid>
            <w:tr w:rsidR="00223C43" w:rsidRPr="00223C43" w:rsidTr="00F25662">
              <w:trPr>
                <w:trHeight w:val="300"/>
              </w:trPr>
              <w:tc>
                <w:tcPr>
                  <w:tcW w:w="2422" w:type="dxa"/>
                  <w:tcBorders>
                    <w:top w:val="nil"/>
                    <w:left w:val="nil"/>
                    <w:bottom w:val="nil"/>
                    <w:right w:val="nil"/>
                  </w:tcBorders>
                  <w:shd w:val="clear" w:color="auto" w:fill="auto"/>
                  <w:noWrap/>
                  <w:vAlign w:val="bottom"/>
                  <w:hideMark/>
                </w:tcPr>
                <w:p w:rsidR="00223C43" w:rsidRPr="00223C43" w:rsidRDefault="00223C43" w:rsidP="00223C43">
                  <w:pPr>
                    <w:spacing w:line="240" w:lineRule="auto"/>
                    <w:jc w:val="center"/>
                    <w:rPr>
                      <w:rFonts w:eastAsia="Times New Roman" w:cs="Times New Roman"/>
                      <w:color w:val="000000"/>
                      <w:sz w:val="20"/>
                      <w:szCs w:val="20"/>
                    </w:rPr>
                  </w:pPr>
                  <w:r w:rsidRPr="00223C43">
                    <w:rPr>
                      <w:rFonts w:eastAsia="Times New Roman" w:cs="Times New Roman"/>
                      <w:color w:val="000000"/>
                      <w:sz w:val="20"/>
                      <w:szCs w:val="20"/>
                    </w:rPr>
                    <w:t>50</w:t>
                  </w:r>
                </w:p>
              </w:tc>
            </w:tr>
            <w:tr w:rsidR="00223C43" w:rsidRPr="00223C43" w:rsidTr="00F25662">
              <w:trPr>
                <w:trHeight w:val="300"/>
              </w:trPr>
              <w:tc>
                <w:tcPr>
                  <w:tcW w:w="2422" w:type="dxa"/>
                  <w:tcBorders>
                    <w:top w:val="nil"/>
                    <w:left w:val="nil"/>
                    <w:bottom w:val="nil"/>
                    <w:right w:val="nil"/>
                  </w:tcBorders>
                  <w:shd w:val="clear" w:color="auto" w:fill="auto"/>
                  <w:noWrap/>
                  <w:vAlign w:val="bottom"/>
                  <w:hideMark/>
                </w:tcPr>
                <w:p w:rsidR="00223C43" w:rsidRPr="00223C43" w:rsidRDefault="00223C43" w:rsidP="00223C43">
                  <w:pPr>
                    <w:spacing w:line="240" w:lineRule="auto"/>
                    <w:jc w:val="center"/>
                    <w:rPr>
                      <w:rFonts w:eastAsia="Times New Roman" w:cs="Times New Roman"/>
                      <w:color w:val="000000"/>
                      <w:sz w:val="20"/>
                      <w:szCs w:val="20"/>
                    </w:rPr>
                  </w:pPr>
                  <w:r w:rsidRPr="00223C43">
                    <w:rPr>
                      <w:rFonts w:eastAsia="Times New Roman" w:cs="Times New Roman"/>
                      <w:color w:val="000000"/>
                      <w:sz w:val="20"/>
                      <w:szCs w:val="20"/>
                    </w:rPr>
                    <w:t>26.6</w:t>
                  </w:r>
                </w:p>
              </w:tc>
            </w:tr>
            <w:tr w:rsidR="00223C43" w:rsidRPr="00223C43" w:rsidTr="00F25662">
              <w:trPr>
                <w:trHeight w:val="300"/>
              </w:trPr>
              <w:tc>
                <w:tcPr>
                  <w:tcW w:w="2422" w:type="dxa"/>
                  <w:tcBorders>
                    <w:top w:val="nil"/>
                    <w:left w:val="nil"/>
                    <w:bottom w:val="nil"/>
                    <w:right w:val="nil"/>
                  </w:tcBorders>
                  <w:shd w:val="clear" w:color="auto" w:fill="auto"/>
                  <w:noWrap/>
                  <w:vAlign w:val="bottom"/>
                  <w:hideMark/>
                </w:tcPr>
                <w:p w:rsidR="00223C43" w:rsidRPr="00223C43" w:rsidRDefault="00223C43" w:rsidP="00223C43">
                  <w:pPr>
                    <w:spacing w:line="240" w:lineRule="auto"/>
                    <w:jc w:val="center"/>
                    <w:rPr>
                      <w:rFonts w:eastAsia="Times New Roman" w:cs="Times New Roman"/>
                      <w:color w:val="000000"/>
                      <w:sz w:val="20"/>
                      <w:szCs w:val="20"/>
                    </w:rPr>
                  </w:pPr>
                  <w:r w:rsidRPr="00223C43">
                    <w:rPr>
                      <w:rFonts w:eastAsia="Times New Roman" w:cs="Times New Roman"/>
                      <w:color w:val="000000"/>
                      <w:sz w:val="20"/>
                      <w:szCs w:val="20"/>
                    </w:rPr>
                    <w:t>13.3</w:t>
                  </w:r>
                </w:p>
              </w:tc>
            </w:tr>
            <w:tr w:rsidR="00223C43" w:rsidRPr="00223C43" w:rsidTr="00F25662">
              <w:trPr>
                <w:trHeight w:val="300"/>
              </w:trPr>
              <w:tc>
                <w:tcPr>
                  <w:tcW w:w="2422" w:type="dxa"/>
                  <w:tcBorders>
                    <w:top w:val="nil"/>
                    <w:left w:val="nil"/>
                    <w:bottom w:val="nil"/>
                    <w:right w:val="nil"/>
                  </w:tcBorders>
                  <w:shd w:val="clear" w:color="auto" w:fill="auto"/>
                  <w:noWrap/>
                  <w:vAlign w:val="bottom"/>
                  <w:hideMark/>
                </w:tcPr>
                <w:p w:rsidR="00223C43" w:rsidRPr="00223C43" w:rsidRDefault="00223C43" w:rsidP="00223C43">
                  <w:pPr>
                    <w:spacing w:line="240" w:lineRule="auto"/>
                    <w:jc w:val="center"/>
                    <w:rPr>
                      <w:rFonts w:eastAsia="Times New Roman" w:cs="Times New Roman"/>
                      <w:color w:val="000000"/>
                      <w:sz w:val="20"/>
                      <w:szCs w:val="20"/>
                    </w:rPr>
                  </w:pPr>
                  <w:r w:rsidRPr="00223C43">
                    <w:rPr>
                      <w:rFonts w:eastAsia="Times New Roman" w:cs="Times New Roman"/>
                      <w:color w:val="000000"/>
                      <w:sz w:val="20"/>
                      <w:szCs w:val="20"/>
                    </w:rPr>
                    <w:t>3.3</w:t>
                  </w:r>
                </w:p>
              </w:tc>
            </w:tr>
            <w:tr w:rsidR="00223C43" w:rsidRPr="00223C43" w:rsidTr="00F25662">
              <w:trPr>
                <w:trHeight w:val="300"/>
              </w:trPr>
              <w:tc>
                <w:tcPr>
                  <w:tcW w:w="2422" w:type="dxa"/>
                  <w:tcBorders>
                    <w:top w:val="nil"/>
                    <w:left w:val="nil"/>
                    <w:bottom w:val="nil"/>
                    <w:right w:val="nil"/>
                  </w:tcBorders>
                  <w:shd w:val="clear" w:color="auto" w:fill="auto"/>
                  <w:noWrap/>
                  <w:vAlign w:val="bottom"/>
                  <w:hideMark/>
                </w:tcPr>
                <w:p w:rsidR="00223C43" w:rsidRPr="00223C43" w:rsidRDefault="00223C43" w:rsidP="00223C43">
                  <w:pPr>
                    <w:spacing w:line="240" w:lineRule="auto"/>
                    <w:jc w:val="center"/>
                    <w:rPr>
                      <w:rFonts w:eastAsia="Times New Roman" w:cs="Times New Roman"/>
                      <w:color w:val="000000"/>
                      <w:sz w:val="20"/>
                      <w:szCs w:val="20"/>
                    </w:rPr>
                  </w:pPr>
                  <w:r w:rsidRPr="00223C43">
                    <w:rPr>
                      <w:rFonts w:eastAsia="Times New Roman" w:cs="Times New Roman"/>
                      <w:color w:val="000000"/>
                      <w:sz w:val="20"/>
                      <w:szCs w:val="20"/>
                    </w:rPr>
                    <w:t>3.3</w:t>
                  </w:r>
                </w:p>
              </w:tc>
            </w:tr>
            <w:tr w:rsidR="00223C43" w:rsidRPr="00223C43" w:rsidTr="00F25662">
              <w:trPr>
                <w:trHeight w:val="300"/>
              </w:trPr>
              <w:tc>
                <w:tcPr>
                  <w:tcW w:w="2422" w:type="dxa"/>
                  <w:tcBorders>
                    <w:top w:val="nil"/>
                    <w:left w:val="nil"/>
                    <w:bottom w:val="nil"/>
                    <w:right w:val="nil"/>
                  </w:tcBorders>
                  <w:shd w:val="clear" w:color="auto" w:fill="auto"/>
                  <w:noWrap/>
                  <w:vAlign w:val="bottom"/>
                  <w:hideMark/>
                </w:tcPr>
                <w:p w:rsidR="00223C43" w:rsidRPr="00223C43" w:rsidRDefault="00223C43" w:rsidP="00223C43">
                  <w:pPr>
                    <w:spacing w:line="240" w:lineRule="auto"/>
                    <w:jc w:val="center"/>
                    <w:rPr>
                      <w:rFonts w:eastAsia="Times New Roman" w:cs="Times New Roman"/>
                      <w:color w:val="000000"/>
                      <w:sz w:val="20"/>
                      <w:szCs w:val="20"/>
                    </w:rPr>
                  </w:pPr>
                  <w:r w:rsidRPr="00223C43">
                    <w:rPr>
                      <w:rFonts w:eastAsia="Times New Roman" w:cs="Times New Roman"/>
                      <w:color w:val="000000"/>
                      <w:sz w:val="20"/>
                      <w:szCs w:val="20"/>
                    </w:rPr>
                    <w:t>3.3</w:t>
                  </w:r>
                </w:p>
                <w:p w:rsidR="00223C43" w:rsidRPr="00223C43" w:rsidRDefault="00223C43" w:rsidP="00223C43">
                  <w:pPr>
                    <w:spacing w:line="240" w:lineRule="auto"/>
                    <w:jc w:val="center"/>
                    <w:rPr>
                      <w:rFonts w:eastAsia="Times New Roman" w:cs="Times New Roman"/>
                      <w:color w:val="000000"/>
                      <w:sz w:val="20"/>
                      <w:szCs w:val="20"/>
                    </w:rPr>
                  </w:pPr>
                </w:p>
              </w:tc>
            </w:tr>
          </w:tbl>
          <w:p w:rsidR="00223C43" w:rsidRPr="00223C43" w:rsidRDefault="00223C43" w:rsidP="00223C43">
            <w:pPr>
              <w:spacing w:line="240" w:lineRule="auto"/>
              <w:jc w:val="center"/>
              <w:rPr>
                <w:rFonts w:eastAsia="Times New Roman" w:cs="Times New Roman"/>
                <w:color w:val="000000"/>
                <w:sz w:val="20"/>
                <w:szCs w:val="20"/>
              </w:rPr>
            </w:pPr>
          </w:p>
        </w:tc>
      </w:tr>
      <w:tr w:rsidR="00223C43" w:rsidRPr="00223C43" w:rsidTr="00F25662">
        <w:tc>
          <w:tcPr>
            <w:tcW w:w="2325" w:type="dxa"/>
            <w:tcBorders>
              <w:top w:val="nil"/>
              <w:left w:val="nil"/>
              <w:bottom w:val="single" w:sz="4" w:space="0" w:color="auto"/>
              <w:right w:val="nil"/>
            </w:tcBorders>
            <w:shd w:val="clear" w:color="auto" w:fill="auto"/>
          </w:tcPr>
          <w:p w:rsidR="00223C43" w:rsidRPr="00223C43" w:rsidRDefault="00223C43" w:rsidP="00223C43">
            <w:pPr>
              <w:spacing w:line="240" w:lineRule="auto"/>
              <w:rPr>
                <w:rFonts w:eastAsia="Times New Roman" w:cs="Times New Roman"/>
                <w:b/>
                <w:color w:val="000000"/>
                <w:sz w:val="20"/>
                <w:szCs w:val="20"/>
              </w:rPr>
            </w:pPr>
            <w:r w:rsidRPr="00223C43">
              <w:rPr>
                <w:rFonts w:eastAsia="Times New Roman" w:cs="Times New Roman"/>
                <w:b/>
                <w:color w:val="000000"/>
                <w:sz w:val="20"/>
                <w:szCs w:val="20"/>
              </w:rPr>
              <w:t xml:space="preserve">Total </w:t>
            </w:r>
          </w:p>
        </w:tc>
        <w:tc>
          <w:tcPr>
            <w:tcW w:w="2339" w:type="dxa"/>
            <w:tcBorders>
              <w:top w:val="nil"/>
              <w:left w:val="nil"/>
              <w:bottom w:val="single" w:sz="4" w:space="0" w:color="auto"/>
              <w:right w:val="nil"/>
            </w:tcBorders>
            <w:shd w:val="clear" w:color="auto" w:fill="auto"/>
          </w:tcPr>
          <w:p w:rsidR="00223C43" w:rsidRPr="00223C43" w:rsidRDefault="00223C43" w:rsidP="00223C43">
            <w:pPr>
              <w:tabs>
                <w:tab w:val="left" w:pos="1044"/>
              </w:tabs>
              <w:spacing w:line="240" w:lineRule="auto"/>
              <w:ind w:right="71"/>
              <w:jc w:val="center"/>
              <w:rPr>
                <w:rFonts w:eastAsia="Times New Roman" w:cs="Times New Roman"/>
                <w:b/>
                <w:color w:val="000000"/>
                <w:sz w:val="20"/>
                <w:szCs w:val="20"/>
              </w:rPr>
            </w:pPr>
            <w:r w:rsidRPr="00223C43">
              <w:rPr>
                <w:rFonts w:eastAsia="Times New Roman" w:cs="Times New Roman"/>
                <w:b/>
                <w:color w:val="000000"/>
                <w:sz w:val="20"/>
                <w:szCs w:val="20"/>
              </w:rPr>
              <w:t xml:space="preserve"> 30</w:t>
            </w:r>
          </w:p>
        </w:tc>
        <w:tc>
          <w:tcPr>
            <w:tcW w:w="2716" w:type="dxa"/>
            <w:tcBorders>
              <w:top w:val="nil"/>
              <w:left w:val="nil"/>
              <w:bottom w:val="single" w:sz="4" w:space="0" w:color="auto"/>
              <w:right w:val="nil"/>
            </w:tcBorders>
            <w:shd w:val="clear" w:color="auto" w:fill="auto"/>
          </w:tcPr>
          <w:p w:rsidR="00223C43" w:rsidRPr="00223C43" w:rsidRDefault="00223C43" w:rsidP="00223C43">
            <w:pPr>
              <w:spacing w:line="240" w:lineRule="auto"/>
              <w:jc w:val="center"/>
              <w:rPr>
                <w:rFonts w:eastAsia="Times New Roman" w:cs="Times New Roman"/>
                <w:b/>
                <w:color w:val="000000"/>
                <w:sz w:val="20"/>
                <w:szCs w:val="20"/>
              </w:rPr>
            </w:pPr>
            <w:r w:rsidRPr="00223C43">
              <w:rPr>
                <w:rFonts w:eastAsia="Times New Roman" w:cs="Times New Roman"/>
                <w:b/>
                <w:color w:val="000000"/>
                <w:sz w:val="20"/>
                <w:szCs w:val="20"/>
              </w:rPr>
              <w:t>100.0</w:t>
            </w:r>
          </w:p>
        </w:tc>
      </w:tr>
      <w:tr w:rsidR="00223C43" w:rsidRPr="00223C43" w:rsidTr="00F25662">
        <w:tc>
          <w:tcPr>
            <w:tcW w:w="7380" w:type="dxa"/>
            <w:gridSpan w:val="3"/>
            <w:tcBorders>
              <w:left w:val="nil"/>
              <w:bottom w:val="nil"/>
              <w:right w:val="nil"/>
            </w:tcBorders>
            <w:shd w:val="clear" w:color="auto" w:fill="auto"/>
          </w:tcPr>
          <w:p w:rsidR="00223C43" w:rsidRPr="00223C43" w:rsidRDefault="00223C43" w:rsidP="00223C43">
            <w:pPr>
              <w:spacing w:line="240" w:lineRule="auto"/>
              <w:rPr>
                <w:rFonts w:eastAsia="Times New Roman" w:cs="Times New Roman"/>
                <w:b/>
                <w:color w:val="000000"/>
                <w:sz w:val="20"/>
                <w:szCs w:val="20"/>
              </w:rPr>
            </w:pPr>
            <w:r w:rsidRPr="00223C43">
              <w:rPr>
                <w:rFonts w:eastAsia="Times New Roman" w:cs="Times New Roman"/>
                <w:b/>
                <w:color w:val="000000"/>
                <w:sz w:val="20"/>
                <w:szCs w:val="20"/>
              </w:rPr>
              <w:t xml:space="preserve">  Lama Bekerja Di IGD COVID-19</w:t>
            </w:r>
          </w:p>
        </w:tc>
      </w:tr>
      <w:tr w:rsidR="00223C43" w:rsidRPr="00223C43" w:rsidTr="00F25662">
        <w:tc>
          <w:tcPr>
            <w:tcW w:w="2325" w:type="dxa"/>
            <w:tcBorders>
              <w:top w:val="nil"/>
              <w:left w:val="nil"/>
              <w:bottom w:val="single" w:sz="4" w:space="0" w:color="auto"/>
              <w:right w:val="nil"/>
            </w:tcBorders>
            <w:shd w:val="clear" w:color="auto" w:fill="auto"/>
          </w:tcPr>
          <w:tbl>
            <w:tblPr>
              <w:tblW w:w="976" w:type="dxa"/>
              <w:tblLook w:val="04A0" w:firstRow="1" w:lastRow="0" w:firstColumn="1" w:lastColumn="0" w:noHBand="0" w:noVBand="1"/>
            </w:tblPr>
            <w:tblGrid>
              <w:gridCol w:w="976"/>
            </w:tblGrid>
            <w:tr w:rsidR="00223C43" w:rsidRPr="00223C43" w:rsidTr="00F25662">
              <w:trPr>
                <w:trHeight w:val="300"/>
              </w:trPr>
              <w:tc>
                <w:tcPr>
                  <w:tcW w:w="976" w:type="dxa"/>
                  <w:tcBorders>
                    <w:top w:val="nil"/>
                    <w:left w:val="nil"/>
                    <w:bottom w:val="nil"/>
                    <w:right w:val="nil"/>
                  </w:tcBorders>
                  <w:shd w:val="clear" w:color="auto" w:fill="auto"/>
                  <w:noWrap/>
                  <w:vAlign w:val="bottom"/>
                  <w:hideMark/>
                </w:tcPr>
                <w:p w:rsidR="00223C43" w:rsidRPr="00223C43" w:rsidRDefault="00223C43" w:rsidP="00223C43">
                  <w:pPr>
                    <w:spacing w:line="240" w:lineRule="auto"/>
                    <w:rPr>
                      <w:rFonts w:eastAsia="Times New Roman" w:cs="Times New Roman"/>
                      <w:color w:val="000000"/>
                      <w:sz w:val="20"/>
                      <w:szCs w:val="20"/>
                    </w:rPr>
                  </w:pPr>
                  <w:r w:rsidRPr="00223C43">
                    <w:rPr>
                      <w:rFonts w:eastAsia="Times New Roman" w:cs="Times New Roman"/>
                      <w:color w:val="000000"/>
                      <w:sz w:val="20"/>
                      <w:szCs w:val="20"/>
                    </w:rPr>
                    <w:t>1 TH</w:t>
                  </w:r>
                </w:p>
              </w:tc>
            </w:tr>
            <w:tr w:rsidR="00223C43" w:rsidRPr="00223C43" w:rsidTr="00F25662">
              <w:trPr>
                <w:trHeight w:val="300"/>
              </w:trPr>
              <w:tc>
                <w:tcPr>
                  <w:tcW w:w="976" w:type="dxa"/>
                  <w:tcBorders>
                    <w:top w:val="nil"/>
                    <w:left w:val="nil"/>
                    <w:bottom w:val="nil"/>
                    <w:right w:val="nil"/>
                  </w:tcBorders>
                  <w:shd w:val="clear" w:color="auto" w:fill="auto"/>
                  <w:noWrap/>
                  <w:vAlign w:val="bottom"/>
                  <w:hideMark/>
                </w:tcPr>
                <w:p w:rsidR="00223C43" w:rsidRPr="00223C43" w:rsidRDefault="00223C43" w:rsidP="00223C43">
                  <w:pPr>
                    <w:spacing w:line="240" w:lineRule="auto"/>
                    <w:rPr>
                      <w:rFonts w:eastAsia="Times New Roman" w:cs="Times New Roman"/>
                      <w:color w:val="000000"/>
                      <w:sz w:val="20"/>
                      <w:szCs w:val="20"/>
                    </w:rPr>
                  </w:pPr>
                  <w:r w:rsidRPr="00223C43">
                    <w:rPr>
                      <w:rFonts w:eastAsia="Times New Roman" w:cs="Times New Roman"/>
                      <w:color w:val="000000"/>
                      <w:sz w:val="20"/>
                      <w:szCs w:val="20"/>
                    </w:rPr>
                    <w:t>2 TH</w:t>
                  </w:r>
                </w:p>
              </w:tc>
            </w:tr>
            <w:tr w:rsidR="00223C43" w:rsidRPr="00223C43" w:rsidTr="00F25662">
              <w:trPr>
                <w:trHeight w:val="300"/>
              </w:trPr>
              <w:tc>
                <w:tcPr>
                  <w:tcW w:w="976" w:type="dxa"/>
                  <w:tcBorders>
                    <w:top w:val="nil"/>
                    <w:left w:val="nil"/>
                    <w:bottom w:val="nil"/>
                    <w:right w:val="nil"/>
                  </w:tcBorders>
                  <w:shd w:val="clear" w:color="auto" w:fill="auto"/>
                  <w:noWrap/>
                  <w:vAlign w:val="bottom"/>
                  <w:hideMark/>
                </w:tcPr>
                <w:p w:rsidR="00223C43" w:rsidRPr="00223C43" w:rsidRDefault="00223C43" w:rsidP="00223C43">
                  <w:pPr>
                    <w:spacing w:line="240" w:lineRule="auto"/>
                    <w:rPr>
                      <w:rFonts w:eastAsia="Times New Roman" w:cs="Times New Roman"/>
                      <w:color w:val="000000"/>
                      <w:sz w:val="20"/>
                      <w:szCs w:val="20"/>
                    </w:rPr>
                  </w:pPr>
                  <w:r w:rsidRPr="00223C43">
                    <w:rPr>
                      <w:rFonts w:eastAsia="Times New Roman" w:cs="Times New Roman"/>
                      <w:color w:val="000000"/>
                      <w:sz w:val="20"/>
                      <w:szCs w:val="20"/>
                    </w:rPr>
                    <w:t>3 TH</w:t>
                  </w:r>
                </w:p>
              </w:tc>
            </w:tr>
          </w:tbl>
          <w:p w:rsidR="00223C43" w:rsidRPr="00223C43" w:rsidRDefault="00223C43" w:rsidP="00223C43">
            <w:pPr>
              <w:spacing w:line="240" w:lineRule="auto"/>
              <w:rPr>
                <w:rFonts w:eastAsia="Times New Roman" w:cs="Times New Roman"/>
                <w:color w:val="000000"/>
                <w:sz w:val="20"/>
                <w:szCs w:val="20"/>
              </w:rPr>
            </w:pPr>
          </w:p>
        </w:tc>
        <w:tc>
          <w:tcPr>
            <w:tcW w:w="2339" w:type="dxa"/>
            <w:tcBorders>
              <w:top w:val="nil"/>
              <w:left w:val="nil"/>
              <w:bottom w:val="single" w:sz="4" w:space="0" w:color="auto"/>
              <w:right w:val="nil"/>
            </w:tcBorders>
            <w:shd w:val="clear" w:color="auto" w:fill="auto"/>
          </w:tcPr>
          <w:tbl>
            <w:tblPr>
              <w:tblW w:w="2169" w:type="dxa"/>
              <w:tblLook w:val="04A0" w:firstRow="1" w:lastRow="0" w:firstColumn="1" w:lastColumn="0" w:noHBand="0" w:noVBand="1"/>
            </w:tblPr>
            <w:tblGrid>
              <w:gridCol w:w="2123"/>
            </w:tblGrid>
            <w:tr w:rsidR="00223C43" w:rsidRPr="00223C43" w:rsidTr="00F25662">
              <w:trPr>
                <w:trHeight w:val="300"/>
              </w:trPr>
              <w:tc>
                <w:tcPr>
                  <w:tcW w:w="2169" w:type="dxa"/>
                  <w:tcBorders>
                    <w:top w:val="nil"/>
                    <w:left w:val="nil"/>
                    <w:bottom w:val="nil"/>
                    <w:right w:val="nil"/>
                  </w:tcBorders>
                  <w:shd w:val="clear" w:color="auto" w:fill="auto"/>
                  <w:noWrap/>
                  <w:vAlign w:val="bottom"/>
                  <w:hideMark/>
                </w:tcPr>
                <w:p w:rsidR="00223C43" w:rsidRPr="00223C43" w:rsidRDefault="00223C43" w:rsidP="00223C43">
                  <w:pPr>
                    <w:spacing w:line="240" w:lineRule="auto"/>
                    <w:jc w:val="center"/>
                    <w:rPr>
                      <w:rFonts w:eastAsia="Times New Roman" w:cs="Times New Roman"/>
                      <w:color w:val="000000"/>
                      <w:sz w:val="20"/>
                      <w:szCs w:val="20"/>
                    </w:rPr>
                  </w:pPr>
                  <w:r w:rsidRPr="00223C43">
                    <w:rPr>
                      <w:rFonts w:eastAsia="Times New Roman" w:cs="Times New Roman"/>
                      <w:color w:val="000000"/>
                      <w:sz w:val="20"/>
                      <w:szCs w:val="20"/>
                    </w:rPr>
                    <w:t>6</w:t>
                  </w:r>
                </w:p>
              </w:tc>
            </w:tr>
            <w:tr w:rsidR="00223C43" w:rsidRPr="00223C43" w:rsidTr="00F25662">
              <w:trPr>
                <w:trHeight w:val="300"/>
              </w:trPr>
              <w:tc>
                <w:tcPr>
                  <w:tcW w:w="2169" w:type="dxa"/>
                  <w:tcBorders>
                    <w:top w:val="nil"/>
                    <w:left w:val="nil"/>
                    <w:bottom w:val="nil"/>
                    <w:right w:val="nil"/>
                  </w:tcBorders>
                  <w:shd w:val="clear" w:color="auto" w:fill="auto"/>
                  <w:noWrap/>
                  <w:vAlign w:val="bottom"/>
                  <w:hideMark/>
                </w:tcPr>
                <w:p w:rsidR="00223C43" w:rsidRPr="00223C43" w:rsidRDefault="00223C43" w:rsidP="00223C43">
                  <w:pPr>
                    <w:spacing w:line="240" w:lineRule="auto"/>
                    <w:jc w:val="center"/>
                    <w:rPr>
                      <w:rFonts w:eastAsia="Times New Roman" w:cs="Times New Roman"/>
                      <w:color w:val="000000"/>
                      <w:sz w:val="20"/>
                      <w:szCs w:val="20"/>
                    </w:rPr>
                  </w:pPr>
                  <w:r w:rsidRPr="00223C43">
                    <w:rPr>
                      <w:rFonts w:eastAsia="Times New Roman" w:cs="Times New Roman"/>
                      <w:color w:val="000000"/>
                      <w:sz w:val="20"/>
                      <w:szCs w:val="20"/>
                    </w:rPr>
                    <w:t>16</w:t>
                  </w:r>
                </w:p>
              </w:tc>
            </w:tr>
            <w:tr w:rsidR="00223C43" w:rsidRPr="00223C43" w:rsidTr="00F25662">
              <w:trPr>
                <w:trHeight w:val="300"/>
              </w:trPr>
              <w:tc>
                <w:tcPr>
                  <w:tcW w:w="2169" w:type="dxa"/>
                  <w:tcBorders>
                    <w:top w:val="nil"/>
                    <w:left w:val="nil"/>
                    <w:bottom w:val="nil"/>
                    <w:right w:val="nil"/>
                  </w:tcBorders>
                  <w:shd w:val="clear" w:color="auto" w:fill="auto"/>
                  <w:noWrap/>
                  <w:vAlign w:val="bottom"/>
                  <w:hideMark/>
                </w:tcPr>
                <w:p w:rsidR="00223C43" w:rsidRPr="00223C43" w:rsidRDefault="00223C43" w:rsidP="00223C43">
                  <w:pPr>
                    <w:spacing w:line="240" w:lineRule="auto"/>
                    <w:jc w:val="center"/>
                    <w:rPr>
                      <w:rFonts w:eastAsia="Times New Roman" w:cs="Times New Roman"/>
                      <w:color w:val="000000"/>
                      <w:sz w:val="20"/>
                      <w:szCs w:val="20"/>
                    </w:rPr>
                  </w:pPr>
                  <w:r w:rsidRPr="00223C43">
                    <w:rPr>
                      <w:rFonts w:eastAsia="Times New Roman" w:cs="Times New Roman"/>
                      <w:color w:val="000000"/>
                      <w:sz w:val="20"/>
                      <w:szCs w:val="20"/>
                    </w:rPr>
                    <w:t>8</w:t>
                  </w:r>
                </w:p>
              </w:tc>
            </w:tr>
          </w:tbl>
          <w:p w:rsidR="00223C43" w:rsidRPr="00223C43" w:rsidRDefault="00223C43" w:rsidP="00223C43">
            <w:pPr>
              <w:spacing w:line="240" w:lineRule="auto"/>
              <w:ind w:right="71"/>
              <w:jc w:val="right"/>
              <w:rPr>
                <w:rFonts w:eastAsia="Times New Roman" w:cs="Times New Roman"/>
                <w:color w:val="000000"/>
                <w:sz w:val="20"/>
                <w:szCs w:val="20"/>
              </w:rPr>
            </w:pPr>
          </w:p>
        </w:tc>
        <w:tc>
          <w:tcPr>
            <w:tcW w:w="2716" w:type="dxa"/>
            <w:tcBorders>
              <w:top w:val="nil"/>
              <w:left w:val="nil"/>
              <w:bottom w:val="single" w:sz="4" w:space="0" w:color="auto"/>
              <w:right w:val="nil"/>
            </w:tcBorders>
            <w:shd w:val="clear" w:color="auto" w:fill="auto"/>
          </w:tcPr>
          <w:tbl>
            <w:tblPr>
              <w:tblW w:w="2451" w:type="dxa"/>
              <w:tblLook w:val="04A0" w:firstRow="1" w:lastRow="0" w:firstColumn="1" w:lastColumn="0" w:noHBand="0" w:noVBand="1"/>
            </w:tblPr>
            <w:tblGrid>
              <w:gridCol w:w="2451"/>
            </w:tblGrid>
            <w:tr w:rsidR="00223C43" w:rsidRPr="00223C43" w:rsidTr="00F25662">
              <w:trPr>
                <w:trHeight w:val="300"/>
              </w:trPr>
              <w:tc>
                <w:tcPr>
                  <w:tcW w:w="2451" w:type="dxa"/>
                  <w:tcBorders>
                    <w:top w:val="nil"/>
                    <w:left w:val="nil"/>
                    <w:bottom w:val="nil"/>
                    <w:right w:val="nil"/>
                  </w:tcBorders>
                  <w:shd w:val="clear" w:color="auto" w:fill="auto"/>
                  <w:noWrap/>
                  <w:vAlign w:val="bottom"/>
                  <w:hideMark/>
                </w:tcPr>
                <w:p w:rsidR="00223C43" w:rsidRPr="00223C43" w:rsidRDefault="00223C43" w:rsidP="00223C43">
                  <w:pPr>
                    <w:spacing w:line="240" w:lineRule="auto"/>
                    <w:jc w:val="center"/>
                    <w:rPr>
                      <w:rFonts w:eastAsia="Times New Roman" w:cs="Times New Roman"/>
                      <w:color w:val="000000"/>
                      <w:sz w:val="20"/>
                      <w:szCs w:val="20"/>
                    </w:rPr>
                  </w:pPr>
                  <w:r w:rsidRPr="00223C43">
                    <w:rPr>
                      <w:rFonts w:eastAsia="Times New Roman" w:cs="Times New Roman"/>
                      <w:color w:val="000000"/>
                      <w:sz w:val="20"/>
                      <w:szCs w:val="20"/>
                    </w:rPr>
                    <w:t>20</w:t>
                  </w:r>
                </w:p>
              </w:tc>
            </w:tr>
            <w:tr w:rsidR="00223C43" w:rsidRPr="00223C43" w:rsidTr="00F25662">
              <w:trPr>
                <w:trHeight w:val="300"/>
              </w:trPr>
              <w:tc>
                <w:tcPr>
                  <w:tcW w:w="2451" w:type="dxa"/>
                  <w:tcBorders>
                    <w:top w:val="nil"/>
                    <w:left w:val="nil"/>
                    <w:bottom w:val="nil"/>
                    <w:right w:val="nil"/>
                  </w:tcBorders>
                  <w:shd w:val="clear" w:color="auto" w:fill="auto"/>
                  <w:noWrap/>
                  <w:vAlign w:val="bottom"/>
                  <w:hideMark/>
                </w:tcPr>
                <w:p w:rsidR="00223C43" w:rsidRPr="00223C43" w:rsidRDefault="00223C43" w:rsidP="00223C43">
                  <w:pPr>
                    <w:spacing w:line="240" w:lineRule="auto"/>
                    <w:jc w:val="center"/>
                    <w:rPr>
                      <w:rFonts w:eastAsia="Times New Roman" w:cs="Times New Roman"/>
                      <w:color w:val="000000"/>
                      <w:sz w:val="20"/>
                      <w:szCs w:val="20"/>
                    </w:rPr>
                  </w:pPr>
                  <w:r w:rsidRPr="00223C43">
                    <w:rPr>
                      <w:rFonts w:eastAsia="Times New Roman" w:cs="Times New Roman"/>
                      <w:color w:val="000000"/>
                      <w:sz w:val="20"/>
                      <w:szCs w:val="20"/>
                    </w:rPr>
                    <w:t>53.3</w:t>
                  </w:r>
                </w:p>
              </w:tc>
            </w:tr>
            <w:tr w:rsidR="00223C43" w:rsidRPr="00223C43" w:rsidTr="00F25662">
              <w:trPr>
                <w:trHeight w:val="300"/>
              </w:trPr>
              <w:tc>
                <w:tcPr>
                  <w:tcW w:w="2451" w:type="dxa"/>
                  <w:tcBorders>
                    <w:top w:val="nil"/>
                    <w:left w:val="nil"/>
                    <w:bottom w:val="nil"/>
                    <w:right w:val="nil"/>
                  </w:tcBorders>
                  <w:shd w:val="clear" w:color="auto" w:fill="auto"/>
                  <w:noWrap/>
                  <w:vAlign w:val="bottom"/>
                  <w:hideMark/>
                </w:tcPr>
                <w:p w:rsidR="00223C43" w:rsidRPr="00223C43" w:rsidRDefault="00223C43" w:rsidP="00223C43">
                  <w:pPr>
                    <w:spacing w:line="240" w:lineRule="auto"/>
                    <w:jc w:val="center"/>
                    <w:rPr>
                      <w:rFonts w:eastAsia="Times New Roman" w:cs="Times New Roman"/>
                      <w:color w:val="000000"/>
                      <w:sz w:val="20"/>
                      <w:szCs w:val="20"/>
                    </w:rPr>
                  </w:pPr>
                  <w:r w:rsidRPr="00223C43">
                    <w:rPr>
                      <w:rFonts w:eastAsia="Times New Roman" w:cs="Times New Roman"/>
                      <w:color w:val="000000"/>
                      <w:sz w:val="20"/>
                      <w:szCs w:val="20"/>
                    </w:rPr>
                    <w:t>26.6</w:t>
                  </w:r>
                </w:p>
              </w:tc>
            </w:tr>
          </w:tbl>
          <w:p w:rsidR="00223C43" w:rsidRPr="00223C43" w:rsidRDefault="00223C43" w:rsidP="00223C43">
            <w:pPr>
              <w:spacing w:line="240" w:lineRule="auto"/>
              <w:jc w:val="center"/>
              <w:rPr>
                <w:rFonts w:eastAsia="Times New Roman" w:cs="Times New Roman"/>
                <w:color w:val="000000"/>
                <w:sz w:val="20"/>
                <w:szCs w:val="20"/>
              </w:rPr>
            </w:pPr>
          </w:p>
        </w:tc>
      </w:tr>
      <w:tr w:rsidR="00223C43" w:rsidRPr="00223C43" w:rsidTr="00F25662">
        <w:tc>
          <w:tcPr>
            <w:tcW w:w="2325" w:type="dxa"/>
            <w:tcBorders>
              <w:left w:val="nil"/>
              <w:bottom w:val="single" w:sz="4" w:space="0" w:color="auto"/>
              <w:right w:val="nil"/>
            </w:tcBorders>
            <w:shd w:val="clear" w:color="auto" w:fill="auto"/>
          </w:tcPr>
          <w:p w:rsidR="00223C43" w:rsidRPr="00223C43" w:rsidRDefault="00223C43" w:rsidP="00223C43">
            <w:pPr>
              <w:spacing w:line="240" w:lineRule="auto"/>
              <w:rPr>
                <w:rFonts w:eastAsia="Times New Roman" w:cs="Times New Roman"/>
                <w:b/>
                <w:color w:val="000000"/>
                <w:sz w:val="20"/>
                <w:szCs w:val="20"/>
              </w:rPr>
            </w:pPr>
            <w:r w:rsidRPr="00223C43">
              <w:rPr>
                <w:rFonts w:eastAsia="Times New Roman" w:cs="Times New Roman"/>
                <w:b/>
                <w:color w:val="000000"/>
                <w:sz w:val="20"/>
                <w:szCs w:val="20"/>
              </w:rPr>
              <w:t>Total</w:t>
            </w:r>
          </w:p>
        </w:tc>
        <w:tc>
          <w:tcPr>
            <w:tcW w:w="2339" w:type="dxa"/>
            <w:tcBorders>
              <w:left w:val="nil"/>
              <w:bottom w:val="single" w:sz="4" w:space="0" w:color="auto"/>
              <w:right w:val="nil"/>
            </w:tcBorders>
            <w:shd w:val="clear" w:color="auto" w:fill="auto"/>
          </w:tcPr>
          <w:p w:rsidR="00223C43" w:rsidRPr="00223C43" w:rsidRDefault="00223C43" w:rsidP="00223C43">
            <w:pPr>
              <w:spacing w:line="240" w:lineRule="auto"/>
              <w:jc w:val="center"/>
              <w:rPr>
                <w:rFonts w:eastAsia="Times New Roman" w:cs="Times New Roman"/>
                <w:b/>
                <w:color w:val="000000"/>
                <w:sz w:val="20"/>
                <w:szCs w:val="20"/>
              </w:rPr>
            </w:pPr>
            <w:r w:rsidRPr="00223C43">
              <w:rPr>
                <w:rFonts w:eastAsia="Times New Roman" w:cs="Times New Roman"/>
                <w:b/>
                <w:color w:val="000000"/>
                <w:sz w:val="20"/>
                <w:szCs w:val="20"/>
              </w:rPr>
              <w:t>30</w:t>
            </w:r>
          </w:p>
        </w:tc>
        <w:tc>
          <w:tcPr>
            <w:tcW w:w="2716" w:type="dxa"/>
            <w:tcBorders>
              <w:left w:val="nil"/>
              <w:bottom w:val="single" w:sz="4" w:space="0" w:color="auto"/>
              <w:right w:val="nil"/>
            </w:tcBorders>
            <w:shd w:val="clear" w:color="auto" w:fill="auto"/>
          </w:tcPr>
          <w:p w:rsidR="00223C43" w:rsidRPr="00223C43" w:rsidRDefault="00223C43" w:rsidP="00223C43">
            <w:pPr>
              <w:spacing w:line="240" w:lineRule="auto"/>
              <w:jc w:val="center"/>
              <w:rPr>
                <w:rFonts w:eastAsia="Times New Roman" w:cs="Times New Roman"/>
                <w:b/>
                <w:color w:val="000000"/>
                <w:sz w:val="20"/>
                <w:szCs w:val="20"/>
              </w:rPr>
            </w:pPr>
            <w:r w:rsidRPr="00223C43">
              <w:rPr>
                <w:rFonts w:eastAsia="Times New Roman" w:cs="Times New Roman"/>
                <w:b/>
                <w:color w:val="000000"/>
                <w:sz w:val="20"/>
                <w:szCs w:val="20"/>
              </w:rPr>
              <w:t>100.0</w:t>
            </w:r>
          </w:p>
        </w:tc>
      </w:tr>
      <w:tr w:rsidR="00223C43" w:rsidRPr="00223C43" w:rsidTr="00F25662">
        <w:tc>
          <w:tcPr>
            <w:tcW w:w="7380" w:type="dxa"/>
            <w:gridSpan w:val="3"/>
            <w:tcBorders>
              <w:left w:val="nil"/>
              <w:bottom w:val="nil"/>
              <w:right w:val="nil"/>
            </w:tcBorders>
            <w:shd w:val="clear" w:color="auto" w:fill="auto"/>
          </w:tcPr>
          <w:p w:rsidR="00223C43" w:rsidRPr="00223C43" w:rsidRDefault="00223C43" w:rsidP="00223C43">
            <w:pPr>
              <w:spacing w:line="240" w:lineRule="auto"/>
              <w:rPr>
                <w:rFonts w:eastAsia="Times New Roman" w:cs="Times New Roman"/>
                <w:b/>
                <w:color w:val="000000"/>
                <w:sz w:val="20"/>
                <w:szCs w:val="20"/>
              </w:rPr>
            </w:pPr>
            <w:r w:rsidRPr="00223C43">
              <w:rPr>
                <w:rFonts w:eastAsia="Times New Roman" w:cs="Times New Roman"/>
                <w:b/>
                <w:color w:val="000000"/>
                <w:sz w:val="20"/>
                <w:szCs w:val="20"/>
              </w:rPr>
              <w:t xml:space="preserve">  Pelatihan Triage COVID-19</w:t>
            </w:r>
          </w:p>
        </w:tc>
      </w:tr>
      <w:tr w:rsidR="00223C43" w:rsidRPr="00223C43" w:rsidTr="00F25662">
        <w:tc>
          <w:tcPr>
            <w:tcW w:w="2325" w:type="dxa"/>
            <w:tcBorders>
              <w:top w:val="nil"/>
              <w:left w:val="nil"/>
              <w:bottom w:val="single" w:sz="4" w:space="0" w:color="auto"/>
              <w:right w:val="nil"/>
            </w:tcBorders>
            <w:shd w:val="clear" w:color="auto" w:fill="auto"/>
          </w:tcPr>
          <w:tbl>
            <w:tblPr>
              <w:tblW w:w="976" w:type="dxa"/>
              <w:tblLook w:val="04A0" w:firstRow="1" w:lastRow="0" w:firstColumn="1" w:lastColumn="0" w:noHBand="0" w:noVBand="1"/>
            </w:tblPr>
            <w:tblGrid>
              <w:gridCol w:w="976"/>
            </w:tblGrid>
            <w:tr w:rsidR="00223C43" w:rsidRPr="00223C43" w:rsidTr="00F25662">
              <w:trPr>
                <w:trHeight w:val="300"/>
              </w:trPr>
              <w:tc>
                <w:tcPr>
                  <w:tcW w:w="976" w:type="dxa"/>
                  <w:tcBorders>
                    <w:top w:val="nil"/>
                    <w:left w:val="nil"/>
                    <w:bottom w:val="nil"/>
                    <w:right w:val="nil"/>
                  </w:tcBorders>
                  <w:shd w:val="clear" w:color="auto" w:fill="auto"/>
                  <w:noWrap/>
                  <w:vAlign w:val="bottom"/>
                  <w:hideMark/>
                </w:tcPr>
                <w:p w:rsidR="00223C43" w:rsidRPr="00223C43" w:rsidRDefault="00223C43" w:rsidP="00223C43">
                  <w:pPr>
                    <w:spacing w:line="240" w:lineRule="auto"/>
                    <w:rPr>
                      <w:rFonts w:eastAsia="Times New Roman" w:cs="Times New Roman"/>
                      <w:color w:val="000000"/>
                      <w:sz w:val="20"/>
                      <w:szCs w:val="20"/>
                    </w:rPr>
                  </w:pPr>
                  <w:r w:rsidRPr="00223C43">
                    <w:rPr>
                      <w:rFonts w:eastAsia="Times New Roman" w:cs="Times New Roman"/>
                      <w:color w:val="000000"/>
                      <w:sz w:val="20"/>
                      <w:szCs w:val="20"/>
                    </w:rPr>
                    <w:t>Ya</w:t>
                  </w:r>
                </w:p>
              </w:tc>
            </w:tr>
            <w:tr w:rsidR="00223C43" w:rsidRPr="00223C43" w:rsidTr="00F25662">
              <w:trPr>
                <w:trHeight w:val="300"/>
              </w:trPr>
              <w:tc>
                <w:tcPr>
                  <w:tcW w:w="976" w:type="dxa"/>
                  <w:tcBorders>
                    <w:top w:val="nil"/>
                    <w:left w:val="nil"/>
                    <w:bottom w:val="nil"/>
                    <w:right w:val="nil"/>
                  </w:tcBorders>
                  <w:shd w:val="clear" w:color="auto" w:fill="auto"/>
                  <w:noWrap/>
                  <w:vAlign w:val="bottom"/>
                  <w:hideMark/>
                </w:tcPr>
                <w:p w:rsidR="00223C43" w:rsidRPr="00223C43" w:rsidRDefault="00223C43" w:rsidP="00223C43">
                  <w:pPr>
                    <w:spacing w:line="240" w:lineRule="auto"/>
                    <w:rPr>
                      <w:rFonts w:eastAsia="Times New Roman" w:cs="Times New Roman"/>
                      <w:color w:val="000000"/>
                      <w:sz w:val="20"/>
                      <w:szCs w:val="20"/>
                    </w:rPr>
                  </w:pPr>
                  <w:r w:rsidRPr="00223C43">
                    <w:rPr>
                      <w:rFonts w:eastAsia="Times New Roman" w:cs="Times New Roman"/>
                      <w:color w:val="000000"/>
                      <w:sz w:val="20"/>
                      <w:szCs w:val="20"/>
                    </w:rPr>
                    <w:t>Tidak</w:t>
                  </w:r>
                </w:p>
              </w:tc>
            </w:tr>
          </w:tbl>
          <w:p w:rsidR="00223C43" w:rsidRPr="00223C43" w:rsidRDefault="00223C43" w:rsidP="00223C43">
            <w:pPr>
              <w:spacing w:line="240" w:lineRule="auto"/>
              <w:rPr>
                <w:rFonts w:eastAsia="Times New Roman" w:cs="Times New Roman"/>
                <w:color w:val="000000"/>
                <w:sz w:val="20"/>
                <w:szCs w:val="20"/>
              </w:rPr>
            </w:pPr>
          </w:p>
        </w:tc>
        <w:tc>
          <w:tcPr>
            <w:tcW w:w="2339" w:type="dxa"/>
            <w:tcBorders>
              <w:top w:val="nil"/>
              <w:left w:val="nil"/>
              <w:bottom w:val="single" w:sz="4" w:space="0" w:color="auto"/>
              <w:right w:val="nil"/>
            </w:tcBorders>
            <w:shd w:val="clear" w:color="auto" w:fill="auto"/>
          </w:tcPr>
          <w:tbl>
            <w:tblPr>
              <w:tblW w:w="2173" w:type="dxa"/>
              <w:tblLook w:val="04A0" w:firstRow="1" w:lastRow="0" w:firstColumn="1" w:lastColumn="0" w:noHBand="0" w:noVBand="1"/>
            </w:tblPr>
            <w:tblGrid>
              <w:gridCol w:w="2123"/>
            </w:tblGrid>
            <w:tr w:rsidR="00223C43" w:rsidRPr="00223C43" w:rsidTr="00F25662">
              <w:trPr>
                <w:trHeight w:val="300"/>
              </w:trPr>
              <w:tc>
                <w:tcPr>
                  <w:tcW w:w="2173" w:type="dxa"/>
                  <w:tcBorders>
                    <w:top w:val="nil"/>
                    <w:left w:val="nil"/>
                    <w:bottom w:val="nil"/>
                    <w:right w:val="nil"/>
                  </w:tcBorders>
                  <w:shd w:val="clear" w:color="auto" w:fill="auto"/>
                  <w:noWrap/>
                  <w:vAlign w:val="bottom"/>
                  <w:hideMark/>
                </w:tcPr>
                <w:p w:rsidR="00223C43" w:rsidRPr="00223C43" w:rsidRDefault="00223C43" w:rsidP="00223C43">
                  <w:pPr>
                    <w:spacing w:line="240" w:lineRule="auto"/>
                    <w:jc w:val="center"/>
                    <w:rPr>
                      <w:rFonts w:eastAsia="Times New Roman" w:cs="Times New Roman"/>
                      <w:color w:val="000000"/>
                      <w:sz w:val="20"/>
                      <w:szCs w:val="20"/>
                    </w:rPr>
                  </w:pPr>
                  <w:r w:rsidRPr="00223C43">
                    <w:rPr>
                      <w:rFonts w:eastAsia="Times New Roman" w:cs="Times New Roman"/>
                      <w:color w:val="000000"/>
                      <w:sz w:val="20"/>
                      <w:szCs w:val="20"/>
                    </w:rPr>
                    <w:t>8</w:t>
                  </w:r>
                </w:p>
              </w:tc>
            </w:tr>
            <w:tr w:rsidR="00223C43" w:rsidRPr="00223C43" w:rsidTr="00F25662">
              <w:trPr>
                <w:trHeight w:val="300"/>
              </w:trPr>
              <w:tc>
                <w:tcPr>
                  <w:tcW w:w="2173" w:type="dxa"/>
                  <w:tcBorders>
                    <w:top w:val="nil"/>
                    <w:left w:val="nil"/>
                    <w:bottom w:val="nil"/>
                    <w:right w:val="nil"/>
                  </w:tcBorders>
                  <w:shd w:val="clear" w:color="auto" w:fill="auto"/>
                  <w:noWrap/>
                  <w:vAlign w:val="bottom"/>
                  <w:hideMark/>
                </w:tcPr>
                <w:p w:rsidR="00223C43" w:rsidRPr="00223C43" w:rsidRDefault="00223C43" w:rsidP="00223C43">
                  <w:pPr>
                    <w:spacing w:line="240" w:lineRule="auto"/>
                    <w:jc w:val="center"/>
                    <w:rPr>
                      <w:rFonts w:eastAsia="Times New Roman" w:cs="Times New Roman"/>
                      <w:color w:val="000000"/>
                      <w:sz w:val="20"/>
                      <w:szCs w:val="20"/>
                    </w:rPr>
                  </w:pPr>
                  <w:r w:rsidRPr="00223C43">
                    <w:rPr>
                      <w:rFonts w:eastAsia="Times New Roman" w:cs="Times New Roman"/>
                      <w:color w:val="000000"/>
                      <w:sz w:val="20"/>
                      <w:szCs w:val="20"/>
                    </w:rPr>
                    <w:t>22</w:t>
                  </w:r>
                </w:p>
              </w:tc>
            </w:tr>
          </w:tbl>
          <w:p w:rsidR="00223C43" w:rsidRPr="00223C43" w:rsidRDefault="00223C43" w:rsidP="00223C43">
            <w:pPr>
              <w:spacing w:line="240" w:lineRule="auto"/>
              <w:jc w:val="center"/>
              <w:rPr>
                <w:rFonts w:eastAsia="Times New Roman" w:cs="Times New Roman"/>
                <w:color w:val="000000"/>
                <w:sz w:val="20"/>
                <w:szCs w:val="20"/>
              </w:rPr>
            </w:pPr>
          </w:p>
        </w:tc>
        <w:tc>
          <w:tcPr>
            <w:tcW w:w="2716" w:type="dxa"/>
            <w:tcBorders>
              <w:top w:val="nil"/>
              <w:left w:val="nil"/>
              <w:bottom w:val="single" w:sz="4" w:space="0" w:color="auto"/>
              <w:right w:val="nil"/>
            </w:tcBorders>
            <w:shd w:val="clear" w:color="auto" w:fill="auto"/>
          </w:tcPr>
          <w:tbl>
            <w:tblPr>
              <w:tblW w:w="2560" w:type="dxa"/>
              <w:tblLook w:val="04A0" w:firstRow="1" w:lastRow="0" w:firstColumn="1" w:lastColumn="0" w:noHBand="0" w:noVBand="1"/>
            </w:tblPr>
            <w:tblGrid>
              <w:gridCol w:w="2500"/>
            </w:tblGrid>
            <w:tr w:rsidR="00223C43" w:rsidRPr="00223C43" w:rsidTr="00F25662">
              <w:trPr>
                <w:trHeight w:val="300"/>
              </w:trPr>
              <w:tc>
                <w:tcPr>
                  <w:tcW w:w="2560" w:type="dxa"/>
                  <w:tcBorders>
                    <w:top w:val="nil"/>
                    <w:left w:val="nil"/>
                    <w:bottom w:val="nil"/>
                    <w:right w:val="nil"/>
                  </w:tcBorders>
                  <w:shd w:val="clear" w:color="auto" w:fill="auto"/>
                  <w:noWrap/>
                  <w:vAlign w:val="bottom"/>
                  <w:hideMark/>
                </w:tcPr>
                <w:p w:rsidR="00223C43" w:rsidRPr="00223C43" w:rsidRDefault="00223C43" w:rsidP="00223C43">
                  <w:pPr>
                    <w:spacing w:line="240" w:lineRule="auto"/>
                    <w:jc w:val="center"/>
                    <w:rPr>
                      <w:rFonts w:eastAsia="Times New Roman" w:cs="Times New Roman"/>
                      <w:color w:val="000000"/>
                      <w:sz w:val="20"/>
                      <w:szCs w:val="20"/>
                    </w:rPr>
                  </w:pPr>
                  <w:r w:rsidRPr="00223C43">
                    <w:rPr>
                      <w:rFonts w:eastAsia="Times New Roman" w:cs="Times New Roman"/>
                      <w:color w:val="000000"/>
                      <w:sz w:val="20"/>
                      <w:szCs w:val="20"/>
                    </w:rPr>
                    <w:t>26.6</w:t>
                  </w:r>
                </w:p>
              </w:tc>
            </w:tr>
            <w:tr w:rsidR="00223C43" w:rsidRPr="00223C43" w:rsidTr="00F25662">
              <w:trPr>
                <w:trHeight w:val="300"/>
              </w:trPr>
              <w:tc>
                <w:tcPr>
                  <w:tcW w:w="2560" w:type="dxa"/>
                  <w:tcBorders>
                    <w:top w:val="nil"/>
                    <w:left w:val="nil"/>
                    <w:bottom w:val="nil"/>
                    <w:right w:val="nil"/>
                  </w:tcBorders>
                  <w:shd w:val="clear" w:color="auto" w:fill="auto"/>
                  <w:noWrap/>
                  <w:vAlign w:val="bottom"/>
                  <w:hideMark/>
                </w:tcPr>
                <w:p w:rsidR="00223C43" w:rsidRPr="00223C43" w:rsidRDefault="00223C43" w:rsidP="00223C43">
                  <w:pPr>
                    <w:spacing w:line="240" w:lineRule="auto"/>
                    <w:jc w:val="center"/>
                    <w:rPr>
                      <w:rFonts w:eastAsia="Times New Roman" w:cs="Times New Roman"/>
                      <w:color w:val="000000"/>
                      <w:sz w:val="20"/>
                      <w:szCs w:val="20"/>
                    </w:rPr>
                  </w:pPr>
                  <w:r w:rsidRPr="00223C43">
                    <w:rPr>
                      <w:rFonts w:eastAsia="Times New Roman" w:cs="Times New Roman"/>
                      <w:color w:val="000000"/>
                      <w:sz w:val="20"/>
                      <w:szCs w:val="20"/>
                    </w:rPr>
                    <w:t>73.3</w:t>
                  </w:r>
                </w:p>
              </w:tc>
            </w:tr>
          </w:tbl>
          <w:p w:rsidR="00223C43" w:rsidRPr="00223C43" w:rsidRDefault="00223C43" w:rsidP="00223C43">
            <w:pPr>
              <w:spacing w:line="240" w:lineRule="auto"/>
              <w:jc w:val="center"/>
              <w:rPr>
                <w:rFonts w:eastAsia="Times New Roman" w:cs="Times New Roman"/>
                <w:color w:val="000000"/>
                <w:sz w:val="20"/>
                <w:szCs w:val="20"/>
              </w:rPr>
            </w:pPr>
          </w:p>
        </w:tc>
      </w:tr>
      <w:tr w:rsidR="00223C43" w:rsidRPr="00223C43" w:rsidTr="00F25662">
        <w:tc>
          <w:tcPr>
            <w:tcW w:w="2325" w:type="dxa"/>
            <w:tcBorders>
              <w:left w:val="nil"/>
              <w:right w:val="nil"/>
            </w:tcBorders>
            <w:shd w:val="clear" w:color="auto" w:fill="auto"/>
          </w:tcPr>
          <w:p w:rsidR="00223C43" w:rsidRPr="00223C43" w:rsidRDefault="00223C43" w:rsidP="00223C43">
            <w:pPr>
              <w:spacing w:line="240" w:lineRule="auto"/>
              <w:rPr>
                <w:rFonts w:eastAsia="Times New Roman" w:cs="Times New Roman"/>
                <w:b/>
                <w:color w:val="000000"/>
                <w:sz w:val="20"/>
                <w:szCs w:val="20"/>
              </w:rPr>
            </w:pPr>
            <w:r w:rsidRPr="00223C43">
              <w:rPr>
                <w:rFonts w:eastAsia="Times New Roman" w:cs="Times New Roman"/>
                <w:b/>
                <w:color w:val="000000"/>
                <w:sz w:val="20"/>
                <w:szCs w:val="20"/>
              </w:rPr>
              <w:t xml:space="preserve">  Total</w:t>
            </w:r>
          </w:p>
        </w:tc>
        <w:tc>
          <w:tcPr>
            <w:tcW w:w="2339" w:type="dxa"/>
            <w:tcBorders>
              <w:left w:val="nil"/>
              <w:right w:val="nil"/>
            </w:tcBorders>
            <w:shd w:val="clear" w:color="auto" w:fill="auto"/>
          </w:tcPr>
          <w:p w:rsidR="00223C43" w:rsidRPr="00223C43" w:rsidRDefault="00223C43" w:rsidP="00223C43">
            <w:pPr>
              <w:spacing w:line="240" w:lineRule="auto"/>
              <w:jc w:val="center"/>
              <w:rPr>
                <w:rFonts w:eastAsia="Times New Roman" w:cs="Times New Roman"/>
                <w:b/>
                <w:color w:val="000000"/>
                <w:sz w:val="20"/>
                <w:szCs w:val="20"/>
              </w:rPr>
            </w:pPr>
            <w:r w:rsidRPr="00223C43">
              <w:rPr>
                <w:rFonts w:eastAsia="Times New Roman" w:cs="Times New Roman"/>
                <w:b/>
                <w:color w:val="000000"/>
                <w:sz w:val="20"/>
                <w:szCs w:val="20"/>
              </w:rPr>
              <w:t>30</w:t>
            </w:r>
          </w:p>
        </w:tc>
        <w:tc>
          <w:tcPr>
            <w:tcW w:w="2716" w:type="dxa"/>
            <w:tcBorders>
              <w:left w:val="nil"/>
              <w:right w:val="nil"/>
            </w:tcBorders>
            <w:shd w:val="clear" w:color="auto" w:fill="auto"/>
          </w:tcPr>
          <w:p w:rsidR="00223C43" w:rsidRPr="00223C43" w:rsidRDefault="00223C43" w:rsidP="00223C43">
            <w:pPr>
              <w:spacing w:line="240" w:lineRule="auto"/>
              <w:jc w:val="center"/>
              <w:rPr>
                <w:rFonts w:eastAsia="Times New Roman" w:cs="Times New Roman"/>
                <w:b/>
                <w:color w:val="000000"/>
                <w:sz w:val="20"/>
                <w:szCs w:val="20"/>
              </w:rPr>
            </w:pPr>
            <w:r w:rsidRPr="00223C43">
              <w:rPr>
                <w:rFonts w:eastAsia="Times New Roman" w:cs="Times New Roman"/>
                <w:b/>
                <w:color w:val="000000"/>
                <w:sz w:val="20"/>
                <w:szCs w:val="20"/>
              </w:rPr>
              <w:t>100.0</w:t>
            </w:r>
          </w:p>
        </w:tc>
      </w:tr>
    </w:tbl>
    <w:p w:rsidR="00223C43" w:rsidRPr="00223C43" w:rsidRDefault="00223C43" w:rsidP="00223C43">
      <w:pPr>
        <w:tabs>
          <w:tab w:val="left" w:pos="900"/>
        </w:tabs>
        <w:spacing w:line="240" w:lineRule="auto"/>
        <w:rPr>
          <w:rFonts w:cs="Times New Roman"/>
          <w:sz w:val="20"/>
          <w:szCs w:val="20"/>
        </w:rPr>
      </w:pPr>
      <w:r>
        <w:rPr>
          <w:rFonts w:cs="Times New Roman"/>
          <w:sz w:val="20"/>
          <w:szCs w:val="20"/>
          <w:lang w:val="id-ID"/>
        </w:rPr>
        <w:tab/>
      </w:r>
      <w:r w:rsidRPr="00223C43">
        <w:rPr>
          <w:rFonts w:cs="Times New Roman"/>
          <w:sz w:val="20"/>
          <w:szCs w:val="20"/>
        </w:rPr>
        <w:t xml:space="preserve">Berdasarkan tabel </w:t>
      </w:r>
      <w:r w:rsidRPr="00223C43">
        <w:rPr>
          <w:rFonts w:cs="Times New Roman"/>
          <w:sz w:val="20"/>
          <w:szCs w:val="20"/>
          <w:lang w:val="id-ID"/>
        </w:rPr>
        <w:t>1</w:t>
      </w:r>
      <w:r w:rsidRPr="00223C43">
        <w:rPr>
          <w:rFonts w:cs="Times New Roman"/>
          <w:sz w:val="20"/>
          <w:szCs w:val="20"/>
        </w:rPr>
        <w:t xml:space="preserve"> menunjukkan bahwa mayoritas usia responden yaitu rentan usia 30-34 tahun berjumlah 9 responden (30%), pendidikan mayoritas lulusan DIII keperawatan dengan jumlah 14 responden (46.6%), dan untuk lama bekerja di IGD mayoritas 0-4 tahun dengan jumlah 15 responden (50%), dan untuk lama bekerja di IGD COVID-19dengan mayoritas 2 tahun dengan jumlah 16 responden (53.3%), serta pelatihan triage COVID-19yang pernah diikuti mayoritas responden menjawab tidak dengan jumlah 22 responden (73.3%).</w:t>
      </w:r>
    </w:p>
    <w:p w:rsidR="00223C43" w:rsidRPr="00223C43" w:rsidRDefault="00223C43" w:rsidP="00223C43">
      <w:pPr>
        <w:tabs>
          <w:tab w:val="left" w:pos="900"/>
        </w:tabs>
        <w:spacing w:line="240" w:lineRule="auto"/>
        <w:rPr>
          <w:rFonts w:cs="Times New Roman"/>
          <w:sz w:val="20"/>
          <w:szCs w:val="20"/>
        </w:rPr>
      </w:pPr>
      <w:proofErr w:type="gramStart"/>
      <w:r w:rsidRPr="00223C43">
        <w:rPr>
          <w:rFonts w:cs="Times New Roman"/>
          <w:sz w:val="20"/>
          <w:szCs w:val="20"/>
        </w:rPr>
        <w:t xml:space="preserve">Tabel </w:t>
      </w:r>
      <w:r w:rsidRPr="00223C43">
        <w:rPr>
          <w:rFonts w:cs="Times New Roman"/>
          <w:sz w:val="20"/>
          <w:szCs w:val="20"/>
          <w:lang w:val="id-ID"/>
        </w:rPr>
        <w:t>2.</w:t>
      </w:r>
      <w:proofErr w:type="gramEnd"/>
      <w:r w:rsidRPr="00223C43">
        <w:rPr>
          <w:rFonts w:cs="Times New Roman"/>
          <w:sz w:val="20"/>
          <w:szCs w:val="20"/>
          <w:lang w:val="id-ID"/>
        </w:rPr>
        <w:t xml:space="preserve"> </w:t>
      </w:r>
      <w:r w:rsidRPr="00223C43">
        <w:rPr>
          <w:rFonts w:cs="Times New Roman"/>
          <w:sz w:val="20"/>
          <w:szCs w:val="20"/>
        </w:rPr>
        <w:t xml:space="preserve"> Distribusi Responden Berdasarkan Pengetahuan Perawat Tentang Triage COVID-19Di Instalasi Gawat Darurat (IGD) RSUD Prof Dr. W. Z. Johannes Kupang</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525"/>
        <w:gridCol w:w="2430"/>
        <w:gridCol w:w="2398"/>
      </w:tblGrid>
      <w:tr w:rsidR="00223C43" w:rsidRPr="00223C43" w:rsidTr="00F25662">
        <w:trPr>
          <w:jc w:val="center"/>
        </w:trPr>
        <w:tc>
          <w:tcPr>
            <w:tcW w:w="2525" w:type="dxa"/>
            <w:tcBorders>
              <w:bottom w:val="single" w:sz="4" w:space="0" w:color="auto"/>
            </w:tcBorders>
            <w:shd w:val="clear" w:color="auto" w:fill="BFBFBF"/>
          </w:tcPr>
          <w:p w:rsidR="00223C43" w:rsidRPr="00223C43" w:rsidRDefault="00223C43" w:rsidP="00F25662">
            <w:pPr>
              <w:tabs>
                <w:tab w:val="left" w:pos="900"/>
              </w:tabs>
              <w:spacing w:line="240" w:lineRule="auto"/>
              <w:jc w:val="center"/>
              <w:rPr>
                <w:rFonts w:cs="Times New Roman"/>
                <w:b/>
                <w:sz w:val="20"/>
                <w:szCs w:val="20"/>
              </w:rPr>
            </w:pPr>
            <w:r w:rsidRPr="00223C43">
              <w:rPr>
                <w:rFonts w:cs="Times New Roman"/>
                <w:b/>
                <w:sz w:val="20"/>
                <w:szCs w:val="20"/>
              </w:rPr>
              <w:t>Variabel</w:t>
            </w:r>
          </w:p>
        </w:tc>
        <w:tc>
          <w:tcPr>
            <w:tcW w:w="2430" w:type="dxa"/>
            <w:tcBorders>
              <w:bottom w:val="single" w:sz="4" w:space="0" w:color="auto"/>
            </w:tcBorders>
            <w:shd w:val="clear" w:color="auto" w:fill="BFBFBF"/>
          </w:tcPr>
          <w:p w:rsidR="00223C43" w:rsidRPr="00223C43" w:rsidRDefault="00223C43" w:rsidP="00F25662">
            <w:pPr>
              <w:tabs>
                <w:tab w:val="left" w:pos="900"/>
              </w:tabs>
              <w:spacing w:line="240" w:lineRule="auto"/>
              <w:jc w:val="center"/>
              <w:rPr>
                <w:rFonts w:cs="Times New Roman"/>
                <w:b/>
                <w:sz w:val="20"/>
                <w:szCs w:val="20"/>
              </w:rPr>
            </w:pPr>
            <w:r w:rsidRPr="00223C43">
              <w:rPr>
                <w:rFonts w:cs="Times New Roman"/>
                <w:b/>
                <w:sz w:val="20"/>
                <w:szCs w:val="20"/>
              </w:rPr>
              <w:t>Jumlah (n)</w:t>
            </w:r>
          </w:p>
        </w:tc>
        <w:tc>
          <w:tcPr>
            <w:tcW w:w="2398" w:type="dxa"/>
            <w:tcBorders>
              <w:bottom w:val="single" w:sz="4" w:space="0" w:color="auto"/>
            </w:tcBorders>
            <w:shd w:val="clear" w:color="auto" w:fill="BFBFBF"/>
          </w:tcPr>
          <w:p w:rsidR="00223C43" w:rsidRPr="00223C43" w:rsidRDefault="00223C43" w:rsidP="00F25662">
            <w:pPr>
              <w:tabs>
                <w:tab w:val="left" w:pos="900"/>
              </w:tabs>
              <w:spacing w:line="240" w:lineRule="auto"/>
              <w:jc w:val="center"/>
              <w:rPr>
                <w:rFonts w:cs="Times New Roman"/>
                <w:b/>
                <w:sz w:val="20"/>
                <w:szCs w:val="20"/>
              </w:rPr>
            </w:pPr>
            <w:proofErr w:type="gramStart"/>
            <w:r w:rsidRPr="00223C43">
              <w:rPr>
                <w:rFonts w:cs="Times New Roman"/>
                <w:b/>
                <w:sz w:val="20"/>
                <w:szCs w:val="20"/>
              </w:rPr>
              <w:t>Presentase(</w:t>
            </w:r>
            <w:proofErr w:type="gramEnd"/>
            <w:r w:rsidRPr="00223C43">
              <w:rPr>
                <w:rFonts w:cs="Times New Roman"/>
                <w:b/>
                <w:sz w:val="20"/>
                <w:szCs w:val="20"/>
              </w:rPr>
              <w:t>%)</w:t>
            </w:r>
          </w:p>
        </w:tc>
      </w:tr>
      <w:tr w:rsidR="00223C43" w:rsidRPr="00223C43" w:rsidTr="00F25662">
        <w:trPr>
          <w:jc w:val="center"/>
        </w:trPr>
        <w:tc>
          <w:tcPr>
            <w:tcW w:w="7353" w:type="dxa"/>
            <w:gridSpan w:val="3"/>
            <w:tcBorders>
              <w:bottom w:val="nil"/>
            </w:tcBorders>
            <w:vAlign w:val="center"/>
          </w:tcPr>
          <w:p w:rsidR="00223C43" w:rsidRPr="00223C43" w:rsidRDefault="00223C43" w:rsidP="00F25662">
            <w:pPr>
              <w:tabs>
                <w:tab w:val="left" w:pos="900"/>
              </w:tabs>
              <w:spacing w:line="240" w:lineRule="auto"/>
              <w:rPr>
                <w:rFonts w:cs="Times New Roman"/>
                <w:b/>
                <w:sz w:val="20"/>
                <w:szCs w:val="20"/>
              </w:rPr>
            </w:pPr>
            <w:r w:rsidRPr="00223C43">
              <w:rPr>
                <w:rFonts w:cs="Times New Roman"/>
                <w:b/>
                <w:sz w:val="20"/>
                <w:szCs w:val="20"/>
              </w:rPr>
              <w:t>Pengetahuan</w:t>
            </w:r>
          </w:p>
        </w:tc>
      </w:tr>
      <w:tr w:rsidR="00223C43" w:rsidRPr="00223C43" w:rsidTr="00F25662">
        <w:trPr>
          <w:trHeight w:val="377"/>
          <w:jc w:val="center"/>
        </w:trPr>
        <w:tc>
          <w:tcPr>
            <w:tcW w:w="2525" w:type="dxa"/>
            <w:tcBorders>
              <w:top w:val="nil"/>
              <w:bottom w:val="nil"/>
            </w:tcBorders>
            <w:vAlign w:val="center"/>
          </w:tcPr>
          <w:p w:rsidR="00223C43" w:rsidRPr="00223C43" w:rsidRDefault="00223C43" w:rsidP="00F25662">
            <w:pPr>
              <w:tabs>
                <w:tab w:val="left" w:pos="900"/>
              </w:tabs>
              <w:spacing w:line="240" w:lineRule="auto"/>
              <w:rPr>
                <w:rFonts w:cs="Times New Roman"/>
                <w:sz w:val="20"/>
                <w:szCs w:val="20"/>
              </w:rPr>
            </w:pPr>
            <w:r w:rsidRPr="00223C43">
              <w:rPr>
                <w:rFonts w:cs="Times New Roman"/>
                <w:sz w:val="20"/>
                <w:szCs w:val="20"/>
              </w:rPr>
              <w:lastRenderedPageBreak/>
              <w:t>Baik</w:t>
            </w:r>
          </w:p>
        </w:tc>
        <w:tc>
          <w:tcPr>
            <w:tcW w:w="2430" w:type="dxa"/>
            <w:tcBorders>
              <w:top w:val="nil"/>
              <w:bottom w:val="nil"/>
            </w:tcBorders>
            <w:vAlign w:val="center"/>
          </w:tcPr>
          <w:p w:rsidR="00223C43" w:rsidRPr="00223C43" w:rsidRDefault="00223C43" w:rsidP="00F25662">
            <w:pPr>
              <w:tabs>
                <w:tab w:val="left" w:pos="900"/>
              </w:tabs>
              <w:spacing w:line="240" w:lineRule="auto"/>
              <w:jc w:val="center"/>
              <w:rPr>
                <w:rFonts w:cs="Times New Roman"/>
                <w:sz w:val="20"/>
                <w:szCs w:val="20"/>
              </w:rPr>
            </w:pPr>
            <w:r w:rsidRPr="00223C43">
              <w:rPr>
                <w:rFonts w:cs="Times New Roman"/>
                <w:sz w:val="20"/>
                <w:szCs w:val="20"/>
              </w:rPr>
              <w:t>28</w:t>
            </w:r>
          </w:p>
        </w:tc>
        <w:tc>
          <w:tcPr>
            <w:tcW w:w="2398" w:type="dxa"/>
            <w:tcBorders>
              <w:top w:val="nil"/>
              <w:bottom w:val="nil"/>
            </w:tcBorders>
            <w:vAlign w:val="center"/>
          </w:tcPr>
          <w:p w:rsidR="00223C43" w:rsidRPr="00223C43" w:rsidRDefault="00223C43" w:rsidP="00F25662">
            <w:pPr>
              <w:tabs>
                <w:tab w:val="left" w:pos="900"/>
              </w:tabs>
              <w:spacing w:line="240" w:lineRule="auto"/>
              <w:jc w:val="center"/>
              <w:rPr>
                <w:rFonts w:cs="Times New Roman"/>
                <w:sz w:val="20"/>
                <w:szCs w:val="20"/>
              </w:rPr>
            </w:pPr>
            <w:r w:rsidRPr="00223C43">
              <w:rPr>
                <w:rFonts w:cs="Times New Roman"/>
                <w:sz w:val="20"/>
                <w:szCs w:val="20"/>
              </w:rPr>
              <w:t>93.3</w:t>
            </w:r>
          </w:p>
        </w:tc>
      </w:tr>
      <w:tr w:rsidR="00223C43" w:rsidRPr="00223C43" w:rsidTr="00F25662">
        <w:trPr>
          <w:jc w:val="center"/>
        </w:trPr>
        <w:tc>
          <w:tcPr>
            <w:tcW w:w="2525" w:type="dxa"/>
            <w:tcBorders>
              <w:top w:val="nil"/>
              <w:bottom w:val="single" w:sz="4" w:space="0" w:color="auto"/>
            </w:tcBorders>
            <w:vAlign w:val="center"/>
          </w:tcPr>
          <w:p w:rsidR="00223C43" w:rsidRPr="00223C43" w:rsidRDefault="00223C43" w:rsidP="00F25662">
            <w:pPr>
              <w:tabs>
                <w:tab w:val="left" w:pos="900"/>
              </w:tabs>
              <w:spacing w:line="240" w:lineRule="auto"/>
              <w:rPr>
                <w:rFonts w:cs="Times New Roman"/>
                <w:sz w:val="20"/>
                <w:szCs w:val="20"/>
              </w:rPr>
            </w:pPr>
            <w:r w:rsidRPr="00223C43">
              <w:rPr>
                <w:rFonts w:cs="Times New Roman"/>
                <w:sz w:val="20"/>
                <w:szCs w:val="20"/>
              </w:rPr>
              <w:t>Cukup</w:t>
            </w:r>
          </w:p>
        </w:tc>
        <w:tc>
          <w:tcPr>
            <w:tcW w:w="2430" w:type="dxa"/>
            <w:tcBorders>
              <w:top w:val="nil"/>
              <w:bottom w:val="single" w:sz="4" w:space="0" w:color="auto"/>
            </w:tcBorders>
          </w:tcPr>
          <w:p w:rsidR="00223C43" w:rsidRPr="00223C43" w:rsidRDefault="00223C43" w:rsidP="00F25662">
            <w:pPr>
              <w:tabs>
                <w:tab w:val="left" w:pos="900"/>
              </w:tabs>
              <w:spacing w:line="240" w:lineRule="auto"/>
              <w:jc w:val="center"/>
              <w:rPr>
                <w:rFonts w:cs="Times New Roman"/>
                <w:sz w:val="20"/>
                <w:szCs w:val="20"/>
              </w:rPr>
            </w:pPr>
            <w:r w:rsidRPr="00223C43">
              <w:rPr>
                <w:rFonts w:cs="Times New Roman"/>
                <w:sz w:val="20"/>
                <w:szCs w:val="20"/>
              </w:rPr>
              <w:t xml:space="preserve">2   </w:t>
            </w:r>
          </w:p>
        </w:tc>
        <w:tc>
          <w:tcPr>
            <w:tcW w:w="2398" w:type="dxa"/>
            <w:tcBorders>
              <w:top w:val="nil"/>
              <w:bottom w:val="single" w:sz="4" w:space="0" w:color="auto"/>
            </w:tcBorders>
          </w:tcPr>
          <w:p w:rsidR="00223C43" w:rsidRPr="00223C43" w:rsidRDefault="00223C43" w:rsidP="00F25662">
            <w:pPr>
              <w:tabs>
                <w:tab w:val="left" w:pos="900"/>
              </w:tabs>
              <w:spacing w:line="240" w:lineRule="auto"/>
              <w:jc w:val="center"/>
              <w:rPr>
                <w:rFonts w:cs="Times New Roman"/>
                <w:sz w:val="20"/>
                <w:szCs w:val="20"/>
              </w:rPr>
            </w:pPr>
            <w:r w:rsidRPr="00223C43">
              <w:rPr>
                <w:rFonts w:cs="Times New Roman"/>
                <w:sz w:val="20"/>
                <w:szCs w:val="20"/>
              </w:rPr>
              <w:t>6.7</w:t>
            </w:r>
          </w:p>
        </w:tc>
      </w:tr>
      <w:tr w:rsidR="00223C43" w:rsidRPr="00223C43" w:rsidTr="00F25662">
        <w:trPr>
          <w:jc w:val="center"/>
        </w:trPr>
        <w:tc>
          <w:tcPr>
            <w:tcW w:w="2525" w:type="dxa"/>
            <w:tcBorders>
              <w:top w:val="single" w:sz="4" w:space="0" w:color="auto"/>
              <w:bottom w:val="single" w:sz="4" w:space="0" w:color="auto"/>
            </w:tcBorders>
            <w:vAlign w:val="center"/>
          </w:tcPr>
          <w:p w:rsidR="00223C43" w:rsidRPr="00223C43" w:rsidRDefault="00223C43" w:rsidP="00F25662">
            <w:pPr>
              <w:tabs>
                <w:tab w:val="left" w:pos="900"/>
              </w:tabs>
              <w:spacing w:line="240" w:lineRule="auto"/>
              <w:rPr>
                <w:rFonts w:cs="Times New Roman"/>
                <w:b/>
                <w:sz w:val="20"/>
                <w:szCs w:val="20"/>
              </w:rPr>
            </w:pPr>
            <w:r w:rsidRPr="00223C43">
              <w:rPr>
                <w:rFonts w:cs="Times New Roman"/>
                <w:b/>
                <w:sz w:val="20"/>
                <w:szCs w:val="20"/>
              </w:rPr>
              <w:t>Total</w:t>
            </w:r>
          </w:p>
        </w:tc>
        <w:tc>
          <w:tcPr>
            <w:tcW w:w="2430" w:type="dxa"/>
            <w:tcBorders>
              <w:top w:val="single" w:sz="4" w:space="0" w:color="auto"/>
              <w:bottom w:val="single" w:sz="4" w:space="0" w:color="auto"/>
            </w:tcBorders>
          </w:tcPr>
          <w:p w:rsidR="00223C43" w:rsidRPr="00223C43" w:rsidRDefault="00223C43" w:rsidP="00F25662">
            <w:pPr>
              <w:tabs>
                <w:tab w:val="left" w:pos="900"/>
              </w:tabs>
              <w:spacing w:line="240" w:lineRule="auto"/>
              <w:jc w:val="center"/>
              <w:rPr>
                <w:rFonts w:cs="Times New Roman"/>
                <w:b/>
                <w:sz w:val="20"/>
                <w:szCs w:val="20"/>
              </w:rPr>
            </w:pPr>
            <w:r w:rsidRPr="00223C43">
              <w:rPr>
                <w:rFonts w:cs="Times New Roman"/>
                <w:b/>
                <w:sz w:val="20"/>
                <w:szCs w:val="20"/>
              </w:rPr>
              <w:t>30</w:t>
            </w:r>
          </w:p>
        </w:tc>
        <w:tc>
          <w:tcPr>
            <w:tcW w:w="2398" w:type="dxa"/>
            <w:tcBorders>
              <w:top w:val="single" w:sz="4" w:space="0" w:color="auto"/>
              <w:bottom w:val="single" w:sz="4" w:space="0" w:color="auto"/>
            </w:tcBorders>
          </w:tcPr>
          <w:p w:rsidR="00223C43" w:rsidRPr="00223C43" w:rsidRDefault="00223C43" w:rsidP="00F25662">
            <w:pPr>
              <w:tabs>
                <w:tab w:val="left" w:pos="900"/>
              </w:tabs>
              <w:spacing w:line="240" w:lineRule="auto"/>
              <w:jc w:val="center"/>
              <w:rPr>
                <w:rFonts w:cs="Times New Roman"/>
                <w:b/>
                <w:sz w:val="20"/>
                <w:szCs w:val="20"/>
              </w:rPr>
            </w:pPr>
            <w:r w:rsidRPr="00223C43">
              <w:rPr>
                <w:rFonts w:cs="Times New Roman"/>
                <w:b/>
                <w:sz w:val="20"/>
                <w:szCs w:val="20"/>
              </w:rPr>
              <w:t>100.0</w:t>
            </w:r>
          </w:p>
        </w:tc>
      </w:tr>
    </w:tbl>
    <w:p w:rsidR="00223C43" w:rsidRPr="00223C43" w:rsidRDefault="00223C43" w:rsidP="00223C43">
      <w:pPr>
        <w:autoSpaceDE w:val="0"/>
        <w:autoSpaceDN w:val="0"/>
        <w:adjustRightInd w:val="0"/>
        <w:spacing w:line="240" w:lineRule="auto"/>
        <w:rPr>
          <w:rFonts w:cs="Times New Roman"/>
          <w:sz w:val="20"/>
          <w:szCs w:val="20"/>
        </w:rPr>
      </w:pPr>
    </w:p>
    <w:p w:rsidR="00223C43" w:rsidRPr="00223C43" w:rsidRDefault="00223C43" w:rsidP="00223C43">
      <w:pPr>
        <w:autoSpaceDE w:val="0"/>
        <w:autoSpaceDN w:val="0"/>
        <w:adjustRightInd w:val="0"/>
        <w:spacing w:line="240" w:lineRule="auto"/>
        <w:rPr>
          <w:rFonts w:cs="Times New Roman"/>
          <w:sz w:val="20"/>
          <w:szCs w:val="20"/>
        </w:rPr>
      </w:pPr>
      <w:proofErr w:type="gramStart"/>
      <w:r w:rsidRPr="00223C43">
        <w:rPr>
          <w:rFonts w:cs="Times New Roman"/>
          <w:sz w:val="20"/>
          <w:szCs w:val="20"/>
        </w:rPr>
        <w:t xml:space="preserve">Berdasarkan tabel </w:t>
      </w:r>
      <w:r w:rsidRPr="00223C43">
        <w:rPr>
          <w:rFonts w:cs="Times New Roman"/>
          <w:sz w:val="20"/>
          <w:szCs w:val="20"/>
          <w:lang w:val="id-ID"/>
        </w:rPr>
        <w:t>2</w:t>
      </w:r>
      <w:r w:rsidRPr="00223C43">
        <w:rPr>
          <w:rFonts w:cs="Times New Roman"/>
          <w:sz w:val="20"/>
          <w:szCs w:val="20"/>
        </w:rPr>
        <w:t xml:space="preserve"> Menunjukkan bahwa pengetahuan responden paling banyak kategori baik sebanyak 28 responden (93.3%).</w:t>
      </w:r>
      <w:proofErr w:type="gramEnd"/>
      <w:r w:rsidRPr="00223C43">
        <w:rPr>
          <w:rFonts w:cs="Times New Roman"/>
          <w:sz w:val="20"/>
          <w:szCs w:val="20"/>
        </w:rPr>
        <w:t xml:space="preserve"> </w:t>
      </w:r>
    </w:p>
    <w:p w:rsidR="00223C43" w:rsidRPr="00223C43" w:rsidRDefault="00223C43" w:rsidP="00223C43">
      <w:pPr>
        <w:autoSpaceDE w:val="0"/>
        <w:autoSpaceDN w:val="0"/>
        <w:adjustRightInd w:val="0"/>
        <w:spacing w:line="240" w:lineRule="auto"/>
        <w:rPr>
          <w:rFonts w:cs="Times New Roman"/>
          <w:b/>
          <w:sz w:val="20"/>
          <w:szCs w:val="20"/>
        </w:rPr>
      </w:pPr>
    </w:p>
    <w:p w:rsidR="00223C43" w:rsidRPr="00223C43" w:rsidRDefault="00223C43" w:rsidP="00223C43">
      <w:pPr>
        <w:tabs>
          <w:tab w:val="left" w:pos="900"/>
        </w:tabs>
        <w:spacing w:line="240" w:lineRule="auto"/>
        <w:jc w:val="center"/>
        <w:rPr>
          <w:rFonts w:cs="Times New Roman"/>
          <w:sz w:val="20"/>
          <w:szCs w:val="20"/>
        </w:rPr>
      </w:pPr>
      <w:r w:rsidRPr="00223C43">
        <w:rPr>
          <w:rFonts w:cs="Times New Roman"/>
          <w:sz w:val="20"/>
          <w:szCs w:val="20"/>
        </w:rPr>
        <w:t xml:space="preserve">Tabel 3 Distribusi Responden Berdasarkan </w:t>
      </w:r>
      <w:r w:rsidRPr="00223C43">
        <w:rPr>
          <w:rFonts w:cs="Times New Roman"/>
          <w:sz w:val="20"/>
          <w:szCs w:val="20"/>
          <w:lang w:val="id-ID"/>
        </w:rPr>
        <w:t xml:space="preserve">tindakan </w:t>
      </w:r>
      <w:r w:rsidRPr="00223C43">
        <w:rPr>
          <w:rFonts w:cs="Times New Roman"/>
          <w:sz w:val="20"/>
          <w:szCs w:val="20"/>
        </w:rPr>
        <w:t xml:space="preserve">Perawat </w:t>
      </w:r>
      <w:proofErr w:type="gramStart"/>
      <w:r w:rsidRPr="00223C43">
        <w:rPr>
          <w:rFonts w:cs="Times New Roman"/>
          <w:sz w:val="20"/>
          <w:szCs w:val="20"/>
          <w:lang w:val="id-ID"/>
        </w:rPr>
        <w:t xml:space="preserve">melakukan </w:t>
      </w:r>
      <w:r w:rsidRPr="00223C43">
        <w:rPr>
          <w:rFonts w:cs="Times New Roman"/>
          <w:sz w:val="20"/>
          <w:szCs w:val="20"/>
        </w:rPr>
        <w:t xml:space="preserve"> Triage</w:t>
      </w:r>
      <w:proofErr w:type="gramEnd"/>
      <w:r w:rsidRPr="00223C43">
        <w:rPr>
          <w:rFonts w:cs="Times New Roman"/>
          <w:sz w:val="20"/>
          <w:szCs w:val="20"/>
        </w:rPr>
        <w:t xml:space="preserve"> COVID-19Di Instalasi Gawat Darurat (IGD) RSUD Prof Dr. W. Z. Johannes Kupang</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525"/>
        <w:gridCol w:w="2430"/>
        <w:gridCol w:w="2398"/>
      </w:tblGrid>
      <w:tr w:rsidR="00223C43" w:rsidRPr="00223C43" w:rsidTr="00F25662">
        <w:trPr>
          <w:jc w:val="center"/>
        </w:trPr>
        <w:tc>
          <w:tcPr>
            <w:tcW w:w="2525" w:type="dxa"/>
            <w:tcBorders>
              <w:bottom w:val="single" w:sz="4" w:space="0" w:color="auto"/>
            </w:tcBorders>
            <w:shd w:val="clear" w:color="auto" w:fill="BFBFBF"/>
          </w:tcPr>
          <w:p w:rsidR="00223C43" w:rsidRPr="00223C43" w:rsidRDefault="00223C43" w:rsidP="00F25662">
            <w:pPr>
              <w:tabs>
                <w:tab w:val="left" w:pos="900"/>
              </w:tabs>
              <w:spacing w:line="240" w:lineRule="auto"/>
              <w:jc w:val="center"/>
              <w:rPr>
                <w:rFonts w:cs="Times New Roman"/>
                <w:b/>
                <w:sz w:val="20"/>
                <w:szCs w:val="20"/>
              </w:rPr>
            </w:pPr>
            <w:r w:rsidRPr="00223C43">
              <w:rPr>
                <w:rFonts w:cs="Times New Roman"/>
                <w:b/>
                <w:sz w:val="20"/>
                <w:szCs w:val="20"/>
              </w:rPr>
              <w:t>Variabel</w:t>
            </w:r>
          </w:p>
        </w:tc>
        <w:tc>
          <w:tcPr>
            <w:tcW w:w="2430" w:type="dxa"/>
            <w:tcBorders>
              <w:bottom w:val="single" w:sz="4" w:space="0" w:color="auto"/>
            </w:tcBorders>
            <w:shd w:val="clear" w:color="auto" w:fill="BFBFBF"/>
          </w:tcPr>
          <w:p w:rsidR="00223C43" w:rsidRPr="00223C43" w:rsidRDefault="00223C43" w:rsidP="00F25662">
            <w:pPr>
              <w:tabs>
                <w:tab w:val="left" w:pos="900"/>
              </w:tabs>
              <w:spacing w:line="240" w:lineRule="auto"/>
              <w:jc w:val="center"/>
              <w:rPr>
                <w:rFonts w:cs="Times New Roman"/>
                <w:b/>
                <w:sz w:val="20"/>
                <w:szCs w:val="20"/>
              </w:rPr>
            </w:pPr>
            <w:r w:rsidRPr="00223C43">
              <w:rPr>
                <w:rFonts w:cs="Times New Roman"/>
                <w:b/>
                <w:sz w:val="20"/>
                <w:szCs w:val="20"/>
              </w:rPr>
              <w:t>Jumlah (n)</w:t>
            </w:r>
          </w:p>
        </w:tc>
        <w:tc>
          <w:tcPr>
            <w:tcW w:w="2398" w:type="dxa"/>
            <w:tcBorders>
              <w:bottom w:val="single" w:sz="4" w:space="0" w:color="auto"/>
            </w:tcBorders>
            <w:shd w:val="clear" w:color="auto" w:fill="BFBFBF"/>
          </w:tcPr>
          <w:p w:rsidR="00223C43" w:rsidRPr="00223C43" w:rsidRDefault="00223C43" w:rsidP="00F25662">
            <w:pPr>
              <w:tabs>
                <w:tab w:val="left" w:pos="900"/>
              </w:tabs>
              <w:spacing w:line="240" w:lineRule="auto"/>
              <w:jc w:val="center"/>
              <w:rPr>
                <w:rFonts w:cs="Times New Roman"/>
                <w:b/>
                <w:sz w:val="20"/>
                <w:szCs w:val="20"/>
              </w:rPr>
            </w:pPr>
            <w:proofErr w:type="gramStart"/>
            <w:r w:rsidRPr="00223C43">
              <w:rPr>
                <w:rFonts w:cs="Times New Roman"/>
                <w:b/>
                <w:sz w:val="20"/>
                <w:szCs w:val="20"/>
              </w:rPr>
              <w:t>Presentase(</w:t>
            </w:r>
            <w:proofErr w:type="gramEnd"/>
            <w:r w:rsidRPr="00223C43">
              <w:rPr>
                <w:rFonts w:cs="Times New Roman"/>
                <w:b/>
                <w:sz w:val="20"/>
                <w:szCs w:val="20"/>
              </w:rPr>
              <w:t>%)</w:t>
            </w:r>
          </w:p>
        </w:tc>
      </w:tr>
      <w:tr w:rsidR="00223C43" w:rsidRPr="00223C43" w:rsidTr="00F25662">
        <w:trPr>
          <w:jc w:val="center"/>
        </w:trPr>
        <w:tc>
          <w:tcPr>
            <w:tcW w:w="7353" w:type="dxa"/>
            <w:gridSpan w:val="3"/>
            <w:tcBorders>
              <w:bottom w:val="nil"/>
            </w:tcBorders>
            <w:vAlign w:val="center"/>
          </w:tcPr>
          <w:p w:rsidR="00223C43" w:rsidRPr="00223C43" w:rsidRDefault="00223C43" w:rsidP="00F25662">
            <w:pPr>
              <w:tabs>
                <w:tab w:val="left" w:pos="900"/>
              </w:tabs>
              <w:spacing w:line="240" w:lineRule="auto"/>
              <w:rPr>
                <w:rFonts w:cs="Times New Roman"/>
                <w:b/>
                <w:sz w:val="20"/>
                <w:szCs w:val="20"/>
              </w:rPr>
            </w:pPr>
            <w:r w:rsidRPr="00223C43">
              <w:rPr>
                <w:rFonts w:cs="Times New Roman"/>
                <w:b/>
                <w:sz w:val="20"/>
                <w:szCs w:val="20"/>
              </w:rPr>
              <w:t>Pengalaman</w:t>
            </w:r>
          </w:p>
        </w:tc>
      </w:tr>
      <w:tr w:rsidR="00223C43" w:rsidRPr="00223C43" w:rsidTr="00F25662">
        <w:trPr>
          <w:jc w:val="center"/>
        </w:trPr>
        <w:tc>
          <w:tcPr>
            <w:tcW w:w="2525" w:type="dxa"/>
            <w:tcBorders>
              <w:top w:val="nil"/>
              <w:bottom w:val="nil"/>
            </w:tcBorders>
            <w:vAlign w:val="center"/>
          </w:tcPr>
          <w:p w:rsidR="00223C43" w:rsidRPr="00223C43" w:rsidRDefault="00223C43" w:rsidP="00F25662">
            <w:pPr>
              <w:tabs>
                <w:tab w:val="left" w:pos="900"/>
              </w:tabs>
              <w:spacing w:line="240" w:lineRule="auto"/>
              <w:rPr>
                <w:rFonts w:cs="Times New Roman"/>
                <w:sz w:val="20"/>
                <w:szCs w:val="20"/>
              </w:rPr>
            </w:pPr>
            <w:r w:rsidRPr="00223C43">
              <w:rPr>
                <w:rFonts w:cs="Times New Roman"/>
                <w:sz w:val="20"/>
                <w:szCs w:val="20"/>
              </w:rPr>
              <w:t>Baik</w:t>
            </w:r>
          </w:p>
        </w:tc>
        <w:tc>
          <w:tcPr>
            <w:tcW w:w="2430" w:type="dxa"/>
            <w:tcBorders>
              <w:top w:val="nil"/>
              <w:bottom w:val="nil"/>
            </w:tcBorders>
            <w:vAlign w:val="center"/>
          </w:tcPr>
          <w:p w:rsidR="00223C43" w:rsidRPr="00223C43" w:rsidRDefault="00223C43" w:rsidP="00F25662">
            <w:pPr>
              <w:tabs>
                <w:tab w:val="left" w:pos="900"/>
              </w:tabs>
              <w:spacing w:line="240" w:lineRule="auto"/>
              <w:jc w:val="center"/>
              <w:rPr>
                <w:rFonts w:cs="Times New Roman"/>
                <w:sz w:val="20"/>
                <w:szCs w:val="20"/>
              </w:rPr>
            </w:pPr>
            <w:r w:rsidRPr="00223C43">
              <w:rPr>
                <w:rFonts w:cs="Times New Roman"/>
                <w:sz w:val="20"/>
                <w:szCs w:val="20"/>
              </w:rPr>
              <w:t>8</w:t>
            </w:r>
          </w:p>
        </w:tc>
        <w:tc>
          <w:tcPr>
            <w:tcW w:w="2398" w:type="dxa"/>
            <w:tcBorders>
              <w:top w:val="nil"/>
              <w:bottom w:val="nil"/>
            </w:tcBorders>
            <w:vAlign w:val="center"/>
          </w:tcPr>
          <w:p w:rsidR="00223C43" w:rsidRPr="00223C43" w:rsidRDefault="00223C43" w:rsidP="00F25662">
            <w:pPr>
              <w:tabs>
                <w:tab w:val="left" w:pos="900"/>
              </w:tabs>
              <w:spacing w:line="240" w:lineRule="auto"/>
              <w:jc w:val="center"/>
              <w:rPr>
                <w:rFonts w:cs="Times New Roman"/>
                <w:sz w:val="20"/>
                <w:szCs w:val="20"/>
              </w:rPr>
            </w:pPr>
            <w:r w:rsidRPr="00223C43">
              <w:rPr>
                <w:rFonts w:cs="Times New Roman"/>
                <w:sz w:val="20"/>
                <w:szCs w:val="20"/>
              </w:rPr>
              <w:t>26.7</w:t>
            </w:r>
          </w:p>
        </w:tc>
      </w:tr>
      <w:tr w:rsidR="00223C43" w:rsidRPr="00223C43" w:rsidTr="00F25662">
        <w:trPr>
          <w:jc w:val="center"/>
        </w:trPr>
        <w:tc>
          <w:tcPr>
            <w:tcW w:w="2525" w:type="dxa"/>
            <w:tcBorders>
              <w:top w:val="nil"/>
              <w:bottom w:val="nil"/>
            </w:tcBorders>
            <w:vAlign w:val="bottom"/>
          </w:tcPr>
          <w:p w:rsidR="00223C43" w:rsidRPr="00223C43" w:rsidRDefault="00223C43" w:rsidP="00F25662">
            <w:pPr>
              <w:tabs>
                <w:tab w:val="left" w:pos="900"/>
              </w:tabs>
              <w:spacing w:line="240" w:lineRule="auto"/>
              <w:rPr>
                <w:rFonts w:cs="Times New Roman"/>
                <w:sz w:val="20"/>
                <w:szCs w:val="20"/>
              </w:rPr>
            </w:pPr>
            <w:r w:rsidRPr="00223C43">
              <w:rPr>
                <w:rFonts w:cs="Times New Roman"/>
                <w:sz w:val="20"/>
                <w:szCs w:val="20"/>
              </w:rPr>
              <w:t>Cukup</w:t>
            </w:r>
          </w:p>
        </w:tc>
        <w:tc>
          <w:tcPr>
            <w:tcW w:w="2430" w:type="dxa"/>
            <w:tcBorders>
              <w:top w:val="nil"/>
              <w:bottom w:val="nil"/>
            </w:tcBorders>
            <w:vAlign w:val="center"/>
          </w:tcPr>
          <w:p w:rsidR="00223C43" w:rsidRPr="00223C43" w:rsidRDefault="00223C43" w:rsidP="00F25662">
            <w:pPr>
              <w:tabs>
                <w:tab w:val="left" w:pos="900"/>
              </w:tabs>
              <w:spacing w:line="240" w:lineRule="auto"/>
              <w:jc w:val="center"/>
              <w:rPr>
                <w:rFonts w:cs="Times New Roman"/>
                <w:sz w:val="20"/>
                <w:szCs w:val="20"/>
              </w:rPr>
            </w:pPr>
            <w:r w:rsidRPr="00223C43">
              <w:rPr>
                <w:rFonts w:cs="Times New Roman"/>
                <w:sz w:val="20"/>
                <w:szCs w:val="20"/>
              </w:rPr>
              <w:t>22</w:t>
            </w:r>
          </w:p>
        </w:tc>
        <w:tc>
          <w:tcPr>
            <w:tcW w:w="2398" w:type="dxa"/>
            <w:tcBorders>
              <w:top w:val="nil"/>
              <w:bottom w:val="nil"/>
            </w:tcBorders>
            <w:vAlign w:val="center"/>
          </w:tcPr>
          <w:p w:rsidR="00223C43" w:rsidRPr="00223C43" w:rsidRDefault="00223C43" w:rsidP="00F25662">
            <w:pPr>
              <w:tabs>
                <w:tab w:val="left" w:pos="900"/>
              </w:tabs>
              <w:spacing w:line="240" w:lineRule="auto"/>
              <w:jc w:val="center"/>
              <w:rPr>
                <w:rFonts w:cs="Times New Roman"/>
                <w:sz w:val="20"/>
                <w:szCs w:val="20"/>
              </w:rPr>
            </w:pPr>
            <w:r w:rsidRPr="00223C43">
              <w:rPr>
                <w:rFonts w:cs="Times New Roman"/>
                <w:sz w:val="20"/>
                <w:szCs w:val="20"/>
              </w:rPr>
              <w:t>73.3</w:t>
            </w:r>
          </w:p>
        </w:tc>
      </w:tr>
      <w:tr w:rsidR="00223C43" w:rsidRPr="00223C43" w:rsidTr="00F25662">
        <w:trPr>
          <w:jc w:val="center"/>
        </w:trPr>
        <w:tc>
          <w:tcPr>
            <w:tcW w:w="2525" w:type="dxa"/>
            <w:vAlign w:val="center"/>
          </w:tcPr>
          <w:p w:rsidR="00223C43" w:rsidRPr="00223C43" w:rsidRDefault="00223C43" w:rsidP="00F25662">
            <w:pPr>
              <w:tabs>
                <w:tab w:val="left" w:pos="900"/>
              </w:tabs>
              <w:spacing w:line="240" w:lineRule="auto"/>
              <w:rPr>
                <w:rFonts w:cs="Times New Roman"/>
                <w:b/>
                <w:sz w:val="20"/>
                <w:szCs w:val="20"/>
              </w:rPr>
            </w:pPr>
            <w:r w:rsidRPr="00223C43">
              <w:rPr>
                <w:rFonts w:cs="Times New Roman"/>
                <w:b/>
                <w:sz w:val="20"/>
                <w:szCs w:val="20"/>
              </w:rPr>
              <w:t>Total</w:t>
            </w:r>
          </w:p>
        </w:tc>
        <w:tc>
          <w:tcPr>
            <w:tcW w:w="2430" w:type="dxa"/>
            <w:vAlign w:val="center"/>
          </w:tcPr>
          <w:p w:rsidR="00223C43" w:rsidRPr="00223C43" w:rsidRDefault="00223C43" w:rsidP="00F25662">
            <w:pPr>
              <w:tabs>
                <w:tab w:val="left" w:pos="900"/>
              </w:tabs>
              <w:spacing w:line="240" w:lineRule="auto"/>
              <w:jc w:val="center"/>
              <w:rPr>
                <w:rFonts w:cs="Times New Roman"/>
                <w:b/>
                <w:sz w:val="20"/>
                <w:szCs w:val="20"/>
              </w:rPr>
            </w:pPr>
            <w:r w:rsidRPr="00223C43">
              <w:rPr>
                <w:rFonts w:cs="Times New Roman"/>
                <w:b/>
                <w:sz w:val="20"/>
                <w:szCs w:val="20"/>
              </w:rPr>
              <w:t>30</w:t>
            </w:r>
          </w:p>
        </w:tc>
        <w:tc>
          <w:tcPr>
            <w:tcW w:w="2398" w:type="dxa"/>
            <w:vAlign w:val="center"/>
          </w:tcPr>
          <w:p w:rsidR="00223C43" w:rsidRPr="00223C43" w:rsidRDefault="00223C43" w:rsidP="00F25662">
            <w:pPr>
              <w:tabs>
                <w:tab w:val="left" w:pos="900"/>
              </w:tabs>
              <w:spacing w:line="240" w:lineRule="auto"/>
              <w:jc w:val="center"/>
              <w:rPr>
                <w:rFonts w:cs="Times New Roman"/>
                <w:b/>
                <w:sz w:val="20"/>
                <w:szCs w:val="20"/>
              </w:rPr>
            </w:pPr>
            <w:r w:rsidRPr="00223C43">
              <w:rPr>
                <w:rFonts w:cs="Times New Roman"/>
                <w:b/>
                <w:sz w:val="20"/>
                <w:szCs w:val="20"/>
              </w:rPr>
              <w:t>100.0</w:t>
            </w:r>
          </w:p>
        </w:tc>
      </w:tr>
    </w:tbl>
    <w:p w:rsidR="00223C43" w:rsidRPr="00223C43" w:rsidRDefault="00223C43" w:rsidP="00223C43">
      <w:pPr>
        <w:autoSpaceDE w:val="0"/>
        <w:autoSpaceDN w:val="0"/>
        <w:adjustRightInd w:val="0"/>
        <w:spacing w:line="240" w:lineRule="auto"/>
        <w:jc w:val="center"/>
        <w:rPr>
          <w:rFonts w:cs="Times New Roman"/>
          <w:b/>
          <w:sz w:val="20"/>
          <w:szCs w:val="20"/>
        </w:rPr>
      </w:pPr>
    </w:p>
    <w:p w:rsidR="00223C43" w:rsidRPr="00223C43" w:rsidRDefault="00223C43" w:rsidP="00223C43">
      <w:pPr>
        <w:autoSpaceDE w:val="0"/>
        <w:autoSpaceDN w:val="0"/>
        <w:adjustRightInd w:val="0"/>
        <w:spacing w:line="240" w:lineRule="auto"/>
        <w:rPr>
          <w:rFonts w:cs="Times New Roman"/>
          <w:sz w:val="20"/>
          <w:szCs w:val="20"/>
        </w:rPr>
      </w:pPr>
      <w:r w:rsidRPr="00223C43">
        <w:rPr>
          <w:rFonts w:cs="Times New Roman"/>
          <w:sz w:val="20"/>
          <w:szCs w:val="20"/>
        </w:rPr>
        <w:t xml:space="preserve">Berdasarkan tabel </w:t>
      </w:r>
      <w:r w:rsidRPr="00223C43">
        <w:rPr>
          <w:rFonts w:cs="Times New Roman"/>
          <w:sz w:val="20"/>
          <w:szCs w:val="20"/>
          <w:lang w:val="id-ID"/>
        </w:rPr>
        <w:t>3</w:t>
      </w:r>
      <w:r w:rsidRPr="00223C43">
        <w:rPr>
          <w:rFonts w:cs="Times New Roman"/>
          <w:sz w:val="20"/>
          <w:szCs w:val="20"/>
        </w:rPr>
        <w:t xml:space="preserve"> </w:t>
      </w:r>
      <w:r w:rsidRPr="00223C43">
        <w:rPr>
          <w:rFonts w:cs="Times New Roman"/>
          <w:sz w:val="20"/>
          <w:szCs w:val="20"/>
          <w:lang w:val="id-ID"/>
        </w:rPr>
        <w:t>m</w:t>
      </w:r>
      <w:r w:rsidRPr="00223C43">
        <w:rPr>
          <w:rFonts w:cs="Times New Roman"/>
          <w:sz w:val="20"/>
          <w:szCs w:val="20"/>
        </w:rPr>
        <w:t xml:space="preserve">enunjukkan bahwa mayoritas responden mempunyai </w:t>
      </w:r>
      <w:proofErr w:type="gramStart"/>
      <w:r w:rsidRPr="00223C43">
        <w:rPr>
          <w:rFonts w:cs="Times New Roman"/>
          <w:sz w:val="20"/>
          <w:szCs w:val="20"/>
          <w:lang w:val="id-ID"/>
        </w:rPr>
        <w:t xml:space="preserve">tindakan </w:t>
      </w:r>
      <w:r w:rsidRPr="00223C43">
        <w:rPr>
          <w:rFonts w:cs="Times New Roman"/>
          <w:sz w:val="20"/>
          <w:szCs w:val="20"/>
        </w:rPr>
        <w:t xml:space="preserve"> dalam</w:t>
      </w:r>
      <w:proofErr w:type="gramEnd"/>
      <w:r w:rsidRPr="00223C43">
        <w:rPr>
          <w:rFonts w:cs="Times New Roman"/>
          <w:sz w:val="20"/>
          <w:szCs w:val="20"/>
        </w:rPr>
        <w:t xml:space="preserve"> kategori cukup sebanyak 22 responden (73.3%)</w:t>
      </w:r>
    </w:p>
    <w:p w:rsidR="00223C43" w:rsidRPr="00223C43" w:rsidRDefault="00223C43" w:rsidP="00223C43">
      <w:pPr>
        <w:autoSpaceDE w:val="0"/>
        <w:autoSpaceDN w:val="0"/>
        <w:adjustRightInd w:val="0"/>
        <w:spacing w:line="240" w:lineRule="auto"/>
        <w:rPr>
          <w:rFonts w:cs="Times New Roman"/>
          <w:b/>
          <w:sz w:val="20"/>
          <w:szCs w:val="20"/>
        </w:rPr>
      </w:pPr>
    </w:p>
    <w:p w:rsidR="00223C43" w:rsidRPr="00223C43" w:rsidRDefault="00223C43" w:rsidP="00223C43">
      <w:pPr>
        <w:autoSpaceDE w:val="0"/>
        <w:autoSpaceDN w:val="0"/>
        <w:adjustRightInd w:val="0"/>
        <w:spacing w:line="240" w:lineRule="auto"/>
        <w:jc w:val="center"/>
        <w:rPr>
          <w:rFonts w:cs="Times New Roman"/>
          <w:sz w:val="20"/>
          <w:szCs w:val="20"/>
        </w:rPr>
      </w:pPr>
      <w:r w:rsidRPr="00223C43">
        <w:rPr>
          <w:rFonts w:cs="Times New Roman"/>
          <w:sz w:val="20"/>
          <w:szCs w:val="20"/>
        </w:rPr>
        <w:t xml:space="preserve">Tabel 4 Analisis Hubungan Pengetahuan Dengan </w:t>
      </w:r>
      <w:proofErr w:type="gramStart"/>
      <w:r w:rsidRPr="00223C43">
        <w:rPr>
          <w:rFonts w:cs="Times New Roman"/>
          <w:sz w:val="20"/>
          <w:szCs w:val="20"/>
          <w:lang w:val="id-ID"/>
        </w:rPr>
        <w:t xml:space="preserve">tindakan </w:t>
      </w:r>
      <w:r w:rsidRPr="00223C43">
        <w:rPr>
          <w:rFonts w:cs="Times New Roman"/>
          <w:sz w:val="20"/>
          <w:szCs w:val="20"/>
        </w:rPr>
        <w:t xml:space="preserve"> Perawat</w:t>
      </w:r>
      <w:proofErr w:type="gramEnd"/>
      <w:r w:rsidRPr="00223C43">
        <w:rPr>
          <w:rFonts w:cs="Times New Roman"/>
          <w:sz w:val="20"/>
          <w:szCs w:val="20"/>
        </w:rPr>
        <w:t xml:space="preserve"> Melakukan Triage Pasien COVID-19Di Instalasi Gawat Darurat (IGD) RSUD Prof. Dr. W. Z. Johannes Kupang</w:t>
      </w:r>
    </w:p>
    <w:p w:rsidR="00223C43" w:rsidRPr="00223C43" w:rsidRDefault="00223C43" w:rsidP="00223C43">
      <w:pPr>
        <w:autoSpaceDE w:val="0"/>
        <w:autoSpaceDN w:val="0"/>
        <w:adjustRightInd w:val="0"/>
        <w:spacing w:line="240" w:lineRule="auto"/>
        <w:jc w:val="center"/>
        <w:rPr>
          <w:rFonts w:cs="Times New Roman"/>
          <w:sz w:val="20"/>
          <w:szCs w:val="20"/>
        </w:rPr>
      </w:pP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745"/>
        <w:gridCol w:w="1512"/>
        <w:gridCol w:w="1351"/>
        <w:gridCol w:w="88"/>
        <w:gridCol w:w="1206"/>
        <w:gridCol w:w="236"/>
        <w:gridCol w:w="1546"/>
        <w:gridCol w:w="236"/>
      </w:tblGrid>
      <w:tr w:rsidR="00223C43" w:rsidRPr="00223C43" w:rsidTr="00F25662">
        <w:tc>
          <w:tcPr>
            <w:tcW w:w="1745" w:type="dxa"/>
            <w:vMerge w:val="restart"/>
            <w:shd w:val="clear" w:color="auto" w:fill="BFBFBF"/>
            <w:vAlign w:val="center"/>
          </w:tcPr>
          <w:p w:rsidR="00223C43" w:rsidRPr="00223C43" w:rsidRDefault="00223C43" w:rsidP="00F25662">
            <w:pPr>
              <w:autoSpaceDE w:val="0"/>
              <w:autoSpaceDN w:val="0"/>
              <w:adjustRightInd w:val="0"/>
              <w:spacing w:line="240" w:lineRule="auto"/>
              <w:jc w:val="center"/>
              <w:rPr>
                <w:rFonts w:cs="Times New Roman"/>
                <w:b/>
                <w:sz w:val="20"/>
                <w:szCs w:val="20"/>
              </w:rPr>
            </w:pPr>
            <w:r w:rsidRPr="00223C43">
              <w:rPr>
                <w:rFonts w:cs="Times New Roman"/>
                <w:b/>
                <w:sz w:val="20"/>
                <w:szCs w:val="20"/>
              </w:rPr>
              <w:t>Pengetahuan</w:t>
            </w:r>
          </w:p>
        </w:tc>
        <w:tc>
          <w:tcPr>
            <w:tcW w:w="2863" w:type="dxa"/>
            <w:gridSpan w:val="2"/>
            <w:shd w:val="clear" w:color="auto" w:fill="BFBFBF"/>
            <w:vAlign w:val="center"/>
          </w:tcPr>
          <w:p w:rsidR="00223C43" w:rsidRPr="00223C43" w:rsidRDefault="00223C43" w:rsidP="00F25662">
            <w:pPr>
              <w:autoSpaceDE w:val="0"/>
              <w:autoSpaceDN w:val="0"/>
              <w:adjustRightInd w:val="0"/>
              <w:spacing w:line="240" w:lineRule="auto"/>
              <w:jc w:val="center"/>
              <w:rPr>
                <w:rFonts w:cs="Times New Roman"/>
                <w:b/>
                <w:sz w:val="20"/>
                <w:szCs w:val="20"/>
              </w:rPr>
            </w:pPr>
            <w:r w:rsidRPr="00223C43">
              <w:rPr>
                <w:rFonts w:cs="Times New Roman"/>
                <w:b/>
                <w:sz w:val="20"/>
                <w:szCs w:val="20"/>
              </w:rPr>
              <w:t xml:space="preserve">     Pengalaman</w:t>
            </w:r>
          </w:p>
        </w:tc>
        <w:tc>
          <w:tcPr>
            <w:tcW w:w="1530" w:type="dxa"/>
            <w:gridSpan w:val="3"/>
            <w:vMerge w:val="restart"/>
            <w:shd w:val="clear" w:color="auto" w:fill="BFBFBF"/>
            <w:vAlign w:val="center"/>
          </w:tcPr>
          <w:p w:rsidR="00223C43" w:rsidRPr="00223C43" w:rsidRDefault="00223C43" w:rsidP="00F25662">
            <w:pPr>
              <w:autoSpaceDE w:val="0"/>
              <w:autoSpaceDN w:val="0"/>
              <w:adjustRightInd w:val="0"/>
              <w:spacing w:line="240" w:lineRule="auto"/>
              <w:jc w:val="center"/>
              <w:rPr>
                <w:rFonts w:cs="Times New Roman"/>
                <w:b/>
                <w:sz w:val="20"/>
                <w:szCs w:val="20"/>
              </w:rPr>
            </w:pPr>
            <w:r w:rsidRPr="00223C43">
              <w:rPr>
                <w:rFonts w:cs="Times New Roman"/>
                <w:b/>
                <w:sz w:val="20"/>
                <w:szCs w:val="20"/>
              </w:rPr>
              <w:t>Total</w:t>
            </w:r>
          </w:p>
        </w:tc>
        <w:tc>
          <w:tcPr>
            <w:tcW w:w="1782" w:type="dxa"/>
            <w:gridSpan w:val="2"/>
            <w:vMerge w:val="restart"/>
            <w:shd w:val="clear" w:color="auto" w:fill="BFBFBF"/>
            <w:vAlign w:val="center"/>
          </w:tcPr>
          <w:p w:rsidR="00223C43" w:rsidRPr="00223C43" w:rsidRDefault="00223C43" w:rsidP="00F25662">
            <w:pPr>
              <w:autoSpaceDE w:val="0"/>
              <w:autoSpaceDN w:val="0"/>
              <w:adjustRightInd w:val="0"/>
              <w:spacing w:line="240" w:lineRule="auto"/>
              <w:jc w:val="center"/>
              <w:rPr>
                <w:rFonts w:cs="Times New Roman"/>
                <w:b/>
                <w:sz w:val="20"/>
                <w:szCs w:val="20"/>
              </w:rPr>
            </w:pPr>
            <w:r w:rsidRPr="00223C43">
              <w:rPr>
                <w:rFonts w:cs="Times New Roman"/>
                <w:b/>
                <w:i/>
                <w:sz w:val="20"/>
                <w:szCs w:val="20"/>
              </w:rPr>
              <w:t>P</w:t>
            </w:r>
            <w:r w:rsidRPr="00223C43">
              <w:rPr>
                <w:rFonts w:cs="Times New Roman"/>
                <w:b/>
                <w:sz w:val="20"/>
                <w:szCs w:val="20"/>
              </w:rPr>
              <w:t xml:space="preserve"> value</w:t>
            </w:r>
          </w:p>
        </w:tc>
      </w:tr>
      <w:tr w:rsidR="00223C43" w:rsidRPr="00223C43" w:rsidTr="00F25662">
        <w:tc>
          <w:tcPr>
            <w:tcW w:w="1745" w:type="dxa"/>
            <w:vMerge/>
            <w:tcBorders>
              <w:bottom w:val="single" w:sz="4" w:space="0" w:color="auto"/>
            </w:tcBorders>
          </w:tcPr>
          <w:p w:rsidR="00223C43" w:rsidRPr="00223C43" w:rsidRDefault="00223C43" w:rsidP="00F25662">
            <w:pPr>
              <w:autoSpaceDE w:val="0"/>
              <w:autoSpaceDN w:val="0"/>
              <w:adjustRightInd w:val="0"/>
              <w:spacing w:line="240" w:lineRule="auto"/>
              <w:rPr>
                <w:rFonts w:cs="Times New Roman"/>
                <w:sz w:val="20"/>
                <w:szCs w:val="20"/>
              </w:rPr>
            </w:pPr>
          </w:p>
        </w:tc>
        <w:tc>
          <w:tcPr>
            <w:tcW w:w="1512" w:type="dxa"/>
            <w:tcBorders>
              <w:bottom w:val="single" w:sz="4" w:space="0" w:color="auto"/>
            </w:tcBorders>
            <w:shd w:val="clear" w:color="auto" w:fill="BFBFBF"/>
            <w:vAlign w:val="center"/>
          </w:tcPr>
          <w:p w:rsidR="00223C43" w:rsidRPr="00223C43" w:rsidRDefault="00223C43" w:rsidP="00F25662">
            <w:pPr>
              <w:autoSpaceDE w:val="0"/>
              <w:autoSpaceDN w:val="0"/>
              <w:adjustRightInd w:val="0"/>
              <w:spacing w:line="240" w:lineRule="auto"/>
              <w:jc w:val="center"/>
              <w:rPr>
                <w:rFonts w:cs="Times New Roman"/>
                <w:b/>
                <w:sz w:val="20"/>
                <w:szCs w:val="20"/>
              </w:rPr>
            </w:pPr>
            <w:r w:rsidRPr="00223C43">
              <w:rPr>
                <w:rFonts w:cs="Times New Roman"/>
                <w:b/>
                <w:sz w:val="20"/>
                <w:szCs w:val="20"/>
              </w:rPr>
              <w:t>Baik</w:t>
            </w:r>
          </w:p>
        </w:tc>
        <w:tc>
          <w:tcPr>
            <w:tcW w:w="1351" w:type="dxa"/>
            <w:tcBorders>
              <w:bottom w:val="single" w:sz="4" w:space="0" w:color="auto"/>
            </w:tcBorders>
            <w:shd w:val="clear" w:color="auto" w:fill="BFBFBF"/>
            <w:vAlign w:val="center"/>
          </w:tcPr>
          <w:p w:rsidR="00223C43" w:rsidRPr="00223C43" w:rsidRDefault="00223C43" w:rsidP="00F25662">
            <w:pPr>
              <w:autoSpaceDE w:val="0"/>
              <w:autoSpaceDN w:val="0"/>
              <w:adjustRightInd w:val="0"/>
              <w:spacing w:line="240" w:lineRule="auto"/>
              <w:jc w:val="center"/>
              <w:rPr>
                <w:rFonts w:cs="Times New Roman"/>
                <w:b/>
                <w:sz w:val="20"/>
                <w:szCs w:val="20"/>
              </w:rPr>
            </w:pPr>
            <w:r w:rsidRPr="00223C43">
              <w:rPr>
                <w:rFonts w:cs="Times New Roman"/>
                <w:b/>
                <w:sz w:val="20"/>
                <w:szCs w:val="20"/>
              </w:rPr>
              <w:t>Cukup</w:t>
            </w:r>
          </w:p>
        </w:tc>
        <w:tc>
          <w:tcPr>
            <w:tcW w:w="1530" w:type="dxa"/>
            <w:gridSpan w:val="3"/>
            <w:vMerge/>
            <w:tcBorders>
              <w:bottom w:val="single" w:sz="4" w:space="0" w:color="auto"/>
            </w:tcBorders>
          </w:tcPr>
          <w:p w:rsidR="00223C43" w:rsidRPr="00223C43" w:rsidRDefault="00223C43" w:rsidP="00F25662">
            <w:pPr>
              <w:autoSpaceDE w:val="0"/>
              <w:autoSpaceDN w:val="0"/>
              <w:adjustRightInd w:val="0"/>
              <w:spacing w:line="240" w:lineRule="auto"/>
              <w:rPr>
                <w:rFonts w:cs="Times New Roman"/>
                <w:sz w:val="20"/>
                <w:szCs w:val="20"/>
              </w:rPr>
            </w:pPr>
          </w:p>
        </w:tc>
        <w:tc>
          <w:tcPr>
            <w:tcW w:w="1782" w:type="dxa"/>
            <w:gridSpan w:val="2"/>
            <w:vMerge/>
          </w:tcPr>
          <w:p w:rsidR="00223C43" w:rsidRPr="00223C43" w:rsidRDefault="00223C43" w:rsidP="00F25662">
            <w:pPr>
              <w:autoSpaceDE w:val="0"/>
              <w:autoSpaceDN w:val="0"/>
              <w:adjustRightInd w:val="0"/>
              <w:spacing w:line="240" w:lineRule="auto"/>
              <w:rPr>
                <w:rFonts w:cs="Times New Roman"/>
                <w:sz w:val="20"/>
                <w:szCs w:val="20"/>
              </w:rPr>
            </w:pPr>
          </w:p>
        </w:tc>
      </w:tr>
      <w:tr w:rsidR="00223C43" w:rsidRPr="00223C43" w:rsidTr="00F25662">
        <w:tc>
          <w:tcPr>
            <w:tcW w:w="1745" w:type="dxa"/>
            <w:tcBorders>
              <w:bottom w:val="nil"/>
            </w:tcBorders>
            <w:shd w:val="clear" w:color="auto" w:fill="BFBFBF"/>
          </w:tcPr>
          <w:p w:rsidR="00223C43" w:rsidRPr="00223C43" w:rsidRDefault="00223C43" w:rsidP="00F25662">
            <w:pPr>
              <w:autoSpaceDE w:val="0"/>
              <w:autoSpaceDN w:val="0"/>
              <w:adjustRightInd w:val="0"/>
              <w:spacing w:line="240" w:lineRule="auto"/>
              <w:rPr>
                <w:rFonts w:cs="Times New Roman"/>
                <w:b/>
                <w:sz w:val="20"/>
                <w:szCs w:val="20"/>
              </w:rPr>
            </w:pPr>
            <w:r w:rsidRPr="00223C43">
              <w:rPr>
                <w:rFonts w:cs="Times New Roman"/>
                <w:b/>
                <w:sz w:val="20"/>
                <w:szCs w:val="20"/>
              </w:rPr>
              <w:t>Baik</w:t>
            </w:r>
          </w:p>
        </w:tc>
        <w:tc>
          <w:tcPr>
            <w:tcW w:w="1512" w:type="dxa"/>
            <w:tcBorders>
              <w:bottom w:val="nil"/>
            </w:tcBorders>
            <w:vAlign w:val="center"/>
          </w:tcPr>
          <w:p w:rsidR="00223C43" w:rsidRPr="00223C43" w:rsidRDefault="00223C43" w:rsidP="00F25662">
            <w:pPr>
              <w:autoSpaceDE w:val="0"/>
              <w:autoSpaceDN w:val="0"/>
              <w:adjustRightInd w:val="0"/>
              <w:spacing w:line="240" w:lineRule="auto"/>
              <w:jc w:val="center"/>
              <w:rPr>
                <w:rFonts w:cs="Times New Roman"/>
                <w:sz w:val="20"/>
                <w:szCs w:val="20"/>
              </w:rPr>
            </w:pPr>
            <w:r w:rsidRPr="00223C43">
              <w:rPr>
                <w:rFonts w:cs="Times New Roman"/>
                <w:sz w:val="20"/>
                <w:szCs w:val="20"/>
              </w:rPr>
              <w:t>7</w:t>
            </w:r>
          </w:p>
        </w:tc>
        <w:tc>
          <w:tcPr>
            <w:tcW w:w="1351" w:type="dxa"/>
            <w:tcBorders>
              <w:bottom w:val="nil"/>
            </w:tcBorders>
            <w:vAlign w:val="center"/>
          </w:tcPr>
          <w:p w:rsidR="00223C43" w:rsidRPr="00223C43" w:rsidRDefault="00223C43" w:rsidP="00F25662">
            <w:pPr>
              <w:autoSpaceDE w:val="0"/>
              <w:autoSpaceDN w:val="0"/>
              <w:adjustRightInd w:val="0"/>
              <w:spacing w:line="240" w:lineRule="auto"/>
              <w:jc w:val="center"/>
              <w:rPr>
                <w:rFonts w:cs="Times New Roman"/>
                <w:sz w:val="20"/>
                <w:szCs w:val="20"/>
              </w:rPr>
            </w:pPr>
            <w:r w:rsidRPr="00223C43">
              <w:rPr>
                <w:rFonts w:cs="Times New Roman"/>
                <w:sz w:val="20"/>
                <w:szCs w:val="20"/>
              </w:rPr>
              <w:t>21</w:t>
            </w:r>
          </w:p>
        </w:tc>
        <w:tc>
          <w:tcPr>
            <w:tcW w:w="1530" w:type="dxa"/>
            <w:gridSpan w:val="3"/>
            <w:tcBorders>
              <w:bottom w:val="nil"/>
            </w:tcBorders>
            <w:vAlign w:val="center"/>
          </w:tcPr>
          <w:p w:rsidR="00223C43" w:rsidRPr="00223C43" w:rsidRDefault="00223C43" w:rsidP="00F25662">
            <w:pPr>
              <w:autoSpaceDE w:val="0"/>
              <w:autoSpaceDN w:val="0"/>
              <w:adjustRightInd w:val="0"/>
              <w:spacing w:line="240" w:lineRule="auto"/>
              <w:jc w:val="center"/>
              <w:rPr>
                <w:rFonts w:cs="Times New Roman"/>
                <w:sz w:val="20"/>
                <w:szCs w:val="20"/>
              </w:rPr>
            </w:pPr>
            <w:r w:rsidRPr="00223C43">
              <w:rPr>
                <w:rFonts w:cs="Times New Roman"/>
                <w:sz w:val="20"/>
                <w:szCs w:val="20"/>
              </w:rPr>
              <w:t>28</w:t>
            </w:r>
          </w:p>
        </w:tc>
        <w:tc>
          <w:tcPr>
            <w:tcW w:w="1782" w:type="dxa"/>
            <w:gridSpan w:val="2"/>
            <w:vMerge w:val="restart"/>
            <w:vAlign w:val="center"/>
          </w:tcPr>
          <w:p w:rsidR="00223C43" w:rsidRPr="00223C43" w:rsidRDefault="00223C43" w:rsidP="00F25662">
            <w:pPr>
              <w:autoSpaceDE w:val="0"/>
              <w:autoSpaceDN w:val="0"/>
              <w:adjustRightInd w:val="0"/>
              <w:spacing w:line="240" w:lineRule="auto"/>
              <w:jc w:val="center"/>
              <w:rPr>
                <w:rFonts w:cs="Times New Roman"/>
                <w:sz w:val="20"/>
                <w:szCs w:val="20"/>
                <w:lang w:val="id-ID"/>
              </w:rPr>
            </w:pPr>
            <w:r w:rsidRPr="00223C43">
              <w:rPr>
                <w:rFonts w:cs="Times New Roman"/>
                <w:sz w:val="20"/>
                <w:szCs w:val="20"/>
              </w:rPr>
              <w:t>0.</w:t>
            </w:r>
            <w:r w:rsidRPr="00223C43">
              <w:rPr>
                <w:rFonts w:cs="Times New Roman"/>
                <w:sz w:val="20"/>
                <w:szCs w:val="20"/>
                <w:lang w:val="id-ID"/>
              </w:rPr>
              <w:t>003</w:t>
            </w:r>
          </w:p>
        </w:tc>
      </w:tr>
      <w:tr w:rsidR="00223C43" w:rsidRPr="00223C43" w:rsidTr="00F25662">
        <w:tc>
          <w:tcPr>
            <w:tcW w:w="1745" w:type="dxa"/>
            <w:tcBorders>
              <w:top w:val="nil"/>
            </w:tcBorders>
            <w:shd w:val="clear" w:color="auto" w:fill="BFBFBF"/>
          </w:tcPr>
          <w:p w:rsidR="00223C43" w:rsidRPr="00223C43" w:rsidRDefault="00223C43" w:rsidP="00F25662">
            <w:pPr>
              <w:autoSpaceDE w:val="0"/>
              <w:autoSpaceDN w:val="0"/>
              <w:adjustRightInd w:val="0"/>
              <w:spacing w:line="240" w:lineRule="auto"/>
              <w:rPr>
                <w:rFonts w:cs="Times New Roman"/>
                <w:b/>
                <w:sz w:val="20"/>
                <w:szCs w:val="20"/>
              </w:rPr>
            </w:pPr>
            <w:r w:rsidRPr="00223C43">
              <w:rPr>
                <w:rFonts w:cs="Times New Roman"/>
                <w:b/>
                <w:sz w:val="20"/>
                <w:szCs w:val="20"/>
              </w:rPr>
              <w:t>Cukup</w:t>
            </w:r>
          </w:p>
        </w:tc>
        <w:tc>
          <w:tcPr>
            <w:tcW w:w="1512" w:type="dxa"/>
            <w:tcBorders>
              <w:top w:val="nil"/>
            </w:tcBorders>
            <w:vAlign w:val="center"/>
          </w:tcPr>
          <w:p w:rsidR="00223C43" w:rsidRPr="00223C43" w:rsidRDefault="00223C43" w:rsidP="00F25662">
            <w:pPr>
              <w:autoSpaceDE w:val="0"/>
              <w:autoSpaceDN w:val="0"/>
              <w:adjustRightInd w:val="0"/>
              <w:spacing w:line="240" w:lineRule="auto"/>
              <w:jc w:val="center"/>
              <w:rPr>
                <w:rFonts w:cs="Times New Roman"/>
                <w:sz w:val="20"/>
                <w:szCs w:val="20"/>
              </w:rPr>
            </w:pPr>
            <w:r w:rsidRPr="00223C43">
              <w:rPr>
                <w:rFonts w:cs="Times New Roman"/>
                <w:sz w:val="20"/>
                <w:szCs w:val="20"/>
              </w:rPr>
              <w:t>1</w:t>
            </w:r>
          </w:p>
        </w:tc>
        <w:tc>
          <w:tcPr>
            <w:tcW w:w="1351" w:type="dxa"/>
            <w:tcBorders>
              <w:top w:val="nil"/>
            </w:tcBorders>
            <w:vAlign w:val="center"/>
          </w:tcPr>
          <w:p w:rsidR="00223C43" w:rsidRPr="00223C43" w:rsidRDefault="00223C43" w:rsidP="00F25662">
            <w:pPr>
              <w:autoSpaceDE w:val="0"/>
              <w:autoSpaceDN w:val="0"/>
              <w:adjustRightInd w:val="0"/>
              <w:spacing w:line="240" w:lineRule="auto"/>
              <w:jc w:val="center"/>
              <w:rPr>
                <w:rFonts w:cs="Times New Roman"/>
                <w:sz w:val="20"/>
                <w:szCs w:val="20"/>
              </w:rPr>
            </w:pPr>
            <w:r w:rsidRPr="00223C43">
              <w:rPr>
                <w:rFonts w:cs="Times New Roman"/>
                <w:sz w:val="20"/>
                <w:szCs w:val="20"/>
              </w:rPr>
              <w:t>1</w:t>
            </w:r>
          </w:p>
        </w:tc>
        <w:tc>
          <w:tcPr>
            <w:tcW w:w="1530" w:type="dxa"/>
            <w:gridSpan w:val="3"/>
            <w:tcBorders>
              <w:top w:val="nil"/>
            </w:tcBorders>
            <w:vAlign w:val="center"/>
          </w:tcPr>
          <w:p w:rsidR="00223C43" w:rsidRPr="00223C43" w:rsidRDefault="00223C43" w:rsidP="00F25662">
            <w:pPr>
              <w:autoSpaceDE w:val="0"/>
              <w:autoSpaceDN w:val="0"/>
              <w:adjustRightInd w:val="0"/>
              <w:spacing w:line="240" w:lineRule="auto"/>
              <w:jc w:val="center"/>
              <w:rPr>
                <w:rFonts w:cs="Times New Roman"/>
                <w:sz w:val="20"/>
                <w:szCs w:val="20"/>
              </w:rPr>
            </w:pPr>
            <w:r w:rsidRPr="00223C43">
              <w:rPr>
                <w:rFonts w:cs="Times New Roman"/>
                <w:sz w:val="20"/>
                <w:szCs w:val="20"/>
              </w:rPr>
              <w:t>2</w:t>
            </w:r>
          </w:p>
        </w:tc>
        <w:tc>
          <w:tcPr>
            <w:tcW w:w="1782" w:type="dxa"/>
            <w:gridSpan w:val="2"/>
            <w:vMerge/>
            <w:vAlign w:val="center"/>
          </w:tcPr>
          <w:p w:rsidR="00223C43" w:rsidRPr="00223C43" w:rsidRDefault="00223C43" w:rsidP="00F25662">
            <w:pPr>
              <w:autoSpaceDE w:val="0"/>
              <w:autoSpaceDN w:val="0"/>
              <w:adjustRightInd w:val="0"/>
              <w:spacing w:line="240" w:lineRule="auto"/>
              <w:jc w:val="center"/>
              <w:rPr>
                <w:rFonts w:cs="Times New Roman"/>
                <w:sz w:val="20"/>
                <w:szCs w:val="20"/>
              </w:rPr>
            </w:pPr>
          </w:p>
        </w:tc>
      </w:tr>
      <w:tr w:rsidR="00223C43" w:rsidRPr="00223C43" w:rsidTr="00F25662">
        <w:trPr>
          <w:gridAfter w:val="1"/>
          <w:wAfter w:w="236" w:type="dxa"/>
        </w:trPr>
        <w:tc>
          <w:tcPr>
            <w:tcW w:w="1745" w:type="dxa"/>
            <w:shd w:val="clear" w:color="auto" w:fill="BFBFBF"/>
          </w:tcPr>
          <w:p w:rsidR="00223C43" w:rsidRPr="00223C43" w:rsidRDefault="00223C43" w:rsidP="00F25662">
            <w:pPr>
              <w:autoSpaceDE w:val="0"/>
              <w:autoSpaceDN w:val="0"/>
              <w:adjustRightInd w:val="0"/>
              <w:spacing w:line="240" w:lineRule="auto"/>
              <w:rPr>
                <w:rFonts w:cs="Times New Roman"/>
                <w:b/>
                <w:sz w:val="20"/>
                <w:szCs w:val="20"/>
              </w:rPr>
            </w:pPr>
            <w:r w:rsidRPr="00223C43">
              <w:rPr>
                <w:rFonts w:cs="Times New Roman"/>
                <w:b/>
                <w:sz w:val="20"/>
                <w:szCs w:val="20"/>
              </w:rPr>
              <w:t xml:space="preserve">Total </w:t>
            </w:r>
          </w:p>
        </w:tc>
        <w:tc>
          <w:tcPr>
            <w:tcW w:w="1512" w:type="dxa"/>
            <w:vAlign w:val="center"/>
          </w:tcPr>
          <w:p w:rsidR="00223C43" w:rsidRPr="00223C43" w:rsidRDefault="00223C43" w:rsidP="00F25662">
            <w:pPr>
              <w:autoSpaceDE w:val="0"/>
              <w:autoSpaceDN w:val="0"/>
              <w:adjustRightInd w:val="0"/>
              <w:spacing w:line="240" w:lineRule="auto"/>
              <w:jc w:val="center"/>
              <w:rPr>
                <w:rFonts w:cs="Times New Roman"/>
                <w:sz w:val="20"/>
                <w:szCs w:val="20"/>
              </w:rPr>
            </w:pPr>
            <w:r w:rsidRPr="00223C43">
              <w:rPr>
                <w:rFonts w:cs="Times New Roman"/>
                <w:sz w:val="20"/>
                <w:szCs w:val="20"/>
              </w:rPr>
              <w:t>8</w:t>
            </w:r>
          </w:p>
        </w:tc>
        <w:tc>
          <w:tcPr>
            <w:tcW w:w="1439" w:type="dxa"/>
            <w:gridSpan w:val="2"/>
            <w:vAlign w:val="center"/>
          </w:tcPr>
          <w:p w:rsidR="00223C43" w:rsidRPr="00223C43" w:rsidRDefault="00223C43" w:rsidP="00F25662">
            <w:pPr>
              <w:autoSpaceDE w:val="0"/>
              <w:autoSpaceDN w:val="0"/>
              <w:adjustRightInd w:val="0"/>
              <w:spacing w:line="240" w:lineRule="auto"/>
              <w:jc w:val="center"/>
              <w:rPr>
                <w:rFonts w:cs="Times New Roman"/>
                <w:sz w:val="20"/>
                <w:szCs w:val="20"/>
              </w:rPr>
            </w:pPr>
            <w:r w:rsidRPr="00223C43">
              <w:rPr>
                <w:rFonts w:cs="Times New Roman"/>
                <w:sz w:val="20"/>
                <w:szCs w:val="20"/>
              </w:rPr>
              <w:t>22</w:t>
            </w:r>
          </w:p>
        </w:tc>
        <w:tc>
          <w:tcPr>
            <w:tcW w:w="1206" w:type="dxa"/>
            <w:vAlign w:val="center"/>
          </w:tcPr>
          <w:p w:rsidR="00223C43" w:rsidRPr="00223C43" w:rsidRDefault="00223C43" w:rsidP="00F25662">
            <w:pPr>
              <w:autoSpaceDE w:val="0"/>
              <w:autoSpaceDN w:val="0"/>
              <w:adjustRightInd w:val="0"/>
              <w:spacing w:line="240" w:lineRule="auto"/>
              <w:jc w:val="center"/>
              <w:rPr>
                <w:rFonts w:cs="Times New Roman"/>
                <w:sz w:val="20"/>
                <w:szCs w:val="20"/>
              </w:rPr>
            </w:pPr>
            <w:r w:rsidRPr="00223C43">
              <w:rPr>
                <w:rFonts w:cs="Times New Roman"/>
                <w:sz w:val="20"/>
                <w:szCs w:val="20"/>
              </w:rPr>
              <w:t>30</w:t>
            </w:r>
          </w:p>
        </w:tc>
        <w:tc>
          <w:tcPr>
            <w:tcW w:w="1782" w:type="dxa"/>
            <w:gridSpan w:val="2"/>
            <w:vAlign w:val="center"/>
          </w:tcPr>
          <w:p w:rsidR="00223C43" w:rsidRPr="00223C43" w:rsidRDefault="00223C43" w:rsidP="00F25662">
            <w:pPr>
              <w:autoSpaceDE w:val="0"/>
              <w:autoSpaceDN w:val="0"/>
              <w:adjustRightInd w:val="0"/>
              <w:spacing w:line="240" w:lineRule="auto"/>
              <w:jc w:val="center"/>
              <w:rPr>
                <w:rFonts w:cs="Times New Roman"/>
                <w:sz w:val="20"/>
                <w:szCs w:val="20"/>
                <w:lang w:val="id-ID"/>
              </w:rPr>
            </w:pPr>
            <w:r w:rsidRPr="00223C43">
              <w:rPr>
                <w:rFonts w:cs="Times New Roman"/>
                <w:sz w:val="20"/>
                <w:szCs w:val="20"/>
              </w:rPr>
              <w:t xml:space="preserve">       0.</w:t>
            </w:r>
            <w:r w:rsidRPr="00223C43">
              <w:rPr>
                <w:rFonts w:cs="Times New Roman"/>
                <w:sz w:val="20"/>
                <w:szCs w:val="20"/>
                <w:lang w:val="id-ID"/>
              </w:rPr>
              <w:t>003</w:t>
            </w:r>
          </w:p>
        </w:tc>
      </w:tr>
    </w:tbl>
    <w:p w:rsidR="00223C43" w:rsidRPr="00223C43" w:rsidRDefault="00223C43" w:rsidP="00223C43">
      <w:pPr>
        <w:autoSpaceDE w:val="0"/>
        <w:autoSpaceDN w:val="0"/>
        <w:adjustRightInd w:val="0"/>
        <w:spacing w:line="240" w:lineRule="auto"/>
        <w:rPr>
          <w:rFonts w:cs="Times New Roman"/>
          <w:sz w:val="20"/>
          <w:szCs w:val="20"/>
        </w:rPr>
      </w:pPr>
    </w:p>
    <w:p w:rsidR="00223C43" w:rsidRPr="00223C43" w:rsidRDefault="00223C43" w:rsidP="00223C43">
      <w:pPr>
        <w:pStyle w:val="ListParagraph"/>
        <w:tabs>
          <w:tab w:val="left" w:pos="851"/>
        </w:tabs>
        <w:spacing w:after="0" w:line="240" w:lineRule="auto"/>
        <w:ind w:left="0" w:firstLine="993"/>
        <w:jc w:val="both"/>
        <w:rPr>
          <w:sz w:val="20"/>
          <w:szCs w:val="20"/>
          <w:lang w:val="id-ID"/>
        </w:rPr>
      </w:pPr>
      <w:r w:rsidRPr="00223C43">
        <w:rPr>
          <w:sz w:val="20"/>
          <w:szCs w:val="20"/>
        </w:rPr>
        <w:t xml:space="preserve">Berdasarkan Tabel 4 </w:t>
      </w:r>
      <w:r w:rsidRPr="00223C43">
        <w:rPr>
          <w:sz w:val="20"/>
          <w:szCs w:val="20"/>
          <w:lang w:val="id-ID"/>
        </w:rPr>
        <w:t>m</w:t>
      </w:r>
      <w:r w:rsidRPr="00223C43">
        <w:rPr>
          <w:sz w:val="20"/>
          <w:szCs w:val="20"/>
        </w:rPr>
        <w:t xml:space="preserve">enunjukkan bahwa </w:t>
      </w:r>
      <w:r w:rsidRPr="00223C43">
        <w:rPr>
          <w:sz w:val="20"/>
          <w:szCs w:val="20"/>
          <w:lang w:val="id-ID"/>
        </w:rPr>
        <w:t xml:space="preserve">tindakan perawat yang cukup dalam melakukan triage </w:t>
      </w:r>
      <w:r w:rsidRPr="00223C43">
        <w:rPr>
          <w:sz w:val="20"/>
          <w:szCs w:val="20"/>
        </w:rPr>
        <w:t xml:space="preserve">pada pasien COVID-19rata-rata </w:t>
      </w:r>
      <w:r w:rsidRPr="00223C43">
        <w:rPr>
          <w:sz w:val="20"/>
          <w:szCs w:val="20"/>
          <w:lang w:val="id-ID"/>
        </w:rPr>
        <w:t>memiliki pengetahuan yang baik juga</w:t>
      </w:r>
      <w:r w:rsidRPr="00223C43">
        <w:rPr>
          <w:sz w:val="20"/>
          <w:szCs w:val="20"/>
        </w:rPr>
        <w:t xml:space="preserve">. </w:t>
      </w:r>
      <w:proofErr w:type="gramStart"/>
      <w:r w:rsidRPr="00223C43">
        <w:rPr>
          <w:sz w:val="20"/>
          <w:szCs w:val="20"/>
        </w:rPr>
        <w:t>Uji statistic Spearman Rho diperoleh p&gt;0.05 (0.</w:t>
      </w:r>
      <w:r w:rsidRPr="00223C43">
        <w:rPr>
          <w:sz w:val="20"/>
          <w:szCs w:val="20"/>
          <w:lang w:val="id-ID"/>
        </w:rPr>
        <w:t>0</w:t>
      </w:r>
      <w:r w:rsidRPr="00223C43">
        <w:rPr>
          <w:sz w:val="20"/>
          <w:szCs w:val="20"/>
        </w:rPr>
        <w:t>0</w:t>
      </w:r>
      <w:r w:rsidRPr="00223C43">
        <w:rPr>
          <w:sz w:val="20"/>
          <w:szCs w:val="20"/>
          <w:lang w:val="id-ID"/>
        </w:rPr>
        <w:t>3</w:t>
      </w:r>
      <w:r w:rsidRPr="00223C43">
        <w:rPr>
          <w:sz w:val="20"/>
          <w:szCs w:val="20"/>
        </w:rPr>
        <w:t xml:space="preserve"> </w:t>
      </w:r>
      <w:r w:rsidRPr="00223C43">
        <w:rPr>
          <w:sz w:val="20"/>
          <w:szCs w:val="20"/>
          <w:lang w:val="id-ID"/>
        </w:rPr>
        <w:t>&lt;</w:t>
      </w:r>
      <w:r w:rsidRPr="00223C43">
        <w:rPr>
          <w:sz w:val="20"/>
          <w:szCs w:val="20"/>
        </w:rPr>
        <w:t xml:space="preserve"> 0.05).</w:t>
      </w:r>
      <w:proofErr w:type="gramEnd"/>
      <w:r w:rsidRPr="00223C43">
        <w:rPr>
          <w:sz w:val="20"/>
          <w:szCs w:val="20"/>
        </w:rPr>
        <w:t xml:space="preserve"> Dari hasil perhitungan diatas menunjukan bahwa adanya hubungan yang signifikan dimana Ho diterima </w:t>
      </w:r>
      <w:proofErr w:type="gramStart"/>
      <w:r w:rsidRPr="00223C43">
        <w:rPr>
          <w:sz w:val="20"/>
          <w:szCs w:val="20"/>
        </w:rPr>
        <w:t>artinya  terdapat</w:t>
      </w:r>
      <w:proofErr w:type="gramEnd"/>
      <w:r w:rsidRPr="00223C43">
        <w:rPr>
          <w:sz w:val="20"/>
          <w:szCs w:val="20"/>
        </w:rPr>
        <w:t xml:space="preserve"> hubungan antara pengetahuan dan pengalaman perawat melakukan Triage pada pasien COVID-19di Instalasi Gawat Darurat (IGD) RSUD Prof. DR. W. Z. Johannes Kupang.</w:t>
      </w:r>
    </w:p>
    <w:p w:rsidR="006F1D60" w:rsidRDefault="006F1D60" w:rsidP="007953BC">
      <w:pPr>
        <w:spacing w:line="360" w:lineRule="auto"/>
        <w:ind w:firstLine="720"/>
        <w:rPr>
          <w:sz w:val="20"/>
          <w:szCs w:val="20"/>
          <w:lang w:val="id-ID"/>
        </w:rPr>
      </w:pPr>
    </w:p>
    <w:p w:rsidR="00223C43" w:rsidRPr="00223C43" w:rsidRDefault="00223C43" w:rsidP="007953BC">
      <w:pPr>
        <w:spacing w:line="360" w:lineRule="auto"/>
        <w:ind w:firstLine="720"/>
        <w:rPr>
          <w:sz w:val="20"/>
          <w:szCs w:val="20"/>
          <w:lang w:val="id-ID"/>
        </w:rPr>
      </w:pPr>
    </w:p>
    <w:p w:rsidR="006F1D60" w:rsidRPr="00D01204" w:rsidRDefault="006F1D60" w:rsidP="007953BC">
      <w:pPr>
        <w:pStyle w:val="ListParagraph"/>
        <w:spacing w:line="360" w:lineRule="auto"/>
        <w:ind w:left="0"/>
        <w:jc w:val="both"/>
        <w:rPr>
          <w:sz w:val="20"/>
          <w:szCs w:val="20"/>
        </w:rPr>
      </w:pPr>
      <w:r w:rsidRPr="00D01204">
        <w:rPr>
          <w:b/>
          <w:sz w:val="20"/>
          <w:szCs w:val="20"/>
        </w:rPr>
        <w:t>PEMBAHASAN</w:t>
      </w:r>
    </w:p>
    <w:p w:rsidR="00223C43" w:rsidRPr="00223C43" w:rsidRDefault="00223C43" w:rsidP="00223C43">
      <w:pPr>
        <w:spacing w:line="360" w:lineRule="auto"/>
        <w:rPr>
          <w:rFonts w:cs="Times New Roman"/>
          <w:b/>
          <w:sz w:val="20"/>
          <w:szCs w:val="20"/>
          <w:lang w:val="id-ID"/>
        </w:rPr>
      </w:pPr>
      <w:proofErr w:type="gramStart"/>
      <w:r w:rsidRPr="00223C43">
        <w:rPr>
          <w:rFonts w:cs="Times New Roman"/>
          <w:b/>
          <w:sz w:val="20"/>
          <w:szCs w:val="20"/>
        </w:rPr>
        <w:t>P</w:t>
      </w:r>
      <w:r w:rsidRPr="00223C43">
        <w:rPr>
          <w:rFonts w:cs="Times New Roman"/>
          <w:b/>
          <w:sz w:val="20"/>
          <w:szCs w:val="20"/>
          <w:lang w:val="id-ID"/>
        </w:rPr>
        <w:t xml:space="preserve">engetahuan  </w:t>
      </w:r>
      <w:r w:rsidRPr="00223C43">
        <w:rPr>
          <w:rFonts w:cs="Times New Roman"/>
          <w:b/>
          <w:sz w:val="20"/>
          <w:szCs w:val="20"/>
        </w:rPr>
        <w:t>Perawat</w:t>
      </w:r>
      <w:proofErr w:type="gramEnd"/>
      <w:r w:rsidRPr="00223C43">
        <w:rPr>
          <w:rFonts w:cs="Times New Roman"/>
          <w:b/>
          <w:sz w:val="20"/>
          <w:szCs w:val="20"/>
        </w:rPr>
        <w:t xml:space="preserve"> Melakukan</w:t>
      </w:r>
      <w:r w:rsidRPr="00223C43">
        <w:rPr>
          <w:rFonts w:cs="Times New Roman"/>
          <w:b/>
          <w:sz w:val="20"/>
          <w:szCs w:val="20"/>
          <w:lang w:val="id-ID"/>
        </w:rPr>
        <w:t xml:space="preserve"> </w:t>
      </w:r>
      <w:r w:rsidRPr="00223C43">
        <w:rPr>
          <w:rFonts w:cs="Times New Roman"/>
          <w:b/>
          <w:sz w:val="20"/>
          <w:szCs w:val="20"/>
        </w:rPr>
        <w:t>Triage Pasien COVID-19Di  Instalasi Gawat Darurat (IGD) RSUD Prof.</w:t>
      </w:r>
      <w:r w:rsidRPr="00223C43">
        <w:rPr>
          <w:rFonts w:cs="Times New Roman"/>
          <w:b/>
          <w:sz w:val="20"/>
          <w:szCs w:val="20"/>
          <w:lang w:val="id-ID"/>
        </w:rPr>
        <w:t xml:space="preserve"> Dr.</w:t>
      </w:r>
      <w:r w:rsidRPr="00223C43">
        <w:rPr>
          <w:rFonts w:cs="Times New Roman"/>
          <w:b/>
          <w:sz w:val="20"/>
          <w:szCs w:val="20"/>
        </w:rPr>
        <w:t xml:space="preserve"> W.Z </w:t>
      </w:r>
      <w:r w:rsidRPr="00223C43">
        <w:rPr>
          <w:rFonts w:cs="Times New Roman"/>
          <w:b/>
          <w:sz w:val="20"/>
          <w:szCs w:val="20"/>
          <w:lang w:val="id-ID"/>
        </w:rPr>
        <w:t>J</w:t>
      </w:r>
      <w:r w:rsidRPr="00223C43">
        <w:rPr>
          <w:rFonts w:cs="Times New Roman"/>
          <w:b/>
          <w:sz w:val="20"/>
          <w:szCs w:val="20"/>
        </w:rPr>
        <w:t>ohan</w:t>
      </w:r>
      <w:r w:rsidRPr="00223C43">
        <w:rPr>
          <w:rFonts w:cs="Times New Roman"/>
          <w:b/>
          <w:sz w:val="20"/>
          <w:szCs w:val="20"/>
          <w:lang w:val="id-ID"/>
        </w:rPr>
        <w:t>n</w:t>
      </w:r>
      <w:r w:rsidRPr="00223C43">
        <w:rPr>
          <w:rFonts w:cs="Times New Roman"/>
          <w:b/>
          <w:sz w:val="20"/>
          <w:szCs w:val="20"/>
        </w:rPr>
        <w:t>es Kupang</w:t>
      </w:r>
    </w:p>
    <w:p w:rsidR="00223C43" w:rsidRPr="00223C43" w:rsidRDefault="00223C43" w:rsidP="00223C43">
      <w:pPr>
        <w:spacing w:line="360" w:lineRule="auto"/>
        <w:ind w:firstLine="630"/>
        <w:rPr>
          <w:rFonts w:cs="Times New Roman"/>
          <w:sz w:val="20"/>
          <w:szCs w:val="20"/>
          <w:lang w:val="id-ID"/>
        </w:rPr>
      </w:pPr>
      <w:r w:rsidRPr="00223C43">
        <w:rPr>
          <w:rFonts w:cs="Times New Roman"/>
          <w:sz w:val="20"/>
          <w:szCs w:val="20"/>
          <w:lang w:val="id-ID"/>
        </w:rPr>
        <w:t>P</w:t>
      </w:r>
      <w:r w:rsidRPr="00223C43">
        <w:rPr>
          <w:rFonts w:cs="Times New Roman"/>
          <w:sz w:val="20"/>
          <w:szCs w:val="20"/>
        </w:rPr>
        <w:t xml:space="preserve">engetahuan perawat tentang triage pasien </w:t>
      </w:r>
      <w:r w:rsidRPr="00223C43">
        <w:rPr>
          <w:rFonts w:cs="Times New Roman"/>
          <w:sz w:val="20"/>
          <w:szCs w:val="20"/>
          <w:lang w:val="id-ID"/>
        </w:rPr>
        <w:t xml:space="preserve">Covid-19 adalah </w:t>
      </w:r>
      <w:r w:rsidRPr="00223C43">
        <w:rPr>
          <w:rFonts w:cs="Times New Roman"/>
          <w:sz w:val="20"/>
          <w:szCs w:val="20"/>
        </w:rPr>
        <w:t>kategori baik.</w:t>
      </w:r>
      <w:r w:rsidRPr="00223C43">
        <w:rPr>
          <w:rFonts w:cs="Times New Roman"/>
          <w:sz w:val="20"/>
          <w:szCs w:val="20"/>
          <w:lang w:val="id-ID"/>
        </w:rPr>
        <w:t xml:space="preserve"> Hasil ini berbeda dengan penelitian satria  yang menemukan bahwa pengetahuan perawat tentang triage Covid 19 adalah cukup. Hal ini terjadi karena </w:t>
      </w:r>
      <w:r w:rsidRPr="00223C43">
        <w:rPr>
          <w:rFonts w:cs="Times New Roman"/>
          <w:sz w:val="20"/>
          <w:szCs w:val="20"/>
        </w:rPr>
        <w:t>prosedur triage</w:t>
      </w:r>
      <w:r w:rsidRPr="00223C43">
        <w:rPr>
          <w:rFonts w:cs="Times New Roman"/>
          <w:sz w:val="20"/>
          <w:szCs w:val="20"/>
          <w:lang w:val="id-ID"/>
        </w:rPr>
        <w:t xml:space="preserve"> merupakan pengetahuan baru </w:t>
      </w:r>
      <w:r w:rsidRPr="00223C43">
        <w:rPr>
          <w:rFonts w:cs="Times New Roman"/>
          <w:sz w:val="20"/>
          <w:szCs w:val="20"/>
        </w:rPr>
        <w:t xml:space="preserve"> </w:t>
      </w:r>
      <w:r w:rsidRPr="00223C43">
        <w:rPr>
          <w:rFonts w:cs="Times New Roman"/>
          <w:sz w:val="20"/>
          <w:szCs w:val="20"/>
          <w:lang w:val="id-ID"/>
        </w:rPr>
        <w:t xml:space="preserve">dan </w:t>
      </w:r>
      <w:r w:rsidRPr="00223C43">
        <w:rPr>
          <w:rFonts w:cs="Times New Roman"/>
          <w:sz w:val="20"/>
          <w:szCs w:val="20"/>
        </w:rPr>
        <w:t xml:space="preserve">masih </w:t>
      </w:r>
      <w:r w:rsidRPr="00223C43">
        <w:rPr>
          <w:rFonts w:cs="Times New Roman"/>
          <w:sz w:val="20"/>
          <w:szCs w:val="20"/>
          <w:lang w:val="id-ID"/>
        </w:rPr>
        <w:t xml:space="preserve">kurangnya informasi yang diberikan </w:t>
      </w:r>
      <w:r w:rsidRPr="00223C43">
        <w:rPr>
          <w:rFonts w:cs="Times New Roman"/>
          <w:sz w:val="20"/>
          <w:szCs w:val="20"/>
        </w:rPr>
        <w:t xml:space="preserve"> yang diberikan pihak rumah sakit </w:t>
      </w:r>
      <w:r w:rsidRPr="00223C43">
        <w:rPr>
          <w:rFonts w:cs="Times New Roman"/>
          <w:sz w:val="20"/>
          <w:szCs w:val="20"/>
          <w:lang w:val="id-ID"/>
        </w:rPr>
        <w:t xml:space="preserve">tentang </w:t>
      </w:r>
      <w:r w:rsidRPr="00223C43">
        <w:rPr>
          <w:rFonts w:cs="Times New Roman"/>
          <w:sz w:val="20"/>
          <w:szCs w:val="20"/>
        </w:rPr>
        <w:t xml:space="preserve"> </w:t>
      </w:r>
      <w:r w:rsidRPr="00223C43">
        <w:rPr>
          <w:rFonts w:cs="Times New Roman"/>
          <w:sz w:val="20"/>
          <w:szCs w:val="20"/>
          <w:lang w:val="id-ID"/>
        </w:rPr>
        <w:t>a</w:t>
      </w:r>
      <w:r w:rsidRPr="00223C43">
        <w:rPr>
          <w:rFonts w:cs="Times New Roman"/>
          <w:sz w:val="20"/>
          <w:szCs w:val="20"/>
        </w:rPr>
        <w:t>lur triage pada massa pandemic covid- 19</w:t>
      </w:r>
      <w:r w:rsidRPr="00223C43">
        <w:rPr>
          <w:rFonts w:cs="Times New Roman"/>
          <w:sz w:val="20"/>
          <w:szCs w:val="20"/>
        </w:rPr>
        <w:fldChar w:fldCharType="begin" w:fldLock="1"/>
      </w:r>
      <w:r w:rsidRPr="00223C43">
        <w:rPr>
          <w:rFonts w:cs="Times New Roman"/>
          <w:sz w:val="20"/>
          <w:szCs w:val="20"/>
        </w:rPr>
        <w:instrText>ADDIN CSL_CITATION {"citationItems":[{"id":"ITEM-1","itemData":{"author":[{"dropping-particle":"","family":"Satria","given":"Galih","non-dropping-particle":"","parse-names":false,"suffix":""},{"dropping-particle":"","family":"Nababan","given":"Donal","non-dropping-particle":"","parse-names":false,"suffix":""},{"dropping-particle":"","family":"Gultom","given":"Rumondang","non-dropping-particle":"","parse-names":false,"suffix":""},{"dropping-particle":"","family":"Martina","given":"Siska Evi","non-dropping-particle":"","parse-names":false,"suffix":""}],"id":"ITEM-1","issue":"3","issued":{"date-parts":[["2021"]]},"page":"238-243","title":"Hubungan Pengetahuan dengan Sikap Perawat tentang Triage di IGD Dimasa Pandemi Covid-19 Correlation B etween Nurses ’ Knowledge and Attitude of Triage in Ers in Covid-19 Pandemic Era","type":"article-journal","volume":"8"},"uris":["http://www.mendeley.com/documents/?uuid=9a2b833d-0492-407f-b7f4-0fdb597ba14a"]}],"mendeley":{"formattedCitation":"(Satria, Nababan, Gultom, &amp; Martina, 2021)","plainTextFormattedCitation":"(Satria, Nababan, Gultom, &amp; Martina, 2021)","previouslyFormattedCitation":"(Satria, Nababan, Gultom, &amp; Martina, 2021)"},"properties":{"noteIndex":0},"schema":"https://github.com/citation-style-language/schema/raw/master/csl-citation.json"}</w:instrText>
      </w:r>
      <w:r w:rsidRPr="00223C43">
        <w:rPr>
          <w:rFonts w:cs="Times New Roman"/>
          <w:sz w:val="20"/>
          <w:szCs w:val="20"/>
        </w:rPr>
        <w:fldChar w:fldCharType="separate"/>
      </w:r>
      <w:r w:rsidRPr="00223C43">
        <w:rPr>
          <w:rFonts w:cs="Times New Roman"/>
          <w:noProof/>
          <w:sz w:val="20"/>
          <w:szCs w:val="20"/>
        </w:rPr>
        <w:t>(Satria, Nababan, Gultom, &amp; Martina, 2021)</w:t>
      </w:r>
      <w:r w:rsidRPr="00223C43">
        <w:rPr>
          <w:rFonts w:cs="Times New Roman"/>
          <w:sz w:val="20"/>
          <w:szCs w:val="20"/>
        </w:rPr>
        <w:fldChar w:fldCharType="end"/>
      </w:r>
      <w:r w:rsidRPr="00223C43">
        <w:rPr>
          <w:rFonts w:cs="Times New Roman"/>
          <w:sz w:val="20"/>
          <w:szCs w:val="20"/>
          <w:lang w:val="id-ID"/>
        </w:rPr>
        <w:t>.</w:t>
      </w:r>
    </w:p>
    <w:p w:rsidR="00223C43" w:rsidRPr="00223C43" w:rsidRDefault="00223C43" w:rsidP="00223C43">
      <w:pPr>
        <w:spacing w:line="360" w:lineRule="auto"/>
        <w:ind w:firstLine="630"/>
        <w:rPr>
          <w:rFonts w:cs="Times New Roman"/>
          <w:sz w:val="20"/>
          <w:szCs w:val="20"/>
          <w:lang w:val="id-ID"/>
        </w:rPr>
      </w:pPr>
      <w:r w:rsidRPr="00223C43">
        <w:rPr>
          <w:rFonts w:cs="Times New Roman"/>
          <w:sz w:val="20"/>
          <w:szCs w:val="20"/>
          <w:lang w:val="id-ID"/>
        </w:rPr>
        <w:t xml:space="preserve">Penelitian lainnya ditemukan bahwa pengetahuan perawat tentang triage adalah baik. Hal ini disebabkan karena  sebagian besar perawat telah  terlatih, terampil karena telah  dibekali </w:t>
      </w:r>
      <w:r w:rsidRPr="00223C43">
        <w:rPr>
          <w:rFonts w:cs="Times New Roman"/>
          <w:sz w:val="20"/>
          <w:szCs w:val="20"/>
          <w:lang w:val="id-ID"/>
        </w:rPr>
        <w:lastRenderedPageBreak/>
        <w:t>dengan pengetahuan baru tentang triage covid-19 melalui seminar, webinar serta in-house training</w:t>
      </w:r>
      <w:r w:rsidRPr="00223C43">
        <w:rPr>
          <w:rFonts w:cs="Times New Roman"/>
          <w:sz w:val="20"/>
          <w:szCs w:val="20"/>
          <w:lang w:val="id-ID"/>
        </w:rPr>
        <w:fldChar w:fldCharType="begin" w:fldLock="1"/>
      </w:r>
      <w:r w:rsidRPr="00223C43">
        <w:rPr>
          <w:rFonts w:cs="Times New Roman"/>
          <w:sz w:val="20"/>
          <w:szCs w:val="20"/>
          <w:lang w:val="id-ID"/>
        </w:rPr>
        <w:instrText>ADDIN CSL_CITATION {"citationItems":[{"id":"ITEM-1","itemData":{"author":[{"dropping-particle":"","family":"Putu","given":"Ni","non-dropping-particle":"","parse-names":false,"suffix":""},{"dropping-particle":"","family":"Puspa","given":"Intan","non-dropping-particle":"","parse-names":false,"suffix":""},{"dropping-particle":"","family":"Istri","given":"A A","non-dropping-particle":"","parse-names":false,"suffix":""},{"dropping-particle":"","family":"Hana","given":"Dalem","non-dropping-particle":"","parse-names":false,"suffix":""},{"dropping-particle":"","family":"Azis","given":"Abdul","non-dropping-particle":"","parse-names":false,"suffix":""}],"id":"ITEM-1","issue":"4","issued":{"date-parts":[["2021"]]},"page":"464-475","title":"PENERAPAN TRIASE SESUAI PROTOKOL KESEHATAN COVID-19 DI INSTALASI GAWAT ( RELATIONSHIP BETWEEN NURSE KNOWLEDGE AND IMPLEMENTATION OF TRIAGE ACCORDING TO COVID-19 HEALTH PROTOCOL IN EMERGENCY INSTALLATION AT BRSUD , TABANAN )","type":"article-journal","volume":"8"},"uris":["http://www.mendeley.com/documents/?uuid=9de863b2-b8f4-42eb-ab40-8ba637340409"]}],"mendeley":{"formattedCitation":"(Putu et al., 2021b)","plainTextFormattedCitation":"(Putu et al., 2021b)","previouslyFormattedCitation":"(Putu et al., 2021b)"},"properties":{"noteIndex":0},"schema":"https://github.com/citation-style-language/schema/raw/master/csl-citation.json"}</w:instrText>
      </w:r>
      <w:r w:rsidRPr="00223C43">
        <w:rPr>
          <w:rFonts w:cs="Times New Roman"/>
          <w:sz w:val="20"/>
          <w:szCs w:val="20"/>
          <w:lang w:val="id-ID"/>
        </w:rPr>
        <w:fldChar w:fldCharType="separate"/>
      </w:r>
      <w:r w:rsidRPr="00223C43">
        <w:rPr>
          <w:rFonts w:cs="Times New Roman"/>
          <w:noProof/>
          <w:sz w:val="20"/>
          <w:szCs w:val="20"/>
          <w:lang w:val="id-ID"/>
        </w:rPr>
        <w:t>(Putu et al., 2021b)</w:t>
      </w:r>
      <w:r w:rsidRPr="00223C43">
        <w:rPr>
          <w:rFonts w:cs="Times New Roman"/>
          <w:sz w:val="20"/>
          <w:szCs w:val="20"/>
          <w:lang w:val="id-ID"/>
        </w:rPr>
        <w:fldChar w:fldCharType="end"/>
      </w:r>
      <w:r w:rsidRPr="00223C43">
        <w:rPr>
          <w:rFonts w:cs="Times New Roman"/>
          <w:sz w:val="20"/>
          <w:szCs w:val="20"/>
          <w:lang w:val="id-ID"/>
        </w:rPr>
        <w:t>.</w:t>
      </w:r>
    </w:p>
    <w:p w:rsidR="00223C43" w:rsidRPr="00223C43" w:rsidRDefault="00223C43" w:rsidP="00223C43">
      <w:pPr>
        <w:spacing w:line="360" w:lineRule="auto"/>
        <w:ind w:firstLine="630"/>
        <w:rPr>
          <w:rFonts w:eastAsia="Times New Roman" w:cs="Times New Roman"/>
          <w:sz w:val="20"/>
          <w:szCs w:val="20"/>
          <w:lang w:val="id-ID" w:eastAsia="id-ID"/>
        </w:rPr>
      </w:pPr>
      <w:r w:rsidRPr="00223C43">
        <w:rPr>
          <w:rFonts w:eastAsia="Times New Roman" w:cs="Times New Roman"/>
          <w:sz w:val="20"/>
          <w:szCs w:val="20"/>
          <w:lang w:val="id-ID" w:eastAsia="id-ID"/>
        </w:rPr>
        <w:t>Ak</w:t>
      </w:r>
      <w:r w:rsidRPr="00FE62AA">
        <w:rPr>
          <w:rFonts w:eastAsia="Times New Roman" w:cs="Times New Roman"/>
          <w:sz w:val="20"/>
          <w:szCs w:val="20"/>
          <w:lang w:val="id-ID" w:eastAsia="id-ID"/>
        </w:rPr>
        <w:t xml:space="preserve">tivitas  manusia </w:t>
      </w:r>
      <w:r w:rsidRPr="00223C43">
        <w:rPr>
          <w:rFonts w:eastAsia="Times New Roman" w:cs="Times New Roman"/>
          <w:sz w:val="20"/>
          <w:szCs w:val="20"/>
          <w:lang w:val="id-ID" w:eastAsia="id-ID"/>
        </w:rPr>
        <w:t xml:space="preserve"> untuk </w:t>
      </w:r>
      <w:r w:rsidRPr="00FE62AA">
        <w:rPr>
          <w:rFonts w:eastAsia="Times New Roman" w:cs="Times New Roman"/>
          <w:sz w:val="20"/>
          <w:szCs w:val="20"/>
          <w:lang w:val="id-ID" w:eastAsia="id-ID"/>
        </w:rPr>
        <w:t xml:space="preserve">  mencari  dan  menemukan  ilmu  pengetahuan  merupakan  hal  yang  </w:t>
      </w:r>
      <w:r w:rsidRPr="00223C43">
        <w:rPr>
          <w:rFonts w:eastAsia="Times New Roman" w:cs="Times New Roman"/>
          <w:sz w:val="20"/>
          <w:szCs w:val="20"/>
          <w:lang w:val="id-ID" w:eastAsia="id-ID"/>
        </w:rPr>
        <w:t xml:space="preserve">teru-menerus </w:t>
      </w:r>
      <w:r w:rsidRPr="00FE62AA">
        <w:rPr>
          <w:rFonts w:eastAsia="Times New Roman" w:cs="Times New Roman"/>
          <w:sz w:val="20"/>
          <w:szCs w:val="20"/>
          <w:lang w:val="id-ID" w:eastAsia="id-ID"/>
        </w:rPr>
        <w:t xml:space="preserve"> dilakukan sesuai dengan kemampuan dan disiplin ilmu  yang dimilikinya,</w:t>
      </w:r>
      <w:r w:rsidRPr="00223C43">
        <w:rPr>
          <w:rFonts w:eastAsia="Times New Roman" w:cs="Times New Roman"/>
          <w:sz w:val="20"/>
          <w:szCs w:val="20"/>
          <w:lang w:val="id-ID" w:eastAsia="id-ID"/>
        </w:rPr>
        <w:t xml:space="preserve"> </w:t>
      </w:r>
      <w:r w:rsidRPr="00FE62AA">
        <w:rPr>
          <w:rFonts w:eastAsia="Times New Roman" w:cs="Times New Roman"/>
          <w:sz w:val="20"/>
          <w:szCs w:val="20"/>
          <w:lang w:val="id-ID" w:eastAsia="id-ID"/>
        </w:rPr>
        <w:t xml:space="preserve">dan   diantara   potensi   yang   dimiliki   dan   dijadikan   alat   untuk   mencapai </w:t>
      </w:r>
      <w:r w:rsidRPr="00223C43">
        <w:rPr>
          <w:rFonts w:eastAsia="Times New Roman" w:cs="Times New Roman"/>
          <w:sz w:val="20"/>
          <w:szCs w:val="20"/>
          <w:lang w:val="id-ID" w:eastAsia="id-ID"/>
        </w:rPr>
        <w:t xml:space="preserve"> </w:t>
      </w:r>
      <w:r w:rsidRPr="00FE62AA">
        <w:rPr>
          <w:rFonts w:eastAsia="Times New Roman" w:cs="Times New Roman"/>
          <w:sz w:val="20"/>
          <w:szCs w:val="20"/>
          <w:lang w:val="id-ID" w:eastAsia="id-ID"/>
        </w:rPr>
        <w:t>pengetahuan adalah akal dan indrawinya</w:t>
      </w:r>
      <w:r w:rsidRPr="00223C43">
        <w:rPr>
          <w:rFonts w:eastAsia="Times New Roman" w:cs="Times New Roman"/>
          <w:sz w:val="20"/>
          <w:szCs w:val="20"/>
          <w:lang w:val="id-ID" w:eastAsia="id-ID"/>
        </w:rPr>
        <w:t xml:space="preserve">. Pengetahuan tentang triage covid terus dipelajari oleh perawat yang bekerja di IGD dengen berbekal latar belakang pendidikan yang dimiliki,pengalaman bekerja di IGD dan  pelatihan yang selalu diperbaharui. Pengetahuan yang dicari oleh perawat ini dengan tujuan untuk mencari kebenaran tentang ilmu triage covid-19. Hampir semua tenaga kesehatan merasakan perbedaan dalam melakukan tindakan pemilahan pasien di IGD. Secara umum Triage di IGD adalah melakukan primary survey yang terdiri dari pemeriksaan </w:t>
      </w:r>
      <w:r w:rsidRPr="00223C43">
        <w:rPr>
          <w:rFonts w:eastAsia="Times New Roman" w:cs="Times New Roman"/>
          <w:i/>
          <w:sz w:val="20"/>
          <w:szCs w:val="20"/>
          <w:lang w:val="id-ID" w:eastAsia="id-ID"/>
        </w:rPr>
        <w:t>Airway,Breathing, Circulation, Disability</w:t>
      </w:r>
      <w:r w:rsidRPr="00223C43">
        <w:rPr>
          <w:rFonts w:eastAsia="Times New Roman" w:cs="Times New Roman"/>
          <w:sz w:val="20"/>
          <w:szCs w:val="20"/>
          <w:lang w:val="id-ID" w:eastAsia="id-ID"/>
        </w:rPr>
        <w:t xml:space="preserve"> dan </w:t>
      </w:r>
      <w:r w:rsidRPr="00223C43">
        <w:rPr>
          <w:rFonts w:eastAsia="Times New Roman" w:cs="Times New Roman"/>
          <w:i/>
          <w:sz w:val="20"/>
          <w:szCs w:val="20"/>
          <w:lang w:val="id-ID" w:eastAsia="id-ID"/>
        </w:rPr>
        <w:t>Exposure</w:t>
      </w:r>
      <w:r w:rsidRPr="00223C43">
        <w:rPr>
          <w:rFonts w:eastAsia="Times New Roman" w:cs="Times New Roman"/>
          <w:i/>
          <w:sz w:val="20"/>
          <w:szCs w:val="20"/>
          <w:lang w:val="id-ID" w:eastAsia="id-ID"/>
        </w:rPr>
        <w:fldChar w:fldCharType="begin" w:fldLock="1"/>
      </w:r>
      <w:r w:rsidRPr="00223C43">
        <w:rPr>
          <w:rFonts w:eastAsia="Times New Roman" w:cs="Times New Roman"/>
          <w:i/>
          <w:sz w:val="20"/>
          <w:szCs w:val="20"/>
          <w:lang w:val="id-ID" w:eastAsia="id-ID"/>
        </w:rPr>
        <w:instrText>ADDIN CSL_CITATION {"citationItems":[{"id":"ITEM-1","itemData":{"DOI":"10.31983/link.v16i1.5449","ISSN":"1829-5754","abstract":"Kemampuan triase yang optimal dapat diterapkan dengan baik oleh perawat yang memiliki pengetahuan dan keterampilan yang adekuat. Ketidaktepatan triase mengakibatkan ketidaefektifan tenaga kesehatan dalam memberipelayanan kesehatan sesuai dengan kondisi klisinya. Penelitian ini bertujuan menggambarkan tingkat pengetahuan dan keterampilan perawat di Instalasi Gawat Darurat (IGD) terhadap ketepatan penilaian triase. Penelitian ini merupakan penelitian kuantitatif dengan desain cross-sectional. Responden yang terlibat merupakan perawat pelaksana yang bekerja di Instalasi Gawat Darurat dengan jumlah populasi 61 perawat dan yang terlibat dijadikan sampel adalah sebanyak 54 orang yang dipilih menggunakan teknik random sampling. Pengambilan data menggunakan instrumen yaitu Triage Knowledge Questioner dan Triage Skill Questioner. Hasil penelitian didapatkan bahwa dalam aspek pengetahuan yang paling kurang dilakukan oleh perawat adalah aspek pemilihan kategori triase dengan persentase 96,3%, dan aspek keterampilan triase perawat dalam mengalokasikan pasien berada dalam kategori cukup yaitu sebanyak 83,3%. Triase yang tepat dapat membuat pasien yang membutuhkan pelayanan kesehatan melalui IGD mendapatkan perlakuan yang sesuai dengan tingkat prioritasnya. Pelatihan triase dan penggunaan modul dan algoritma dapat membuat proses triase menjadi lebih praktis, optimal dan efisien sehingga meningkatkan kualitas pelayanan dan kepuasan pasien.","author":[{"dropping-particle":"","family":"Khairina","given":"Ilfa","non-dropping-particle":"","parse-names":false,"suffix":""},{"dropping-particle":"","family":"Malini","given":"Hema","non-dropping-particle":"","parse-names":false,"suffix":""},{"dropping-particle":"","family":"Huriani","given":"Emil","non-dropping-particle":"","parse-names":false,"suffix":""}],"container-title":"Link","id":"ITEM-1","issue":"1","issued":{"date-parts":[["2020"]]},"page":"1-5","title":"Pengetahuan Dan Keterampilan Perawat Dalam Pengambilan Keputusan Klinis Triase","type":"article-journal","volume":"16"},"uris":["http://www.mendeley.com/documents/?uuid=5a886a80-89c0-40e0-9155-a6881e9ed314"]}],"mendeley":{"formattedCitation":"(Khairina et al., 2020)","plainTextFormattedCitation":"(Khairina et al., 2020)","previouslyFormattedCitation":"(Khairina et al., 2020)"},"properties":{"noteIndex":0},"schema":"https://github.com/citation-style-language/schema/raw/master/csl-citation.json"}</w:instrText>
      </w:r>
      <w:r w:rsidRPr="00223C43">
        <w:rPr>
          <w:rFonts w:eastAsia="Times New Roman" w:cs="Times New Roman"/>
          <w:i/>
          <w:sz w:val="20"/>
          <w:szCs w:val="20"/>
          <w:lang w:val="id-ID" w:eastAsia="id-ID"/>
        </w:rPr>
        <w:fldChar w:fldCharType="separate"/>
      </w:r>
      <w:r w:rsidRPr="00223C43">
        <w:rPr>
          <w:rFonts w:eastAsia="Times New Roman" w:cs="Times New Roman"/>
          <w:noProof/>
          <w:sz w:val="20"/>
          <w:szCs w:val="20"/>
          <w:lang w:val="id-ID" w:eastAsia="id-ID"/>
        </w:rPr>
        <w:t>(Khairina et al., 2020)</w:t>
      </w:r>
      <w:r w:rsidRPr="00223C43">
        <w:rPr>
          <w:rFonts w:eastAsia="Times New Roman" w:cs="Times New Roman"/>
          <w:i/>
          <w:sz w:val="20"/>
          <w:szCs w:val="20"/>
          <w:lang w:val="id-ID" w:eastAsia="id-ID"/>
        </w:rPr>
        <w:fldChar w:fldCharType="end"/>
      </w:r>
      <w:r w:rsidRPr="00223C43">
        <w:rPr>
          <w:rFonts w:eastAsia="Times New Roman" w:cs="Times New Roman"/>
          <w:sz w:val="20"/>
          <w:szCs w:val="20"/>
          <w:lang w:val="id-ID" w:eastAsia="id-ID"/>
        </w:rPr>
        <w:t xml:space="preserve">. </w:t>
      </w:r>
    </w:p>
    <w:p w:rsidR="00223C43" w:rsidRPr="00FE62AA" w:rsidRDefault="00223C43" w:rsidP="00223C43">
      <w:pPr>
        <w:spacing w:line="360" w:lineRule="auto"/>
        <w:ind w:firstLine="630"/>
        <w:rPr>
          <w:rFonts w:eastAsia="Times New Roman" w:cs="Times New Roman"/>
          <w:sz w:val="20"/>
          <w:szCs w:val="20"/>
          <w:lang w:val="id-ID" w:eastAsia="id-ID"/>
        </w:rPr>
      </w:pPr>
      <w:r w:rsidRPr="00223C43">
        <w:rPr>
          <w:rFonts w:eastAsia="Times New Roman" w:cs="Times New Roman"/>
          <w:sz w:val="20"/>
          <w:szCs w:val="20"/>
          <w:lang w:val="id-ID" w:eastAsia="id-ID"/>
        </w:rPr>
        <w:t>Triage pada Covid 19 sangat jauh berbeda di mana prosesnya. Langkah awal dalam identifikasi individu yang diduga atau dikonfirmasi COVID-19 adalah dengan skrining semua</w:t>
      </w:r>
      <w:r w:rsidRPr="00223C43">
        <w:rPr>
          <w:rFonts w:cs="Times New Roman"/>
          <w:sz w:val="20"/>
          <w:szCs w:val="20"/>
        </w:rPr>
        <w:t xml:space="preserve"> </w:t>
      </w:r>
      <w:r w:rsidRPr="00223C43">
        <w:rPr>
          <w:rFonts w:cs="Times New Roman"/>
          <w:sz w:val="20"/>
          <w:szCs w:val="20"/>
          <w:lang w:val="id-ID"/>
        </w:rPr>
        <w:t>p</w:t>
      </w:r>
      <w:r w:rsidRPr="00223C43">
        <w:rPr>
          <w:rFonts w:eastAsia="Times New Roman" w:cs="Times New Roman"/>
          <w:sz w:val="20"/>
          <w:szCs w:val="20"/>
          <w:lang w:val="id-ID" w:eastAsia="id-ID"/>
        </w:rPr>
        <w:t>engunjung fasyankes pada titik kontak pertama.</w:t>
      </w:r>
      <w:r w:rsidRPr="00223C43">
        <w:rPr>
          <w:rFonts w:eastAsia="Times New Roman" w:cs="Times New Roman"/>
          <w:sz w:val="20"/>
          <w:szCs w:val="20"/>
          <w:lang w:val="id-ID" w:eastAsia="id-ID"/>
        </w:rPr>
        <w:fldChar w:fldCharType="begin" w:fldLock="1"/>
      </w:r>
      <w:r w:rsidRPr="00223C43">
        <w:rPr>
          <w:rFonts w:eastAsia="Times New Roman" w:cs="Times New Roman"/>
          <w:sz w:val="20"/>
          <w:szCs w:val="20"/>
          <w:lang w:val="id-ID" w:eastAsia="id-ID"/>
        </w:rPr>
        <w:instrText>ADDIN CSL_CITATION {"citationItems":[{"id":"ITEM-1","itemData":{"abstract":"Objective: To prevent and control public health emergencies, we set up a prescreening and triage workflow and analyzed the effects on coronavirus disease 2019 (COVID-19). Methods: In accordance with the requirements of the level 1 emergency response of public health emergencies in Shaanxi Province, China, a triage process for COVID-19 was established to guide patients through a 4-level triage process during their hospital visits. The diagnosis of COVID-19 was based on positive COVID-19 nucleic acid testing according to the unified triage standards of the Guidelines for the Diagnosis and Treatment of Novel Coronavirus Pneumonia (Trial version 4), 4 issued by the National Health Commission of the People’s Republic of China. Results: The screened rate of suspected COVID-19 was 1.63% (4 of 246) in the general fever outpatient clinic and 8.28% (13 of 157) in the COVID-19 outpatient clinic, and they showed a significant difference (P = .00). Conclusions: The triage procedure effectively screened the patients and identified the high-risk population.","author":[{"dropping-particle":"","family":"Wang","given":"Qiaoxia","non-dropping-particle":"","parse-names":false,"suffix":""},{"dropping-particle":"","family":"Wang","given":"Xiaoping","non-dropping-particle":"","parse-names":false,"suffix":""},{"dropping-particle":"","family":"Lin","given":"Huanping","non-dropping-particle":"","parse-names":false,"suffix":""}],"container-title":"Infection Control &amp; Hospital Epidemiology","id":"ITEM-1","issue":"7","issued":{"date-parts":[["2020"]]},"page":"772-776","title":"The role of triage in the prevention and control of COVID-19","type":"article-journal","volume":"41"},"uris":["http://www.mendeley.com/documents/?uuid=b5cb09aa-ff6d-4285-a090-f1ca7836ca2a"]}],"mendeley":{"formattedCitation":"(Wang et al., 2020)","plainTextFormattedCitation":"(Wang et al., 2020)"},"properties":{"noteIndex":0},"schema":"https://github.com/citation-style-language/schema/raw/master/csl-citation.json"}</w:instrText>
      </w:r>
      <w:r w:rsidRPr="00223C43">
        <w:rPr>
          <w:rFonts w:eastAsia="Times New Roman" w:cs="Times New Roman"/>
          <w:sz w:val="20"/>
          <w:szCs w:val="20"/>
          <w:lang w:val="id-ID" w:eastAsia="id-ID"/>
        </w:rPr>
        <w:fldChar w:fldCharType="separate"/>
      </w:r>
      <w:r w:rsidRPr="00223C43">
        <w:rPr>
          <w:rFonts w:eastAsia="Times New Roman" w:cs="Times New Roman"/>
          <w:noProof/>
          <w:sz w:val="20"/>
          <w:szCs w:val="20"/>
          <w:lang w:val="id-ID" w:eastAsia="id-ID"/>
        </w:rPr>
        <w:t>(Wang et al., 2020)</w:t>
      </w:r>
      <w:r w:rsidRPr="00223C43">
        <w:rPr>
          <w:rFonts w:eastAsia="Times New Roman" w:cs="Times New Roman"/>
          <w:sz w:val="20"/>
          <w:szCs w:val="20"/>
          <w:lang w:val="id-ID" w:eastAsia="id-ID"/>
        </w:rPr>
        <w:fldChar w:fldCharType="end"/>
      </w:r>
      <w:r w:rsidRPr="00223C43">
        <w:rPr>
          <w:rFonts w:eastAsia="Times New Roman" w:cs="Times New Roman"/>
          <w:sz w:val="20"/>
          <w:szCs w:val="20"/>
          <w:lang w:val="id-ID" w:eastAsia="id-ID"/>
        </w:rPr>
        <w:t>. Skrining dapat menggunakan serangkaian kegiatan seperti pemeriksaan suhu tubuh dengan thermal gun, pertanyaan sederhana seperti ada demam atau riwayat demam, batuk, nyeri tenggorokan, hidung tersumbat, sesak nafas, malaise, sakit kepala, nyeri otot, riwayat kontak erat dengan pasien konfirmasi dan atau riwayat perjalanan dalam 14 hari dari negara atau wilayah transmisi lokal untuk mendapatkan status awal pasien ada tidaknya gejala COVID- 19.Setelah skrining pasien pada triase dengan dugaan COVID-19 dilakukan evaluasi pasien untuk menentukan tingkat keparahan penyakit</w:t>
      </w:r>
      <w:r w:rsidRPr="00223C43">
        <w:rPr>
          <w:rFonts w:eastAsia="Times New Roman" w:cs="Times New Roman"/>
          <w:sz w:val="20"/>
          <w:szCs w:val="20"/>
          <w:lang w:val="id-ID" w:eastAsia="id-ID"/>
        </w:rPr>
        <w:fldChar w:fldCharType="begin" w:fldLock="1"/>
      </w:r>
      <w:r w:rsidRPr="00223C43">
        <w:rPr>
          <w:rFonts w:eastAsia="Times New Roman" w:cs="Times New Roman"/>
          <w:sz w:val="20"/>
          <w:szCs w:val="20"/>
          <w:lang w:val="id-ID" w:eastAsia="id-ID"/>
        </w:rPr>
        <w:instrText>ADDIN CSL_CITATION {"citationItems":[{"id":"ITEM-1","itemData":{"DOI":"10.33654/math.v4i0.299","ISSN":"2442-3041","abstract":"Math Didactic","author":[{"dropping-particle":"","family":"Kementerian Kesehatan","given":"RI","non-dropping-particle":"","parse-names":false,"suffix":""}],"id":"ITEM-1","issued":{"date-parts":[["2020"]]},"page":"1-214","title":"PEDOMAN PENCEGAHAN DAN PENGENDALIAN CORONAVIRUS DISESASE (COVID-19)","type":"chapter"},"uris":["http://www.mendeley.com/documents/?uuid=ee93a31d-0f6f-489e-bb1f-124c90ed4319"]}],"mendeley":{"formattedCitation":"(Kementerian Kesehatan, 2020)","plainTextFormattedCitation":"(Kementerian Kesehatan, 2020)","previouslyFormattedCitation":"(Kementerian Kesehatan, 2020)"},"properties":{"noteIndex":0},"schema":"https://github.com/citation-style-language/schema/raw/master/csl-citation.json"}</w:instrText>
      </w:r>
      <w:r w:rsidRPr="00223C43">
        <w:rPr>
          <w:rFonts w:eastAsia="Times New Roman" w:cs="Times New Roman"/>
          <w:sz w:val="20"/>
          <w:szCs w:val="20"/>
          <w:lang w:val="id-ID" w:eastAsia="id-ID"/>
        </w:rPr>
        <w:fldChar w:fldCharType="separate"/>
      </w:r>
      <w:r w:rsidRPr="00223C43">
        <w:rPr>
          <w:rFonts w:eastAsia="Times New Roman" w:cs="Times New Roman"/>
          <w:noProof/>
          <w:sz w:val="20"/>
          <w:szCs w:val="20"/>
          <w:lang w:val="id-ID" w:eastAsia="id-ID"/>
        </w:rPr>
        <w:t>(Kementerian Kesehatan, 2020)</w:t>
      </w:r>
      <w:r w:rsidRPr="00223C43">
        <w:rPr>
          <w:rFonts w:eastAsia="Times New Roman" w:cs="Times New Roman"/>
          <w:sz w:val="20"/>
          <w:szCs w:val="20"/>
          <w:lang w:val="id-ID" w:eastAsia="id-ID"/>
        </w:rPr>
        <w:fldChar w:fldCharType="end"/>
      </w:r>
      <w:r w:rsidRPr="00223C43">
        <w:rPr>
          <w:rFonts w:eastAsia="Times New Roman" w:cs="Times New Roman"/>
          <w:sz w:val="20"/>
          <w:szCs w:val="20"/>
          <w:lang w:val="id-ID" w:eastAsia="id-ID"/>
        </w:rPr>
        <w:t xml:space="preserve">. </w:t>
      </w:r>
    </w:p>
    <w:p w:rsidR="00223C43" w:rsidRPr="00223C43" w:rsidRDefault="00223C43" w:rsidP="00223C43">
      <w:pPr>
        <w:spacing w:line="360" w:lineRule="auto"/>
        <w:ind w:firstLine="630"/>
        <w:rPr>
          <w:rFonts w:cs="Times New Roman"/>
          <w:sz w:val="20"/>
          <w:szCs w:val="20"/>
          <w:lang w:val="id-ID"/>
        </w:rPr>
      </w:pPr>
      <w:r w:rsidRPr="00223C43">
        <w:rPr>
          <w:rFonts w:cs="Times New Roman"/>
          <w:sz w:val="20"/>
          <w:szCs w:val="20"/>
          <w:lang w:val="id-ID"/>
        </w:rPr>
        <w:t xml:space="preserve">Pengetahuan tentang triage covid 19, sangat dipengaruhi individu perawat yakni kemauan untuk terus belajar tentang barbagai hal baru yang tntunya dapat meningkatkan khasanah keilmuannya. Hal ini tidak terlepas dari pengaruh dari kematangan usia, tingkat pendidikan, pengalaman selama bekerja. </w:t>
      </w:r>
    </w:p>
    <w:p w:rsidR="00223C43" w:rsidRPr="00223C43" w:rsidRDefault="00223C43" w:rsidP="00223C43">
      <w:pPr>
        <w:spacing w:line="360" w:lineRule="auto"/>
        <w:ind w:firstLine="630"/>
        <w:rPr>
          <w:rFonts w:cs="Times New Roman"/>
          <w:sz w:val="20"/>
          <w:szCs w:val="20"/>
          <w:lang w:val="id-ID"/>
        </w:rPr>
      </w:pPr>
    </w:p>
    <w:p w:rsidR="00223C43" w:rsidRPr="00223C43" w:rsidRDefault="00223C43" w:rsidP="00223C43">
      <w:pPr>
        <w:spacing w:line="360" w:lineRule="auto"/>
        <w:rPr>
          <w:rFonts w:cs="Times New Roman"/>
          <w:b/>
          <w:sz w:val="20"/>
          <w:szCs w:val="20"/>
          <w:lang w:val="id-ID"/>
        </w:rPr>
      </w:pPr>
      <w:r w:rsidRPr="00223C43">
        <w:rPr>
          <w:rFonts w:cs="Times New Roman"/>
          <w:b/>
          <w:sz w:val="20"/>
          <w:szCs w:val="20"/>
          <w:lang w:val="id-ID"/>
        </w:rPr>
        <w:t xml:space="preserve">Tindakan  </w:t>
      </w:r>
      <w:r w:rsidRPr="00223C43">
        <w:rPr>
          <w:rFonts w:cs="Times New Roman"/>
          <w:b/>
          <w:sz w:val="20"/>
          <w:szCs w:val="20"/>
        </w:rPr>
        <w:t xml:space="preserve">Perawat </w:t>
      </w:r>
      <w:r w:rsidRPr="00223C43">
        <w:rPr>
          <w:rFonts w:cs="Times New Roman"/>
          <w:b/>
          <w:sz w:val="20"/>
          <w:szCs w:val="20"/>
          <w:lang w:val="id-ID"/>
        </w:rPr>
        <w:t>m</w:t>
      </w:r>
      <w:r w:rsidRPr="00223C43">
        <w:rPr>
          <w:rFonts w:cs="Times New Roman"/>
          <w:b/>
          <w:sz w:val="20"/>
          <w:szCs w:val="20"/>
        </w:rPr>
        <w:t>elakukan</w:t>
      </w:r>
      <w:r w:rsidRPr="00223C43">
        <w:rPr>
          <w:rFonts w:cs="Times New Roman"/>
          <w:b/>
          <w:sz w:val="20"/>
          <w:szCs w:val="20"/>
          <w:lang w:val="id-ID"/>
        </w:rPr>
        <w:t xml:space="preserve"> </w:t>
      </w:r>
      <w:r w:rsidRPr="00223C43">
        <w:rPr>
          <w:rFonts w:cs="Times New Roman"/>
          <w:b/>
          <w:sz w:val="20"/>
          <w:szCs w:val="20"/>
        </w:rPr>
        <w:t>Triage Pasien COVID-19Di  Instalasi Gawat Darurat (IGD)  RSUD Prof.</w:t>
      </w:r>
      <w:r w:rsidRPr="00223C43">
        <w:rPr>
          <w:rFonts w:cs="Times New Roman"/>
          <w:b/>
          <w:sz w:val="20"/>
          <w:szCs w:val="20"/>
          <w:lang w:val="id-ID"/>
        </w:rPr>
        <w:t xml:space="preserve"> Dr.</w:t>
      </w:r>
      <w:r w:rsidRPr="00223C43">
        <w:rPr>
          <w:rFonts w:cs="Times New Roman"/>
          <w:b/>
          <w:sz w:val="20"/>
          <w:szCs w:val="20"/>
        </w:rPr>
        <w:t xml:space="preserve"> W.Z </w:t>
      </w:r>
      <w:r w:rsidRPr="00223C43">
        <w:rPr>
          <w:rFonts w:cs="Times New Roman"/>
          <w:b/>
          <w:sz w:val="20"/>
          <w:szCs w:val="20"/>
          <w:lang w:val="id-ID"/>
        </w:rPr>
        <w:t>J</w:t>
      </w:r>
      <w:r w:rsidRPr="00223C43">
        <w:rPr>
          <w:rFonts w:cs="Times New Roman"/>
          <w:b/>
          <w:sz w:val="20"/>
          <w:szCs w:val="20"/>
        </w:rPr>
        <w:t>ohan</w:t>
      </w:r>
      <w:r w:rsidRPr="00223C43">
        <w:rPr>
          <w:rFonts w:cs="Times New Roman"/>
          <w:b/>
          <w:sz w:val="20"/>
          <w:szCs w:val="20"/>
          <w:lang w:val="id-ID"/>
        </w:rPr>
        <w:t>n</w:t>
      </w:r>
      <w:r w:rsidRPr="00223C43">
        <w:rPr>
          <w:rFonts w:cs="Times New Roman"/>
          <w:b/>
          <w:sz w:val="20"/>
          <w:szCs w:val="20"/>
        </w:rPr>
        <w:t>es Kupang</w:t>
      </w:r>
    </w:p>
    <w:p w:rsidR="00223C43" w:rsidRPr="00223C43" w:rsidRDefault="00223C43" w:rsidP="00223C43">
      <w:pPr>
        <w:spacing w:line="360" w:lineRule="auto"/>
        <w:ind w:firstLine="720"/>
        <w:rPr>
          <w:rFonts w:cs="Times New Roman"/>
          <w:sz w:val="20"/>
          <w:szCs w:val="20"/>
          <w:lang w:val="id-ID"/>
        </w:rPr>
      </w:pPr>
      <w:r w:rsidRPr="00223C43">
        <w:rPr>
          <w:rFonts w:cs="Times New Roman"/>
          <w:sz w:val="20"/>
          <w:szCs w:val="20"/>
          <w:lang w:val="id-ID"/>
        </w:rPr>
        <w:t>P</w:t>
      </w:r>
      <w:r w:rsidRPr="00223C43">
        <w:rPr>
          <w:rFonts w:cs="Times New Roman"/>
          <w:sz w:val="20"/>
          <w:szCs w:val="20"/>
        </w:rPr>
        <w:t>erawat</w:t>
      </w:r>
      <w:r w:rsidRPr="00223C43">
        <w:rPr>
          <w:rFonts w:cs="Times New Roman"/>
          <w:sz w:val="20"/>
          <w:szCs w:val="20"/>
          <w:lang w:val="id-ID"/>
        </w:rPr>
        <w:t xml:space="preserve"> cukup mampu untuk melakukan tindakan </w:t>
      </w:r>
      <w:r w:rsidRPr="00223C43">
        <w:rPr>
          <w:rFonts w:cs="Times New Roman"/>
          <w:sz w:val="20"/>
          <w:szCs w:val="20"/>
        </w:rPr>
        <w:t xml:space="preserve"> Triage pasien COVID-19di Instalasi Gawat Darurat (IGD) RSUD Prof Dr. W. Z. Johannes Kupang. </w:t>
      </w:r>
      <w:r w:rsidRPr="00223C43">
        <w:rPr>
          <w:rFonts w:cs="Times New Roman"/>
          <w:sz w:val="20"/>
          <w:szCs w:val="20"/>
          <w:lang w:val="id-ID"/>
        </w:rPr>
        <w:t xml:space="preserve">Tindakan perawatan untuk menerapkan triage covid 19 di IGD sangat dipengaruhi oleh situasi yang membuat para perawat harus secara ketat melakukan pemilahan pasien yang dicurigai terkena infeksi covid-19 </w:t>
      </w:r>
      <w:r w:rsidRPr="00223C43">
        <w:rPr>
          <w:rFonts w:cs="Times New Roman"/>
          <w:sz w:val="20"/>
          <w:szCs w:val="20"/>
          <w:lang w:val="id-ID"/>
        </w:rPr>
        <w:fldChar w:fldCharType="begin" w:fldLock="1"/>
      </w:r>
      <w:r w:rsidRPr="00223C43">
        <w:rPr>
          <w:rFonts w:cs="Times New Roman"/>
          <w:sz w:val="20"/>
          <w:szCs w:val="20"/>
          <w:lang w:val="id-ID"/>
        </w:rPr>
        <w:instrText>ADDIN CSL_CITATION {"citationItems":[{"id":"ITEM-1","itemData":{"author":[{"dropping-particle":"","family":"Putu","given":"Ni","non-dropping-particle":"","parse-names":false,"suffix":""},{"dropping-particle":"","family":"Puspa","given":"Intan","non-dropping-particle":"","parse-names":false,"suffix":""},{"dropping-particle":"","family":"Istri","given":"A A","non-dropping-particle":"","parse-names":false,"suffix":""},{"dropping-particle":"","family":"Hana","given":"Dalem","non-dropping-particle":"","parse-names":false,"suffix":""},{"dropping-particle":"","family":"Azis","given":"Abdul","non-dropping-particle":"","parse-names":false,"suffix":""}],"id":"ITEM-1","issue":"4","issued":{"date-parts":[["2021"]]},"page":"464-475","title":"PENERAPAN TRIASE SESUAI PROTOKOL KESEHATAN COVID-19 DI INSTALASI GAWAT ( RELATIONSHIP BETWEEN NURSE KNOWLEDGE AND IMPLEMENTATION OF TRIAGE ACCORDING TO COVID-19 HEALTH PROTOCOL IN EMERGENCY INSTALLATION AT BRSUD , TABANAN )","type":"article-journal","volume":"8"},"uris":["http://www.mendeley.com/documents/?uuid=9de863b2-b8f4-42eb-ab40-8ba637340409"]}],"mendeley":{"formattedCitation":"(Putu et al., 2021b)","plainTextFormattedCitation":"(Putu et al., 2021b)","previouslyFormattedCitation":"(Putu et al., 2021b)"},"properties":{"noteIndex":0},"schema":"https://github.com/citation-style-language/schema/raw/master/csl-citation.json"}</w:instrText>
      </w:r>
      <w:r w:rsidRPr="00223C43">
        <w:rPr>
          <w:rFonts w:cs="Times New Roman"/>
          <w:sz w:val="20"/>
          <w:szCs w:val="20"/>
          <w:lang w:val="id-ID"/>
        </w:rPr>
        <w:fldChar w:fldCharType="separate"/>
      </w:r>
      <w:r w:rsidRPr="00223C43">
        <w:rPr>
          <w:rFonts w:cs="Times New Roman"/>
          <w:noProof/>
          <w:sz w:val="20"/>
          <w:szCs w:val="20"/>
          <w:lang w:val="id-ID"/>
        </w:rPr>
        <w:t>(Putu et al., 2021b)</w:t>
      </w:r>
      <w:r w:rsidRPr="00223C43">
        <w:rPr>
          <w:rFonts w:cs="Times New Roman"/>
          <w:sz w:val="20"/>
          <w:szCs w:val="20"/>
          <w:lang w:val="id-ID"/>
        </w:rPr>
        <w:fldChar w:fldCharType="end"/>
      </w:r>
      <w:r w:rsidRPr="00223C43">
        <w:rPr>
          <w:rFonts w:cs="Times New Roman"/>
          <w:sz w:val="20"/>
          <w:szCs w:val="20"/>
          <w:lang w:val="id-ID"/>
        </w:rPr>
        <w:t>.Tindakan ini dilakukan untuk bisa mengurangi penularan ke petugas kesehatan lain atau pasien lainnya yang ada di RS.</w:t>
      </w:r>
    </w:p>
    <w:p w:rsidR="00223C43" w:rsidRPr="00223C43" w:rsidRDefault="00223C43" w:rsidP="00223C43">
      <w:pPr>
        <w:spacing w:line="360" w:lineRule="auto"/>
        <w:ind w:firstLine="720"/>
        <w:rPr>
          <w:rFonts w:cs="Times New Roman"/>
          <w:sz w:val="20"/>
          <w:szCs w:val="20"/>
          <w:lang w:val="id-ID"/>
        </w:rPr>
      </w:pPr>
      <w:r w:rsidRPr="00223C43">
        <w:rPr>
          <w:rFonts w:cs="Times New Roman"/>
          <w:sz w:val="20"/>
          <w:szCs w:val="20"/>
          <w:lang w:val="id-ID"/>
        </w:rPr>
        <w:lastRenderedPageBreak/>
        <w:t xml:space="preserve">Perawat yang bekerja di ruang triage, memerlukan kemampuan untuk bisa mengambil keputusan dalam memilah pasien yang akan dirawat di ruang IGD. </w:t>
      </w:r>
      <w:r w:rsidRPr="00223C43">
        <w:rPr>
          <w:rFonts w:cs="Times New Roman"/>
          <w:sz w:val="20"/>
          <w:szCs w:val="20"/>
        </w:rPr>
        <w:t xml:space="preserve">Kesalahan pengambilan keputusan, </w:t>
      </w:r>
      <w:r w:rsidRPr="00223C43">
        <w:rPr>
          <w:rFonts w:cs="Times New Roman"/>
          <w:sz w:val="20"/>
          <w:szCs w:val="20"/>
          <w:lang w:val="id-ID"/>
        </w:rPr>
        <w:t xml:space="preserve">akan </w:t>
      </w:r>
      <w:proofErr w:type="gramStart"/>
      <w:r w:rsidRPr="00223C43">
        <w:rPr>
          <w:rFonts w:cs="Times New Roman"/>
          <w:sz w:val="20"/>
          <w:szCs w:val="20"/>
          <w:lang w:val="id-ID"/>
        </w:rPr>
        <w:t xml:space="preserve">mengakibatkan </w:t>
      </w:r>
      <w:r w:rsidRPr="00223C43">
        <w:rPr>
          <w:rFonts w:cs="Times New Roman"/>
          <w:sz w:val="20"/>
          <w:szCs w:val="20"/>
        </w:rPr>
        <w:t xml:space="preserve"> keterlambatan</w:t>
      </w:r>
      <w:proofErr w:type="gramEnd"/>
      <w:r w:rsidRPr="00223C43">
        <w:rPr>
          <w:rFonts w:cs="Times New Roman"/>
          <w:sz w:val="20"/>
          <w:szCs w:val="20"/>
        </w:rPr>
        <w:t xml:space="preserve"> pengobatan dan ketidakmampuan serta cacat permanen bagi pasien. </w:t>
      </w:r>
      <w:r w:rsidRPr="00223C43">
        <w:rPr>
          <w:rFonts w:cs="Times New Roman"/>
          <w:sz w:val="20"/>
          <w:szCs w:val="20"/>
          <w:lang w:val="id-ID"/>
        </w:rPr>
        <w:t xml:space="preserve"> Hal ini </w:t>
      </w:r>
      <w:r w:rsidRPr="00223C43">
        <w:rPr>
          <w:rFonts w:cs="Times New Roman"/>
          <w:sz w:val="20"/>
          <w:szCs w:val="20"/>
        </w:rPr>
        <w:t xml:space="preserve">menuntut perawat </w:t>
      </w:r>
      <w:r w:rsidRPr="00223C43">
        <w:rPr>
          <w:rFonts w:cs="Times New Roman"/>
          <w:sz w:val="20"/>
          <w:szCs w:val="20"/>
          <w:lang w:val="id-ID"/>
        </w:rPr>
        <w:t xml:space="preserve">agar </w:t>
      </w:r>
      <w:r w:rsidRPr="00223C43">
        <w:rPr>
          <w:rFonts w:cs="Times New Roman"/>
          <w:sz w:val="20"/>
          <w:szCs w:val="20"/>
        </w:rPr>
        <w:t xml:space="preserve"> terus mengembangkan perannya dalam hal mengambil keputusan yang tepat terutama dalam penentuan prioritas kegawatdaruratan pada instalasi gawat darurat</w:t>
      </w:r>
      <w:r w:rsidRPr="00223C43">
        <w:rPr>
          <w:rFonts w:cs="Times New Roman"/>
          <w:sz w:val="20"/>
          <w:szCs w:val="20"/>
        </w:rPr>
        <w:fldChar w:fldCharType="begin" w:fldLock="1"/>
      </w:r>
      <w:r w:rsidRPr="00223C43">
        <w:rPr>
          <w:rFonts w:cs="Times New Roman"/>
          <w:sz w:val="20"/>
          <w:szCs w:val="20"/>
        </w:rPr>
        <w:instrText>ADDIN CSL_CITATION {"citationItems":[{"id":"ITEM-1","itemData":{"author":[{"dropping-particle":"","family":"Milla","given":"Awina","non-dropping-particle":"","parse-names":false,"suffix":""},{"dropping-particle":"","family":"Sitorus","given":"Shilmy","non-dropping-particle":"","parse-names":false,"suffix":""},{"dropping-particle":"","family":"Belakang","given":"Latar","non-dropping-particle":"","parse-names":false,"suffix":""}],"id":"ITEM-1","issued":{"date-parts":[["2019"]]},"title":"Peran perawat dalam pengambilan keputusan pada pasien di ruang gawat darurat","type":"article-journal"},"uris":["http://www.mendeley.com/documents/?uuid=e77c57aa-9ad6-43d6-bfc3-2277f0b84c5e"]}],"mendeley":{"formattedCitation":"(Milla et al., 2019)","plainTextFormattedCitation":"(Milla et al., 2019)","previouslyFormattedCitation":"(Milla et al., 2019)"},"properties":{"noteIndex":0},"schema":"https://github.com/citation-style-language/schema/raw/master/csl-citation.json"}</w:instrText>
      </w:r>
      <w:r w:rsidRPr="00223C43">
        <w:rPr>
          <w:rFonts w:cs="Times New Roman"/>
          <w:sz w:val="20"/>
          <w:szCs w:val="20"/>
        </w:rPr>
        <w:fldChar w:fldCharType="separate"/>
      </w:r>
      <w:r w:rsidRPr="00223C43">
        <w:rPr>
          <w:rFonts w:cs="Times New Roman"/>
          <w:noProof/>
          <w:sz w:val="20"/>
          <w:szCs w:val="20"/>
        </w:rPr>
        <w:t>(Milla et al., 2019)</w:t>
      </w:r>
      <w:r w:rsidRPr="00223C43">
        <w:rPr>
          <w:rFonts w:cs="Times New Roman"/>
          <w:sz w:val="20"/>
          <w:szCs w:val="20"/>
        </w:rPr>
        <w:fldChar w:fldCharType="end"/>
      </w:r>
      <w:r w:rsidRPr="00223C43">
        <w:rPr>
          <w:rFonts w:cs="Times New Roman"/>
          <w:sz w:val="20"/>
          <w:szCs w:val="20"/>
        </w:rPr>
        <w:t>.</w:t>
      </w:r>
    </w:p>
    <w:p w:rsidR="00223C43" w:rsidRPr="00223C43" w:rsidRDefault="00223C43" w:rsidP="00223C43">
      <w:pPr>
        <w:spacing w:line="360" w:lineRule="auto"/>
        <w:ind w:firstLine="720"/>
        <w:rPr>
          <w:rFonts w:cs="Times New Roman"/>
          <w:sz w:val="20"/>
          <w:szCs w:val="20"/>
          <w:lang w:val="id-ID"/>
        </w:rPr>
      </w:pPr>
      <w:r w:rsidRPr="00223C43">
        <w:rPr>
          <w:rFonts w:cs="Times New Roman"/>
          <w:sz w:val="20"/>
          <w:szCs w:val="20"/>
          <w:lang w:val="id-ID"/>
        </w:rPr>
        <w:t>Kemampuan untuk mengambil keputusan yang dilakukan oleh perawat di traige sangat dipengaruhi faktor eksterenal dan internal. F</w:t>
      </w:r>
      <w:r w:rsidRPr="00223C43">
        <w:rPr>
          <w:rFonts w:cs="Times New Roman"/>
          <w:sz w:val="20"/>
          <w:szCs w:val="20"/>
        </w:rPr>
        <w:t>aktor internal mencakup kemampuan psikomotor dan kapasitas personal perawat, sedangkan faktor eksternal adalah lingkungan kerja di IGD</w:t>
      </w:r>
      <w:r w:rsidRPr="00223C43">
        <w:rPr>
          <w:rFonts w:cs="Times New Roman"/>
          <w:sz w:val="20"/>
          <w:szCs w:val="20"/>
          <w:lang w:val="id-ID"/>
        </w:rPr>
        <w:t>. Jika keputusan telah diambil oleh perawat dan tindakan tersebut benar sesuai dengan kaidah ilmu yang didapatkan, maka perawat kepercayaan diri perawat akan  semakin meningkat untuk terus melakukan tindakan ini sampai pada tingkat mahir.  Ha ini tentu membutuhkan latihan dan belajar yang dilakukan secara kontinu dan teratur. Dengan demikian akan meningkatkan kemampuan untuk berpikir kritis dalam memutuskan untuk memilah pasien pada masa covid-19 di ruangn IGD.</w:t>
      </w:r>
    </w:p>
    <w:p w:rsidR="00223C43" w:rsidRPr="00223C43" w:rsidRDefault="00223C43" w:rsidP="00223C43">
      <w:pPr>
        <w:spacing w:line="360" w:lineRule="auto"/>
        <w:ind w:left="630" w:firstLine="540"/>
        <w:rPr>
          <w:rFonts w:cs="Times New Roman"/>
          <w:sz w:val="20"/>
          <w:szCs w:val="20"/>
          <w:lang w:val="id-ID"/>
        </w:rPr>
      </w:pPr>
    </w:p>
    <w:p w:rsidR="00223C43" w:rsidRPr="00223C43" w:rsidRDefault="00223C43" w:rsidP="00223C43">
      <w:pPr>
        <w:spacing w:line="360" w:lineRule="auto"/>
        <w:rPr>
          <w:rFonts w:cs="Times New Roman"/>
          <w:b/>
          <w:sz w:val="20"/>
          <w:szCs w:val="20"/>
          <w:lang w:val="id-ID"/>
        </w:rPr>
      </w:pPr>
      <w:r w:rsidRPr="00223C43">
        <w:rPr>
          <w:rFonts w:cs="Times New Roman"/>
          <w:b/>
          <w:sz w:val="20"/>
          <w:szCs w:val="20"/>
        </w:rPr>
        <w:t>H</w:t>
      </w:r>
      <w:r w:rsidRPr="00223C43">
        <w:rPr>
          <w:rFonts w:cs="Times New Roman"/>
          <w:b/>
          <w:sz w:val="20"/>
          <w:szCs w:val="20"/>
          <w:lang w:val="id-ID"/>
        </w:rPr>
        <w:t xml:space="preserve">ubungan pengetahuan </w:t>
      </w:r>
      <w:r w:rsidRPr="00223C43">
        <w:rPr>
          <w:rFonts w:cs="Times New Roman"/>
          <w:b/>
          <w:sz w:val="20"/>
          <w:szCs w:val="20"/>
        </w:rPr>
        <w:t>dengan</w:t>
      </w:r>
      <w:r w:rsidRPr="00223C43">
        <w:rPr>
          <w:rFonts w:cs="Times New Roman"/>
          <w:b/>
          <w:sz w:val="20"/>
          <w:szCs w:val="20"/>
          <w:lang w:val="id-ID"/>
        </w:rPr>
        <w:t xml:space="preserve"> tindakan  </w:t>
      </w:r>
      <w:r w:rsidRPr="00223C43">
        <w:rPr>
          <w:rFonts w:cs="Times New Roman"/>
          <w:b/>
          <w:sz w:val="20"/>
          <w:szCs w:val="20"/>
        </w:rPr>
        <w:t xml:space="preserve"> perawat melakukan</w:t>
      </w:r>
      <w:r w:rsidRPr="00223C43">
        <w:rPr>
          <w:rFonts w:cs="Times New Roman"/>
          <w:b/>
          <w:sz w:val="20"/>
          <w:szCs w:val="20"/>
          <w:lang w:val="id-ID"/>
        </w:rPr>
        <w:t xml:space="preserve"> </w:t>
      </w:r>
      <w:r w:rsidRPr="00223C43">
        <w:rPr>
          <w:rFonts w:cs="Times New Roman"/>
          <w:b/>
          <w:sz w:val="20"/>
          <w:szCs w:val="20"/>
        </w:rPr>
        <w:t>triage pasien COVID-</w:t>
      </w:r>
      <w:proofErr w:type="gramStart"/>
      <w:r w:rsidRPr="00223C43">
        <w:rPr>
          <w:rFonts w:cs="Times New Roman"/>
          <w:b/>
          <w:sz w:val="20"/>
          <w:szCs w:val="20"/>
        </w:rPr>
        <w:t>19di  Instalasi</w:t>
      </w:r>
      <w:proofErr w:type="gramEnd"/>
      <w:r w:rsidRPr="00223C43">
        <w:rPr>
          <w:rFonts w:cs="Times New Roman"/>
          <w:b/>
          <w:sz w:val="20"/>
          <w:szCs w:val="20"/>
        </w:rPr>
        <w:t xml:space="preserve"> Gawat Darurat (IGD)  RSUD Prof. </w:t>
      </w:r>
      <w:r w:rsidRPr="00223C43">
        <w:rPr>
          <w:rFonts w:cs="Times New Roman"/>
          <w:b/>
          <w:sz w:val="20"/>
          <w:szCs w:val="20"/>
          <w:lang w:val="id-ID"/>
        </w:rPr>
        <w:t xml:space="preserve">Dr. </w:t>
      </w:r>
      <w:r w:rsidRPr="00223C43">
        <w:rPr>
          <w:rFonts w:cs="Times New Roman"/>
          <w:b/>
          <w:sz w:val="20"/>
          <w:szCs w:val="20"/>
        </w:rPr>
        <w:t xml:space="preserve">W.Z </w:t>
      </w:r>
      <w:r w:rsidRPr="00223C43">
        <w:rPr>
          <w:rFonts w:cs="Times New Roman"/>
          <w:b/>
          <w:sz w:val="20"/>
          <w:szCs w:val="20"/>
          <w:lang w:val="id-ID"/>
        </w:rPr>
        <w:t>J</w:t>
      </w:r>
      <w:r w:rsidRPr="00223C43">
        <w:rPr>
          <w:rFonts w:cs="Times New Roman"/>
          <w:b/>
          <w:sz w:val="20"/>
          <w:szCs w:val="20"/>
        </w:rPr>
        <w:t>ohan</w:t>
      </w:r>
      <w:r w:rsidRPr="00223C43">
        <w:rPr>
          <w:rFonts w:cs="Times New Roman"/>
          <w:b/>
          <w:sz w:val="20"/>
          <w:szCs w:val="20"/>
          <w:lang w:val="id-ID"/>
        </w:rPr>
        <w:t>n</w:t>
      </w:r>
      <w:r w:rsidRPr="00223C43">
        <w:rPr>
          <w:rFonts w:cs="Times New Roman"/>
          <w:b/>
          <w:sz w:val="20"/>
          <w:szCs w:val="20"/>
        </w:rPr>
        <w:t>es Kupang</w:t>
      </w:r>
    </w:p>
    <w:p w:rsidR="00223C43" w:rsidRPr="00223C43" w:rsidRDefault="00223C43" w:rsidP="00223C43">
      <w:pPr>
        <w:spacing w:line="360" w:lineRule="auto"/>
        <w:rPr>
          <w:rFonts w:cs="Times New Roman"/>
          <w:sz w:val="20"/>
          <w:szCs w:val="20"/>
        </w:rPr>
      </w:pPr>
      <w:r w:rsidRPr="00223C43">
        <w:rPr>
          <w:rFonts w:cs="Times New Roman"/>
          <w:b/>
          <w:color w:val="FF0000"/>
          <w:sz w:val="20"/>
          <w:szCs w:val="20"/>
          <w:lang w:val="id-ID"/>
        </w:rPr>
        <w:tab/>
      </w:r>
      <w:r w:rsidRPr="00223C43">
        <w:rPr>
          <w:rFonts w:cs="Times New Roman"/>
          <w:color w:val="FF0000"/>
          <w:sz w:val="20"/>
          <w:szCs w:val="20"/>
        </w:rPr>
        <w:t xml:space="preserve">    </w:t>
      </w:r>
      <w:r w:rsidRPr="00223C43">
        <w:rPr>
          <w:rFonts w:cs="Times New Roman"/>
          <w:sz w:val="20"/>
          <w:szCs w:val="20"/>
        </w:rPr>
        <w:t xml:space="preserve">Hasil Penelitian </w:t>
      </w:r>
      <w:proofErr w:type="gramStart"/>
      <w:r w:rsidRPr="00223C43">
        <w:rPr>
          <w:rFonts w:cs="Times New Roman"/>
          <w:sz w:val="20"/>
          <w:szCs w:val="20"/>
        </w:rPr>
        <w:t>menunjukkan  ada</w:t>
      </w:r>
      <w:proofErr w:type="gramEnd"/>
      <w:r w:rsidRPr="00223C43">
        <w:rPr>
          <w:rFonts w:cs="Times New Roman"/>
          <w:sz w:val="20"/>
          <w:szCs w:val="20"/>
        </w:rPr>
        <w:t xml:space="preserve"> hubungan yang signifikan antara pengetahuan dan </w:t>
      </w:r>
      <w:r w:rsidRPr="00223C43">
        <w:rPr>
          <w:rFonts w:cs="Times New Roman"/>
          <w:sz w:val="20"/>
          <w:szCs w:val="20"/>
          <w:lang w:val="id-ID"/>
        </w:rPr>
        <w:t xml:space="preserve">tindakan </w:t>
      </w:r>
      <w:r w:rsidRPr="00223C43">
        <w:rPr>
          <w:rFonts w:cs="Times New Roman"/>
          <w:sz w:val="20"/>
          <w:szCs w:val="20"/>
        </w:rPr>
        <w:t xml:space="preserve"> perawat melakukan triage pada pasien COVID-19di Instalasi Gawat Darurat (IGD) RSUD Prof Dr. W. Z. Johannes Kupang.</w:t>
      </w:r>
      <w:r w:rsidRPr="00223C43">
        <w:rPr>
          <w:rFonts w:cs="Times New Roman"/>
          <w:sz w:val="20"/>
          <w:szCs w:val="20"/>
          <w:lang w:val="id-ID"/>
        </w:rPr>
        <w:t xml:space="preserve">  </w:t>
      </w:r>
      <w:r w:rsidRPr="00223C43">
        <w:rPr>
          <w:rFonts w:cs="Times New Roman"/>
          <w:sz w:val="20"/>
          <w:szCs w:val="20"/>
        </w:rPr>
        <w:t xml:space="preserve"> Hasil tersebut sesuai penelitian oleh </w:t>
      </w:r>
      <w:r w:rsidRPr="00223C43">
        <w:rPr>
          <w:rFonts w:cs="Times New Roman"/>
          <w:sz w:val="20"/>
          <w:szCs w:val="20"/>
        </w:rPr>
        <w:fldChar w:fldCharType="begin" w:fldLock="1"/>
      </w:r>
      <w:r w:rsidRPr="00223C43">
        <w:rPr>
          <w:rFonts w:cs="Times New Roman"/>
          <w:sz w:val="20"/>
          <w:szCs w:val="20"/>
        </w:rPr>
        <w:instrText>ADDIN CSL_CITATION {"citationItems":[{"id":"ITEM-1","itemData":{"author":[{"dropping-particle":"","family":"Putu","given":"Ni","non-dropping-particle":"","parse-names":false,"suffix":""},{"dropping-particle":"","family":"Puspa","given":"Intan","non-dropping-particle":"","parse-names":false,"suffix":""},{"dropping-particle":"","family":"Istri","given":"A A","non-dropping-particle":"","parse-names":false,"suffix":""},{"dropping-particle":"","family":"Hana","given":"Dalem","non-dropping-particle":"","parse-names":false,"suffix":""},{"dropping-particle":"","family":"Azis","given":"Abdul","non-dropping-particle":"","parse-names":false,"suffix":""}],"container-title":"Bali Medika Jurnal","id":"ITEM-1","issue":"4","issued":{"date-parts":[["2021"]]},"page":"464-475","title":"hubungan pengetahuan perawat dengan penerapan triage sesuai protokol kesehatan covid-19 di instalasi gawat darurat di BRSUD Kabupaten tabanan","type":"article-journal","volume":"8"},"uris":["http://www.mendeley.com/documents/?uuid=08622b63-d31b-4d16-92d1-356a58e66a0c","http://www.mendeley.com/documents/?uuid=4dafcb2b-20d6-4509-9bbc-33c6455b7788"]}],"mendeley":{"formattedCitation":"(Putu et al., 2021a)","plainTextFormattedCitation":"(Putu et al., 2021a)","previouslyFormattedCitation":"(Putu et al., 2021a)"},"properties":{"noteIndex":0},"schema":"https://github.com/citation-style-language/schema/raw/master/csl-citation.json"}</w:instrText>
      </w:r>
      <w:r w:rsidRPr="00223C43">
        <w:rPr>
          <w:rFonts w:cs="Times New Roman"/>
          <w:sz w:val="20"/>
          <w:szCs w:val="20"/>
        </w:rPr>
        <w:fldChar w:fldCharType="separate"/>
      </w:r>
      <w:r w:rsidRPr="00223C43">
        <w:rPr>
          <w:rFonts w:cs="Times New Roman"/>
          <w:noProof/>
          <w:sz w:val="20"/>
          <w:szCs w:val="20"/>
        </w:rPr>
        <w:t>(Putu et al., 2021a)</w:t>
      </w:r>
      <w:r w:rsidRPr="00223C43">
        <w:rPr>
          <w:rFonts w:cs="Times New Roman"/>
          <w:sz w:val="20"/>
          <w:szCs w:val="20"/>
        </w:rPr>
        <w:fldChar w:fldCharType="end"/>
      </w:r>
      <w:r w:rsidRPr="00223C43">
        <w:rPr>
          <w:rFonts w:cs="Times New Roman"/>
          <w:sz w:val="20"/>
          <w:szCs w:val="20"/>
        </w:rPr>
        <w:t xml:space="preserve"> yang dimana didapatkan hasil bahwa ada hubungan antara tingkat pengetahuan dengan penerapan triage sesuai protocol kesehatan COVID-19di IGD, faktor-faktor yang mempengaruhi yaitu pendidikan, pekerjaan, umur, minat, pengalaman, kebudayaan dan informasi. Pengetahuan seseorang yang tinggi akan mampu melaksanakan semua </w:t>
      </w:r>
      <w:proofErr w:type="gramStart"/>
      <w:r w:rsidRPr="00223C43">
        <w:rPr>
          <w:rFonts w:cs="Times New Roman"/>
          <w:sz w:val="20"/>
          <w:szCs w:val="20"/>
        </w:rPr>
        <w:t>tugas  secara</w:t>
      </w:r>
      <w:proofErr w:type="gramEnd"/>
      <w:r w:rsidRPr="00223C43">
        <w:rPr>
          <w:rFonts w:cs="Times New Roman"/>
          <w:sz w:val="20"/>
          <w:szCs w:val="20"/>
        </w:rPr>
        <w:t xml:space="preserve"> efektif dan efisien, sehingga kinerja semakin membaik. Semakin rendah pengetahuan seseorang tentang triage maka tindakan terhadap triage berdasarkan prioritas juga tidak </w:t>
      </w:r>
      <w:proofErr w:type="gramStart"/>
      <w:r w:rsidRPr="00223C43">
        <w:rPr>
          <w:rFonts w:cs="Times New Roman"/>
          <w:sz w:val="20"/>
          <w:szCs w:val="20"/>
        </w:rPr>
        <w:t>akan</w:t>
      </w:r>
      <w:proofErr w:type="gramEnd"/>
      <w:r w:rsidRPr="00223C43">
        <w:rPr>
          <w:rFonts w:cs="Times New Roman"/>
          <w:sz w:val="20"/>
          <w:szCs w:val="20"/>
        </w:rPr>
        <w:t xml:space="preserve"> sesuai. Penelitian </w:t>
      </w:r>
      <w:r w:rsidRPr="00223C43">
        <w:rPr>
          <w:rFonts w:cs="Times New Roman"/>
          <w:sz w:val="20"/>
          <w:szCs w:val="20"/>
          <w:lang w:val="id-ID"/>
        </w:rPr>
        <w:t xml:space="preserve">oleh satria et </w:t>
      </w:r>
      <w:proofErr w:type="gramStart"/>
      <w:r w:rsidRPr="00223C43">
        <w:rPr>
          <w:rFonts w:cs="Times New Roman"/>
          <w:sz w:val="20"/>
          <w:szCs w:val="20"/>
          <w:lang w:val="id-ID"/>
        </w:rPr>
        <w:t xml:space="preserve">al </w:t>
      </w:r>
      <w:r w:rsidRPr="00223C43">
        <w:rPr>
          <w:rFonts w:cs="Times New Roman"/>
          <w:sz w:val="20"/>
          <w:szCs w:val="20"/>
        </w:rPr>
        <w:t xml:space="preserve"> didapatkan</w:t>
      </w:r>
      <w:proofErr w:type="gramEnd"/>
      <w:r w:rsidRPr="00223C43">
        <w:rPr>
          <w:rFonts w:cs="Times New Roman"/>
          <w:sz w:val="20"/>
          <w:szCs w:val="20"/>
        </w:rPr>
        <w:t xml:space="preserve"> hasil bahwa ada hubungan antara pengetahuan dan sikap perawat tentang triage pada masa pandemic COVID-19. </w:t>
      </w:r>
      <w:proofErr w:type="gramStart"/>
      <w:r w:rsidRPr="00223C43">
        <w:rPr>
          <w:rFonts w:cs="Times New Roman"/>
          <w:sz w:val="20"/>
          <w:szCs w:val="20"/>
        </w:rPr>
        <w:t>Hasil penelitian ini menunjukkan bahwa responden dengan pengetahuan baik dapat memiliki sikap yang positif.</w:t>
      </w:r>
      <w:proofErr w:type="gramEnd"/>
      <w:r w:rsidRPr="00223C43">
        <w:rPr>
          <w:rFonts w:cs="Times New Roman"/>
          <w:sz w:val="20"/>
          <w:szCs w:val="20"/>
        </w:rPr>
        <w:t xml:space="preserve"> </w:t>
      </w:r>
      <w:proofErr w:type="gramStart"/>
      <w:r w:rsidRPr="00223C43">
        <w:rPr>
          <w:rFonts w:cs="Times New Roman"/>
          <w:sz w:val="20"/>
          <w:szCs w:val="20"/>
        </w:rPr>
        <w:t>Pengetahuan disini merupakan dasar bagi seseorang sehingga terbentuk sikap yang sesuai dengan kebutuhan, pengetahuan merupakan faktor intriksi dari dalam diri perawat yang memengaruhi terbentuknya sikap.</w:t>
      </w:r>
      <w:proofErr w:type="gramEnd"/>
      <w:r w:rsidRPr="00223C43">
        <w:rPr>
          <w:rFonts w:cs="Times New Roman"/>
          <w:sz w:val="20"/>
          <w:szCs w:val="20"/>
        </w:rPr>
        <w:t xml:space="preserve"> </w:t>
      </w:r>
      <w:proofErr w:type="gramStart"/>
      <w:r w:rsidRPr="00223C43">
        <w:rPr>
          <w:rFonts w:cs="Times New Roman"/>
          <w:sz w:val="20"/>
          <w:szCs w:val="20"/>
        </w:rPr>
        <w:t>Secara konsep pendidikan mempengaruhi mengetahuan yang dimiliki seseorang, tetapi dalam melakukan tindakan di IGD selain pendidikan formal juga perlu ditambah dengan pelatihan yang berhubungan dengan keperawatan gawat darurat.</w:t>
      </w:r>
      <w:proofErr w:type="gramEnd"/>
      <w:r w:rsidRPr="00223C43">
        <w:rPr>
          <w:rFonts w:cs="Times New Roman"/>
          <w:sz w:val="20"/>
          <w:szCs w:val="20"/>
          <w:lang w:val="id-ID"/>
        </w:rPr>
        <w:t xml:space="preserve"> </w:t>
      </w:r>
    </w:p>
    <w:p w:rsidR="00223C43" w:rsidRPr="00223C43" w:rsidRDefault="00223C43" w:rsidP="00223C43">
      <w:pPr>
        <w:spacing w:line="360" w:lineRule="auto"/>
        <w:rPr>
          <w:rFonts w:cs="Times New Roman"/>
          <w:sz w:val="20"/>
          <w:szCs w:val="20"/>
        </w:rPr>
      </w:pPr>
    </w:p>
    <w:p w:rsidR="00223C43" w:rsidRPr="00223C43" w:rsidRDefault="00223C43" w:rsidP="00223C43">
      <w:pPr>
        <w:spacing w:line="360" w:lineRule="auto"/>
        <w:rPr>
          <w:rFonts w:cs="Times New Roman"/>
          <w:b/>
          <w:sz w:val="20"/>
          <w:szCs w:val="20"/>
        </w:rPr>
      </w:pPr>
      <w:r w:rsidRPr="00223C43">
        <w:rPr>
          <w:rFonts w:cs="Times New Roman"/>
          <w:b/>
          <w:sz w:val="20"/>
          <w:szCs w:val="20"/>
          <w:lang w:val="id-ID"/>
        </w:rPr>
        <w:lastRenderedPageBreak/>
        <w:t>PENUTUP</w:t>
      </w:r>
    </w:p>
    <w:p w:rsidR="00223C43" w:rsidRPr="00223C43" w:rsidRDefault="00223C43" w:rsidP="00223C43">
      <w:pPr>
        <w:spacing w:line="360" w:lineRule="auto"/>
        <w:rPr>
          <w:rFonts w:cs="Times New Roman"/>
          <w:sz w:val="20"/>
          <w:szCs w:val="20"/>
          <w:lang w:val="id-ID"/>
        </w:rPr>
      </w:pPr>
      <w:r w:rsidRPr="00223C43">
        <w:rPr>
          <w:rFonts w:cs="Times New Roman"/>
          <w:sz w:val="20"/>
          <w:szCs w:val="20"/>
          <w:lang w:val="id-ID"/>
        </w:rPr>
        <w:t xml:space="preserve">Pengetahuan adalah hasil belajar manusia tentang sesuatu hal baru.Penyakit Covid 19 adalah kondisi gangguan kesehatan yang baru terjadi selama era kehidupan manusia.Perawat yang menjadi petugas kesehatan yang memiliki peran utama dalam memberikan pelayanan kesehatan kepada pasien Covid-19. Saat Pasien  datang ke IGD, tindakan yang dilakukan adalah skrining di triage. Tujuan tindakan ini untuk memilah apakah pasien tersebut terinfeksi atau suspect Covid 19 ataukah tidak samasekali. Untuk itu perawa perlu ilmu yang cukup untuk bisa melakukan tindakan ini dengan baik, sehingga rantai penularan bisa menurun. </w:t>
      </w:r>
    </w:p>
    <w:p w:rsidR="00223C43" w:rsidRPr="00223C43" w:rsidRDefault="00223C43" w:rsidP="00223C43">
      <w:pPr>
        <w:spacing w:line="240" w:lineRule="auto"/>
        <w:jc w:val="center"/>
        <w:rPr>
          <w:rFonts w:cs="Times New Roman"/>
          <w:b/>
          <w:szCs w:val="24"/>
          <w:lang w:val="id-ID"/>
        </w:rPr>
        <w:sectPr w:rsidR="00223C43" w:rsidRPr="00223C43" w:rsidSect="00B51317">
          <w:headerReference w:type="default" r:id="rId10"/>
          <w:footerReference w:type="default" r:id="rId11"/>
          <w:pgSz w:w="12240" w:h="15840"/>
          <w:pgMar w:top="1701" w:right="2268" w:bottom="1701" w:left="2268" w:header="708" w:footer="708" w:gutter="0"/>
          <w:pgNumType w:start="1"/>
          <w:cols w:space="708"/>
          <w:docGrid w:linePitch="360"/>
        </w:sectPr>
      </w:pPr>
    </w:p>
    <w:p w:rsidR="00223C43" w:rsidRPr="00DC4933" w:rsidRDefault="00223C43" w:rsidP="00223C43">
      <w:pPr>
        <w:spacing w:line="360" w:lineRule="auto"/>
        <w:rPr>
          <w:rFonts w:cs="Times New Roman"/>
          <w:b/>
          <w:szCs w:val="24"/>
        </w:rPr>
      </w:pPr>
    </w:p>
    <w:p w:rsidR="00223C43" w:rsidRPr="00DC4933" w:rsidRDefault="00223C43" w:rsidP="00223C43">
      <w:pPr>
        <w:spacing w:line="360" w:lineRule="auto"/>
        <w:jc w:val="center"/>
        <w:rPr>
          <w:rFonts w:cs="Times New Roman"/>
          <w:b/>
          <w:szCs w:val="24"/>
        </w:rPr>
      </w:pPr>
      <w:r w:rsidRPr="00DC4933">
        <w:rPr>
          <w:rFonts w:cs="Times New Roman"/>
          <w:b/>
          <w:szCs w:val="24"/>
        </w:rPr>
        <w:t>DAFTAR PUSTAKA</w:t>
      </w:r>
    </w:p>
    <w:p w:rsidR="00223C43" w:rsidRDefault="00223C43" w:rsidP="00223C43">
      <w:pPr>
        <w:widowControl w:val="0"/>
        <w:autoSpaceDE w:val="0"/>
        <w:autoSpaceDN w:val="0"/>
        <w:adjustRightInd w:val="0"/>
        <w:spacing w:line="360" w:lineRule="auto"/>
        <w:ind w:left="480" w:hanging="480"/>
        <w:rPr>
          <w:rFonts w:cs="Times New Roman"/>
          <w:lang w:val="id-ID"/>
        </w:rPr>
      </w:pPr>
    </w:p>
    <w:p w:rsidR="00223C43" w:rsidRPr="00DC4933" w:rsidRDefault="00223C43" w:rsidP="00223C43">
      <w:pPr>
        <w:widowControl w:val="0"/>
        <w:autoSpaceDE w:val="0"/>
        <w:autoSpaceDN w:val="0"/>
        <w:adjustRightInd w:val="0"/>
        <w:spacing w:line="360" w:lineRule="auto"/>
        <w:ind w:left="480" w:hanging="480"/>
        <w:rPr>
          <w:rFonts w:cs="Times New Roman"/>
          <w:noProof/>
          <w:sz w:val="22"/>
          <w:szCs w:val="24"/>
        </w:rPr>
      </w:pPr>
      <w:r w:rsidRPr="00DC4933">
        <w:rPr>
          <w:rFonts w:cs="Times New Roman"/>
        </w:rPr>
        <w:fldChar w:fldCharType="begin" w:fldLock="1"/>
      </w:r>
      <w:r w:rsidRPr="00DC4933">
        <w:rPr>
          <w:rFonts w:cs="Times New Roman"/>
        </w:rPr>
        <w:instrText xml:space="preserve">ADDIN Mendeley Bibliography CSL_BIBLIOGRAPHY </w:instrText>
      </w:r>
      <w:r w:rsidRPr="00DC4933">
        <w:rPr>
          <w:rFonts w:cs="Times New Roman"/>
        </w:rPr>
        <w:fldChar w:fldCharType="separate"/>
      </w:r>
      <w:r w:rsidRPr="00DC4933">
        <w:rPr>
          <w:rFonts w:cs="Times New Roman"/>
          <w:noProof/>
          <w:sz w:val="22"/>
          <w:szCs w:val="24"/>
        </w:rPr>
        <w:t xml:space="preserve">Kementerian Kesehatan, R. (2020). </w:t>
      </w:r>
      <w:r w:rsidRPr="00DC4933">
        <w:rPr>
          <w:rFonts w:cs="Times New Roman"/>
          <w:i/>
          <w:iCs/>
          <w:noProof/>
          <w:sz w:val="22"/>
          <w:szCs w:val="24"/>
        </w:rPr>
        <w:t>P</w:t>
      </w:r>
      <w:r w:rsidRPr="00DC4933">
        <w:rPr>
          <w:rFonts w:cs="Times New Roman"/>
          <w:i/>
          <w:iCs/>
          <w:noProof/>
          <w:szCs w:val="24"/>
        </w:rPr>
        <w:t>edoman Pencegahan Dan Pengendalian Coronavirus Disesase</w:t>
      </w:r>
      <w:r w:rsidRPr="00DC4933">
        <w:rPr>
          <w:rFonts w:cs="Times New Roman"/>
          <w:i/>
          <w:iCs/>
          <w:noProof/>
          <w:sz w:val="22"/>
          <w:szCs w:val="24"/>
        </w:rPr>
        <w:t xml:space="preserve"> (COVID-19)</w:t>
      </w:r>
      <w:r w:rsidRPr="00DC4933">
        <w:rPr>
          <w:rFonts w:cs="Times New Roman"/>
          <w:noProof/>
          <w:sz w:val="22"/>
          <w:szCs w:val="24"/>
        </w:rPr>
        <w:t xml:space="preserve"> (pp. 1–214). https://doi.org/10.33654/math.v4i0.299</w:t>
      </w:r>
    </w:p>
    <w:p w:rsidR="00223C43" w:rsidRPr="00DC4933" w:rsidRDefault="00223C43" w:rsidP="00223C43">
      <w:pPr>
        <w:widowControl w:val="0"/>
        <w:autoSpaceDE w:val="0"/>
        <w:autoSpaceDN w:val="0"/>
        <w:adjustRightInd w:val="0"/>
        <w:spacing w:line="360" w:lineRule="auto"/>
        <w:ind w:left="480" w:hanging="480"/>
        <w:rPr>
          <w:rFonts w:cs="Times New Roman"/>
          <w:noProof/>
          <w:sz w:val="22"/>
          <w:szCs w:val="24"/>
        </w:rPr>
      </w:pPr>
      <w:r w:rsidRPr="00DC4933">
        <w:rPr>
          <w:rFonts w:cs="Times New Roman"/>
          <w:noProof/>
          <w:sz w:val="22"/>
          <w:szCs w:val="24"/>
        </w:rPr>
        <w:t xml:space="preserve">Khairina, I., Malini, H., &amp; Huriani, E. (2020). Pengetahuan Dan Keterampilan Perawat Dalam Pengambilan Keputusan Klinis Triase. </w:t>
      </w:r>
      <w:r w:rsidRPr="00DC4933">
        <w:rPr>
          <w:rFonts w:cs="Times New Roman"/>
          <w:i/>
          <w:iCs/>
          <w:noProof/>
          <w:sz w:val="22"/>
          <w:szCs w:val="24"/>
        </w:rPr>
        <w:t>Link</w:t>
      </w:r>
      <w:r w:rsidRPr="00DC4933">
        <w:rPr>
          <w:rFonts w:cs="Times New Roman"/>
          <w:noProof/>
          <w:sz w:val="22"/>
          <w:szCs w:val="24"/>
        </w:rPr>
        <w:t xml:space="preserve">, </w:t>
      </w:r>
      <w:r w:rsidRPr="00DC4933">
        <w:rPr>
          <w:rFonts w:cs="Times New Roman"/>
          <w:i/>
          <w:iCs/>
          <w:noProof/>
          <w:sz w:val="22"/>
          <w:szCs w:val="24"/>
        </w:rPr>
        <w:t>16</w:t>
      </w:r>
      <w:r w:rsidRPr="00DC4933">
        <w:rPr>
          <w:rFonts w:cs="Times New Roman"/>
          <w:noProof/>
          <w:sz w:val="22"/>
          <w:szCs w:val="24"/>
        </w:rPr>
        <w:t>(1), 1–5. https://doi.org/10.31983/link.v16i1.5449</w:t>
      </w:r>
    </w:p>
    <w:p w:rsidR="00223C43" w:rsidRPr="00DC4933" w:rsidRDefault="00223C43" w:rsidP="00223C43">
      <w:pPr>
        <w:widowControl w:val="0"/>
        <w:autoSpaceDE w:val="0"/>
        <w:autoSpaceDN w:val="0"/>
        <w:adjustRightInd w:val="0"/>
        <w:spacing w:line="360" w:lineRule="auto"/>
        <w:ind w:left="480" w:hanging="480"/>
        <w:rPr>
          <w:rFonts w:cs="Times New Roman"/>
          <w:noProof/>
          <w:sz w:val="22"/>
          <w:szCs w:val="24"/>
        </w:rPr>
      </w:pPr>
      <w:r w:rsidRPr="00DC4933">
        <w:rPr>
          <w:rFonts w:cs="Times New Roman"/>
          <w:noProof/>
          <w:sz w:val="22"/>
          <w:szCs w:val="24"/>
        </w:rPr>
        <w:t xml:space="preserve">Marwiati, M., Komsiyah, K., &amp; Indarti, D. (2021). Pengalaman Perawat Igd Dalam Merawat Pasien Covid 19 : Studi Kualitatif Di Igd Rumah Sakit Di Semarang. </w:t>
      </w:r>
      <w:r w:rsidRPr="00DC4933">
        <w:rPr>
          <w:rFonts w:cs="Times New Roman"/>
          <w:i/>
          <w:iCs/>
          <w:noProof/>
          <w:sz w:val="22"/>
          <w:szCs w:val="24"/>
        </w:rPr>
        <w:t>Jurnal Penelitian Dan Pengabdian Kepada Masyarakat UNSIQ</w:t>
      </w:r>
      <w:r w:rsidRPr="00DC4933">
        <w:rPr>
          <w:rFonts w:cs="Times New Roman"/>
          <w:noProof/>
          <w:sz w:val="22"/>
          <w:szCs w:val="24"/>
        </w:rPr>
        <w:t xml:space="preserve">, </w:t>
      </w:r>
      <w:r w:rsidRPr="00DC4933">
        <w:rPr>
          <w:rFonts w:cs="Times New Roman"/>
          <w:i/>
          <w:iCs/>
          <w:noProof/>
          <w:sz w:val="22"/>
          <w:szCs w:val="24"/>
        </w:rPr>
        <w:t>8</w:t>
      </w:r>
      <w:r w:rsidRPr="00DC4933">
        <w:rPr>
          <w:rFonts w:cs="Times New Roman"/>
          <w:noProof/>
          <w:sz w:val="22"/>
          <w:szCs w:val="24"/>
        </w:rPr>
        <w:t>(2), 163–167. https://doi.org/10.32699/ppkm.v8i2.1784</w:t>
      </w:r>
    </w:p>
    <w:p w:rsidR="00223C43" w:rsidRPr="00DC4933" w:rsidRDefault="00223C43" w:rsidP="00223C43">
      <w:pPr>
        <w:widowControl w:val="0"/>
        <w:autoSpaceDE w:val="0"/>
        <w:autoSpaceDN w:val="0"/>
        <w:adjustRightInd w:val="0"/>
        <w:spacing w:line="360" w:lineRule="auto"/>
        <w:ind w:left="480" w:hanging="480"/>
        <w:rPr>
          <w:rFonts w:cs="Times New Roman"/>
          <w:noProof/>
          <w:sz w:val="22"/>
          <w:szCs w:val="24"/>
        </w:rPr>
      </w:pPr>
      <w:r w:rsidRPr="00DC4933">
        <w:rPr>
          <w:rFonts w:cs="Times New Roman"/>
          <w:noProof/>
          <w:sz w:val="22"/>
          <w:szCs w:val="24"/>
        </w:rPr>
        <w:t xml:space="preserve">Milla, A., Sitorus, S., &amp; Belakang, L. (2019). </w:t>
      </w:r>
      <w:r w:rsidRPr="00DC4933">
        <w:rPr>
          <w:rFonts w:cs="Times New Roman"/>
          <w:i/>
          <w:iCs/>
          <w:noProof/>
          <w:sz w:val="22"/>
          <w:szCs w:val="24"/>
        </w:rPr>
        <w:t>Peran perawat dalam pengambilan keputusan pada pasien di ruang gawat darurat</w:t>
      </w:r>
      <w:r w:rsidRPr="00DC4933">
        <w:rPr>
          <w:rFonts w:cs="Times New Roman"/>
          <w:noProof/>
          <w:sz w:val="22"/>
          <w:szCs w:val="24"/>
        </w:rPr>
        <w:t>.</w:t>
      </w:r>
    </w:p>
    <w:p w:rsidR="00223C43" w:rsidRPr="00DC4933" w:rsidRDefault="00223C43" w:rsidP="00223C43">
      <w:pPr>
        <w:widowControl w:val="0"/>
        <w:autoSpaceDE w:val="0"/>
        <w:autoSpaceDN w:val="0"/>
        <w:adjustRightInd w:val="0"/>
        <w:spacing w:line="360" w:lineRule="auto"/>
        <w:ind w:left="480" w:hanging="480"/>
        <w:rPr>
          <w:rFonts w:cs="Times New Roman"/>
          <w:noProof/>
          <w:sz w:val="22"/>
          <w:szCs w:val="24"/>
        </w:rPr>
      </w:pPr>
      <w:r w:rsidRPr="00DC4933">
        <w:rPr>
          <w:rFonts w:cs="Times New Roman"/>
          <w:noProof/>
          <w:sz w:val="22"/>
          <w:szCs w:val="24"/>
        </w:rPr>
        <w:t xml:space="preserve">Putu, N., Puspa, I., Istri, A. A., Hana, D., &amp; Azis, A. (2021a). hubungan pengetahuan perawat dengan penerapan triage sesuai protokol kesehatan covid-19 di instalasi gawat darurat di BRSUD Kabupaten tabanan. </w:t>
      </w:r>
      <w:r w:rsidRPr="00DC4933">
        <w:rPr>
          <w:rFonts w:cs="Times New Roman"/>
          <w:i/>
          <w:iCs/>
          <w:noProof/>
          <w:sz w:val="22"/>
          <w:szCs w:val="24"/>
        </w:rPr>
        <w:t>Bali Medika Jurnal</w:t>
      </w:r>
      <w:r w:rsidRPr="00DC4933">
        <w:rPr>
          <w:rFonts w:cs="Times New Roman"/>
          <w:noProof/>
          <w:sz w:val="22"/>
          <w:szCs w:val="24"/>
        </w:rPr>
        <w:t xml:space="preserve">, </w:t>
      </w:r>
      <w:r w:rsidRPr="00DC4933">
        <w:rPr>
          <w:rFonts w:cs="Times New Roman"/>
          <w:i/>
          <w:iCs/>
          <w:noProof/>
          <w:sz w:val="22"/>
          <w:szCs w:val="24"/>
        </w:rPr>
        <w:t>8</w:t>
      </w:r>
      <w:r w:rsidRPr="00DC4933">
        <w:rPr>
          <w:rFonts w:cs="Times New Roman"/>
          <w:noProof/>
          <w:sz w:val="22"/>
          <w:szCs w:val="24"/>
        </w:rPr>
        <w:t>(4), 464–475.</w:t>
      </w:r>
    </w:p>
    <w:p w:rsidR="00223C43" w:rsidRPr="00DC4933" w:rsidRDefault="00223C43" w:rsidP="00223C43">
      <w:pPr>
        <w:widowControl w:val="0"/>
        <w:autoSpaceDE w:val="0"/>
        <w:autoSpaceDN w:val="0"/>
        <w:adjustRightInd w:val="0"/>
        <w:spacing w:line="360" w:lineRule="auto"/>
        <w:ind w:left="480" w:hanging="480"/>
        <w:rPr>
          <w:rFonts w:cs="Times New Roman"/>
          <w:noProof/>
          <w:sz w:val="22"/>
          <w:szCs w:val="24"/>
        </w:rPr>
      </w:pPr>
      <w:r w:rsidRPr="00DC4933">
        <w:rPr>
          <w:rFonts w:cs="Times New Roman"/>
          <w:noProof/>
          <w:sz w:val="22"/>
          <w:szCs w:val="24"/>
        </w:rPr>
        <w:t xml:space="preserve">Putu, N., Puspa, I., Istri, A. A., Hana, D., &amp; Azis, A. (2021b). </w:t>
      </w:r>
      <w:r w:rsidRPr="00DC4933">
        <w:rPr>
          <w:rFonts w:cs="Times New Roman"/>
          <w:i/>
          <w:iCs/>
          <w:noProof/>
          <w:sz w:val="22"/>
          <w:szCs w:val="24"/>
        </w:rPr>
        <w:t>P</w:t>
      </w:r>
      <w:r w:rsidRPr="00DC4933">
        <w:rPr>
          <w:rFonts w:cs="Times New Roman"/>
          <w:i/>
          <w:iCs/>
          <w:noProof/>
          <w:szCs w:val="24"/>
        </w:rPr>
        <w:t xml:space="preserve">enerapan Triase Sesuai Protokol Kesehatan Covid-19 Di Instalasi Gawat ( Relationship Between Nurse Knowledge And Implementation Of Triage According To Covid-19 Health Protocol In Emergency Installation At Brsud , Tabanan </w:t>
      </w:r>
      <w:r w:rsidRPr="00DC4933">
        <w:rPr>
          <w:rFonts w:cs="Times New Roman"/>
          <w:i/>
          <w:iCs/>
          <w:noProof/>
          <w:sz w:val="22"/>
          <w:szCs w:val="24"/>
        </w:rPr>
        <w:t>)</w:t>
      </w:r>
      <w:r w:rsidRPr="00DC4933">
        <w:rPr>
          <w:rFonts w:cs="Times New Roman"/>
          <w:noProof/>
          <w:sz w:val="22"/>
          <w:szCs w:val="24"/>
        </w:rPr>
        <w:t xml:space="preserve">. </w:t>
      </w:r>
      <w:r w:rsidRPr="00DC4933">
        <w:rPr>
          <w:rFonts w:cs="Times New Roman"/>
          <w:i/>
          <w:iCs/>
          <w:noProof/>
          <w:sz w:val="22"/>
          <w:szCs w:val="24"/>
        </w:rPr>
        <w:t>8</w:t>
      </w:r>
      <w:r w:rsidRPr="00DC4933">
        <w:rPr>
          <w:rFonts w:cs="Times New Roman"/>
          <w:noProof/>
          <w:sz w:val="22"/>
          <w:szCs w:val="24"/>
        </w:rPr>
        <w:t>(4), 464–475.</w:t>
      </w:r>
    </w:p>
    <w:p w:rsidR="00223C43" w:rsidRPr="00DC4933" w:rsidRDefault="00223C43" w:rsidP="00223C43">
      <w:pPr>
        <w:widowControl w:val="0"/>
        <w:autoSpaceDE w:val="0"/>
        <w:autoSpaceDN w:val="0"/>
        <w:adjustRightInd w:val="0"/>
        <w:spacing w:line="360" w:lineRule="auto"/>
        <w:ind w:left="480" w:hanging="480"/>
        <w:rPr>
          <w:rFonts w:cs="Times New Roman"/>
          <w:noProof/>
          <w:sz w:val="22"/>
          <w:szCs w:val="24"/>
        </w:rPr>
      </w:pPr>
      <w:r w:rsidRPr="00DC4933">
        <w:rPr>
          <w:rFonts w:cs="Times New Roman"/>
          <w:noProof/>
          <w:sz w:val="22"/>
          <w:szCs w:val="24"/>
        </w:rPr>
        <w:t xml:space="preserve">Satria, G., Nababan, D., Gultom, R., &amp; Evi Martina, S. (2021). Hubungan Pengetahuan dengan Sikap Perawat tentang Triage di IGD Dimasa Pandemi Covid-19. </w:t>
      </w:r>
      <w:r w:rsidRPr="00DC4933">
        <w:rPr>
          <w:rFonts w:cs="Times New Roman"/>
          <w:i/>
          <w:iCs/>
          <w:noProof/>
          <w:sz w:val="22"/>
          <w:szCs w:val="24"/>
        </w:rPr>
        <w:t>Faletehan Health Journal</w:t>
      </w:r>
      <w:r w:rsidRPr="00DC4933">
        <w:rPr>
          <w:rFonts w:cs="Times New Roman"/>
          <w:noProof/>
          <w:sz w:val="22"/>
          <w:szCs w:val="24"/>
        </w:rPr>
        <w:t xml:space="preserve">, </w:t>
      </w:r>
      <w:r w:rsidRPr="00DC4933">
        <w:rPr>
          <w:rFonts w:cs="Times New Roman"/>
          <w:i/>
          <w:iCs/>
          <w:noProof/>
          <w:sz w:val="22"/>
          <w:szCs w:val="24"/>
        </w:rPr>
        <w:t>8</w:t>
      </w:r>
      <w:r w:rsidRPr="00DC4933">
        <w:rPr>
          <w:rFonts w:cs="Times New Roman"/>
          <w:noProof/>
          <w:sz w:val="22"/>
          <w:szCs w:val="24"/>
        </w:rPr>
        <w:t>(3), 238–243.</w:t>
      </w:r>
    </w:p>
    <w:p w:rsidR="00223C43" w:rsidRPr="00DC4933" w:rsidRDefault="00223C43" w:rsidP="00223C43">
      <w:pPr>
        <w:widowControl w:val="0"/>
        <w:autoSpaceDE w:val="0"/>
        <w:autoSpaceDN w:val="0"/>
        <w:adjustRightInd w:val="0"/>
        <w:spacing w:line="360" w:lineRule="auto"/>
        <w:ind w:left="480" w:hanging="480"/>
        <w:rPr>
          <w:rFonts w:cs="Times New Roman"/>
          <w:noProof/>
          <w:sz w:val="22"/>
          <w:szCs w:val="24"/>
        </w:rPr>
      </w:pPr>
      <w:r w:rsidRPr="00DC4933">
        <w:rPr>
          <w:rFonts w:cs="Times New Roman"/>
          <w:noProof/>
          <w:sz w:val="22"/>
          <w:szCs w:val="24"/>
        </w:rPr>
        <w:t xml:space="preserve">Satria, G., Nababan, D., Gultom, R., &amp; Martina, S. E. (2021). </w:t>
      </w:r>
      <w:r w:rsidRPr="00DC4933">
        <w:rPr>
          <w:rFonts w:cs="Times New Roman"/>
          <w:i/>
          <w:iCs/>
          <w:noProof/>
          <w:sz w:val="22"/>
          <w:szCs w:val="24"/>
        </w:rPr>
        <w:t>Hubungan Pengetahuan dengan Sikap Perawat tentang Triage di IGD Dimasa Pandemi Covid-19 Correlation B etween Nurses ’ Knowledge and Attitude of Triage in Ers in Covid-19 Pandemic Era</w:t>
      </w:r>
      <w:r w:rsidRPr="00DC4933">
        <w:rPr>
          <w:rFonts w:cs="Times New Roman"/>
          <w:noProof/>
          <w:sz w:val="22"/>
          <w:szCs w:val="24"/>
        </w:rPr>
        <w:t xml:space="preserve">. </w:t>
      </w:r>
      <w:r w:rsidRPr="00DC4933">
        <w:rPr>
          <w:rFonts w:cs="Times New Roman"/>
          <w:i/>
          <w:iCs/>
          <w:noProof/>
          <w:sz w:val="22"/>
          <w:szCs w:val="24"/>
        </w:rPr>
        <w:t>8</w:t>
      </w:r>
      <w:r w:rsidRPr="00DC4933">
        <w:rPr>
          <w:rFonts w:cs="Times New Roman"/>
          <w:noProof/>
          <w:sz w:val="22"/>
          <w:szCs w:val="24"/>
        </w:rPr>
        <w:t>(3), 238–243.</w:t>
      </w:r>
    </w:p>
    <w:p w:rsidR="00223C43" w:rsidRPr="00DC4933" w:rsidRDefault="00223C43" w:rsidP="00223C43">
      <w:pPr>
        <w:widowControl w:val="0"/>
        <w:autoSpaceDE w:val="0"/>
        <w:autoSpaceDN w:val="0"/>
        <w:adjustRightInd w:val="0"/>
        <w:spacing w:line="360" w:lineRule="auto"/>
        <w:ind w:left="480" w:hanging="480"/>
        <w:rPr>
          <w:rFonts w:cs="Times New Roman"/>
          <w:noProof/>
          <w:sz w:val="22"/>
          <w:szCs w:val="24"/>
        </w:rPr>
      </w:pPr>
      <w:r w:rsidRPr="00DC4933">
        <w:rPr>
          <w:rFonts w:cs="Times New Roman"/>
          <w:noProof/>
          <w:sz w:val="22"/>
          <w:szCs w:val="24"/>
        </w:rPr>
        <w:t xml:space="preserve">Syapitri, H., Damanik, R. K., &amp; Siregar, L. M. (2022). Manajemen Triase Selama Covid-19 di Darurat Jurusan : Pendekatan Fenomenologi Antar Perawat di Medan. </w:t>
      </w:r>
      <w:r w:rsidRPr="00DC4933">
        <w:rPr>
          <w:rFonts w:cs="Times New Roman"/>
          <w:i/>
          <w:iCs/>
          <w:noProof/>
          <w:sz w:val="22"/>
          <w:szCs w:val="24"/>
        </w:rPr>
        <w:t>Jurnal Pendidikan Dan Klinik Keperawatan Indonesia (INJEC)</w:t>
      </w:r>
      <w:r w:rsidRPr="00DC4933">
        <w:rPr>
          <w:rFonts w:cs="Times New Roman"/>
          <w:noProof/>
          <w:sz w:val="22"/>
          <w:szCs w:val="24"/>
        </w:rPr>
        <w:t xml:space="preserve">, </w:t>
      </w:r>
      <w:r w:rsidRPr="00DC4933">
        <w:rPr>
          <w:rFonts w:cs="Times New Roman"/>
          <w:i/>
          <w:iCs/>
          <w:noProof/>
          <w:sz w:val="22"/>
          <w:szCs w:val="24"/>
        </w:rPr>
        <w:t>6</w:t>
      </w:r>
      <w:r w:rsidRPr="00DC4933">
        <w:rPr>
          <w:rFonts w:cs="Times New Roman"/>
          <w:noProof/>
          <w:sz w:val="22"/>
          <w:szCs w:val="24"/>
        </w:rPr>
        <w:t>(79), 210–221. https://doi.org/10.24990/injecv6i2.458</w:t>
      </w:r>
    </w:p>
    <w:p w:rsidR="00223C43" w:rsidRPr="00DC4933" w:rsidRDefault="00223C43" w:rsidP="00223C43">
      <w:pPr>
        <w:widowControl w:val="0"/>
        <w:autoSpaceDE w:val="0"/>
        <w:autoSpaceDN w:val="0"/>
        <w:adjustRightInd w:val="0"/>
        <w:spacing w:line="360" w:lineRule="auto"/>
        <w:ind w:left="480" w:hanging="480"/>
        <w:rPr>
          <w:rFonts w:cs="Times New Roman"/>
          <w:noProof/>
          <w:sz w:val="22"/>
        </w:rPr>
      </w:pPr>
      <w:r w:rsidRPr="00DC4933">
        <w:rPr>
          <w:rFonts w:cs="Times New Roman"/>
          <w:noProof/>
          <w:sz w:val="22"/>
          <w:szCs w:val="24"/>
        </w:rPr>
        <w:t xml:space="preserve">Wang, Q., Wang, X., &amp; Lin, H. (2020). The role of triage in the prevention and control of COVID-19. </w:t>
      </w:r>
      <w:r w:rsidRPr="00DC4933">
        <w:rPr>
          <w:rFonts w:cs="Times New Roman"/>
          <w:i/>
          <w:iCs/>
          <w:noProof/>
          <w:sz w:val="22"/>
          <w:szCs w:val="24"/>
        </w:rPr>
        <w:t>Infection Control &amp; Hospital Epidemiology</w:t>
      </w:r>
      <w:r w:rsidRPr="00DC4933">
        <w:rPr>
          <w:rFonts w:cs="Times New Roman"/>
          <w:noProof/>
          <w:sz w:val="22"/>
          <w:szCs w:val="24"/>
        </w:rPr>
        <w:t xml:space="preserve">, </w:t>
      </w:r>
      <w:r w:rsidRPr="00DC4933">
        <w:rPr>
          <w:rFonts w:cs="Times New Roman"/>
          <w:i/>
          <w:iCs/>
          <w:noProof/>
          <w:sz w:val="22"/>
          <w:szCs w:val="24"/>
        </w:rPr>
        <w:t>41</w:t>
      </w:r>
      <w:r w:rsidRPr="00DC4933">
        <w:rPr>
          <w:rFonts w:cs="Times New Roman"/>
          <w:noProof/>
          <w:sz w:val="22"/>
          <w:szCs w:val="24"/>
        </w:rPr>
        <w:t>(7), 772–776.</w:t>
      </w:r>
    </w:p>
    <w:p w:rsidR="00223C43" w:rsidRPr="00DC4933" w:rsidRDefault="00223C43" w:rsidP="00223C43">
      <w:pPr>
        <w:widowControl w:val="0"/>
        <w:autoSpaceDE w:val="0"/>
        <w:autoSpaceDN w:val="0"/>
        <w:adjustRightInd w:val="0"/>
        <w:spacing w:line="360" w:lineRule="auto"/>
        <w:ind w:left="480" w:hanging="480"/>
        <w:rPr>
          <w:rFonts w:cs="Times New Roman"/>
          <w:lang w:val="id-ID"/>
        </w:rPr>
      </w:pPr>
      <w:r w:rsidRPr="00DC4933">
        <w:rPr>
          <w:rFonts w:cs="Times New Roman"/>
        </w:rPr>
        <w:lastRenderedPageBreak/>
        <w:fldChar w:fldCharType="end"/>
      </w:r>
    </w:p>
    <w:p w:rsidR="007953BC" w:rsidRPr="006B383B" w:rsidRDefault="00FF0172" w:rsidP="00223C43">
      <w:pPr>
        <w:spacing w:line="360" w:lineRule="auto"/>
        <w:ind w:firstLine="567"/>
        <w:rPr>
          <w:sz w:val="20"/>
          <w:szCs w:val="20"/>
        </w:rPr>
      </w:pPr>
      <w:bookmarkStart w:id="0" w:name="_GoBack"/>
      <w:r w:rsidRPr="00FF0172">
        <w:rPr>
          <w:i/>
          <w:sz w:val="20"/>
          <w:szCs w:val="20"/>
        </w:rPr>
        <w:t>https://orcid.org</w:t>
      </w:r>
      <w:r w:rsidRPr="00FF0172">
        <w:rPr>
          <w:sz w:val="20"/>
          <w:szCs w:val="20"/>
        </w:rPr>
        <w:t>/0000-0003-4004-8634</w:t>
      </w:r>
      <w:bookmarkEnd w:id="0"/>
    </w:p>
    <w:sectPr w:rsidR="007953BC" w:rsidRPr="006B383B" w:rsidSect="00AB6A4C">
      <w:headerReference w:type="default" r:id="rId12"/>
      <w:footerReference w:type="default" r:id="rId13"/>
      <w:headerReference w:type="first" r:id="rId14"/>
      <w:footerReference w:type="first" r:id="rId15"/>
      <w:pgSz w:w="11907" w:h="16840" w:code="9"/>
      <w:pgMar w:top="1701" w:right="1701" w:bottom="1701" w:left="1701" w:header="1134" w:footer="851"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E26FA" w:rsidRDefault="00AE26FA" w:rsidP="00E02C78">
      <w:pPr>
        <w:spacing w:line="240" w:lineRule="auto"/>
      </w:pPr>
      <w:r>
        <w:separator/>
      </w:r>
    </w:p>
  </w:endnote>
  <w:endnote w:type="continuationSeparator" w:id="0">
    <w:p w:rsidR="00AE26FA" w:rsidRDefault="00AE26FA" w:rsidP="00E02C7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3C43" w:rsidRDefault="00223C43">
    <w:pPr>
      <w:pStyle w:val="Footer"/>
      <w:jc w:val="center"/>
    </w:pPr>
    <w:r>
      <w:fldChar w:fldCharType="begin"/>
    </w:r>
    <w:r>
      <w:instrText xml:space="preserve"> PAGE   \* MERGEFORMAT </w:instrText>
    </w:r>
    <w:r>
      <w:fldChar w:fldCharType="separate"/>
    </w:r>
    <w:r w:rsidR="00FF0172">
      <w:rPr>
        <w:noProof/>
      </w:rPr>
      <w:t>8</w:t>
    </w:r>
    <w:r>
      <w:fldChar w:fldCharType="end"/>
    </w:r>
  </w:p>
  <w:p w:rsidR="00223C43" w:rsidRDefault="00223C4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1389229"/>
      <w:docPartObj>
        <w:docPartGallery w:val="Page Numbers (Bottom of Page)"/>
        <w:docPartUnique/>
      </w:docPartObj>
    </w:sdtPr>
    <w:sdtEndPr/>
    <w:sdtContent>
      <w:p w:rsidR="0061408E" w:rsidRDefault="0061408E">
        <w:pPr>
          <w:pStyle w:val="Footer"/>
          <w:jc w:val="right"/>
        </w:pPr>
        <w:r>
          <w:rPr>
            <w:i/>
            <w:noProof/>
            <w:sz w:val="20"/>
            <w:szCs w:val="20"/>
            <w:lang w:val="id-ID" w:eastAsia="id-ID"/>
          </w:rPr>
          <mc:AlternateContent>
            <mc:Choice Requires="wps">
              <w:drawing>
                <wp:anchor distT="0" distB="0" distL="114300" distR="114300" simplePos="0" relativeHeight="251659264" behindDoc="0" locked="0" layoutInCell="1" allowOverlap="1" wp14:anchorId="37DEC1AD" wp14:editId="77B8D29A">
                  <wp:simplePos x="0" y="0"/>
                  <wp:positionH relativeFrom="column">
                    <wp:posOffset>-46465</wp:posOffset>
                  </wp:positionH>
                  <wp:positionV relativeFrom="paragraph">
                    <wp:posOffset>160821</wp:posOffset>
                  </wp:positionV>
                  <wp:extent cx="5454594" cy="0"/>
                  <wp:effectExtent l="0" t="0" r="13335" b="19050"/>
                  <wp:wrapNone/>
                  <wp:docPr id="2" name="Straight Connector 2"/>
                  <wp:cNvGraphicFramePr/>
                  <a:graphic xmlns:a="http://schemas.openxmlformats.org/drawingml/2006/main">
                    <a:graphicData uri="http://schemas.microsoft.com/office/word/2010/wordprocessingShape">
                      <wps:wsp>
                        <wps:cNvCnPr/>
                        <wps:spPr>
                          <a:xfrm>
                            <a:off x="0" y="0"/>
                            <a:ext cx="5454594"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65pt,12.65pt" to="425.85pt,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9DwgEAANQDAAAOAAAAZHJzL2Uyb0RvYy54bWysU8GO0zAQvSPxD5bvNGm1i9io6R66gguC&#10;ioUP8DrjxpLtscamaf+esdtmV4CEQKiSa3vmvXlvPFnfH70TB6BkMfRyuWilgKBxsGHfy29f3795&#10;J0XKKgzKYYBeniDJ+83rV+spdrDCEd0AJJgkpG6KvRxzjl3TJD2CV2mBEQIHDZJXmY+0bwZSE7N7&#10;16za9m0zIQ2RUENKfPtwDspN5TcGdP5sTIIsXC9ZW64r1fWprM1mrbo9qThafZGh/kGFVzZw0Znq&#10;QWUlvpP9hcpbTZjQ5IVG36AxVkP1wG6W7U9uHkcVoXrh5qQ4tyn9P1r96bAjYYderqQIyvMTPWZS&#10;dj9mscUQuIFIYlX6NMXUcfo27OhySnFHxfTRkC//bEcca29Pc2/hmIXmy9sb/t3dSKGvseYZGCnl&#10;D4BelE0vnQ3FturU4WPKXIxTrynl2gUx8bDdtbf1AZui7Kyl7vLJwTntCxj2xtWXla5OFWwdiYPi&#10;eVBaQ8jL4o0LuMDZBWasczOw/TPwkl+gUCfub8AzolbGkGewtwHpd9Xz8SrZnPNZ/gvfZfuEw6m+&#10;Ug3w6FSHlzEvs/nyXOHPH+PmBwAAAP//AwBQSwMEFAAGAAgAAAAhANPNXgnfAAAACAEAAA8AAABk&#10;cnMvZG93bnJldi54bWxMj0FLw0AQhe+C/2EZwVu7aaSmxGyKFIog9tDaet5mx000Oxuy2yb66x3p&#10;QU/DzHu8+V6xHF0rztiHxpOC2TQBgVR505BVsH9dTxYgQtRkdOsJFXxhgGV5fVXo3PiBtnjeRSs4&#10;hEKuFdQxdrmUoarR6TD1HRJr7753OvLaW2l6PXC4a2WaJPfS6Yb4Q607XNVYfe5OTsHqLXsZ7Iae&#10;v/fNE663H4fUbg5K3d6Mjw8gIo7xzwy/+IwOJTMd/YlMEK2CSXbHTgXpnCfri/ksA3G8HGRZyP8F&#10;yh8AAAD//wMAUEsBAi0AFAAGAAgAAAAhALaDOJL+AAAA4QEAABMAAAAAAAAAAAAAAAAAAAAAAFtD&#10;b250ZW50X1R5cGVzXS54bWxQSwECLQAUAAYACAAAACEAOP0h/9YAAACUAQAACwAAAAAAAAAAAAAA&#10;AAAvAQAAX3JlbHMvLnJlbHNQSwECLQAUAAYACAAAACEAzU//Q8IBAADUAwAADgAAAAAAAAAAAAAA&#10;AAAuAgAAZHJzL2Uyb0RvYy54bWxQSwECLQAUAAYACAAAACEA081eCd8AAAAIAQAADwAAAAAAAAAA&#10;AAAAAAAcBAAAZHJzL2Rvd25yZXYueG1sUEsFBgAAAAAEAAQA8wAAACgFAAAAAA==&#10;" strokecolor="#4579b8 [3044]" strokeweight="1.5pt"/>
              </w:pict>
            </mc:Fallback>
          </mc:AlternateContent>
        </w:r>
      </w:p>
      <w:p w:rsidR="0061408E" w:rsidRDefault="0061408E">
        <w:pPr>
          <w:pStyle w:val="Footer"/>
          <w:jc w:val="right"/>
        </w:pPr>
        <w:r w:rsidRPr="0045166D">
          <w:rPr>
            <w:i/>
            <w:sz w:val="20"/>
            <w:szCs w:val="20"/>
          </w:rPr>
          <w:t>Bima Nursing Journal</w:t>
        </w:r>
        <w:r w:rsidR="000404D3">
          <w:rPr>
            <w:i/>
            <w:sz w:val="20"/>
            <w:szCs w:val="20"/>
          </w:rPr>
          <w:t xml:space="preserve"> Vol.</w:t>
        </w:r>
        <w:r>
          <w:rPr>
            <w:i/>
            <w:sz w:val="20"/>
            <w:szCs w:val="20"/>
          </w:rPr>
          <w:t>1</w:t>
        </w:r>
        <w:r w:rsidR="000404D3">
          <w:rPr>
            <w:i/>
            <w:sz w:val="20"/>
            <w:szCs w:val="20"/>
          </w:rPr>
          <w:t xml:space="preserve"> No.</w:t>
        </w:r>
        <w:r>
          <w:rPr>
            <w:i/>
            <w:sz w:val="20"/>
            <w:szCs w:val="20"/>
          </w:rPr>
          <w:t xml:space="preserve">1 </w:t>
        </w:r>
        <w:r>
          <w:t xml:space="preserve">| </w:t>
        </w:r>
        <w:r>
          <w:fldChar w:fldCharType="begin"/>
        </w:r>
        <w:r>
          <w:instrText xml:space="preserve"> PAGE   \* MERGEFORMAT </w:instrText>
        </w:r>
        <w:r>
          <w:fldChar w:fldCharType="separate"/>
        </w:r>
        <w:r w:rsidR="00FF0172">
          <w:rPr>
            <w:noProof/>
          </w:rPr>
          <w:t>10</w:t>
        </w:r>
        <w:r>
          <w:rPr>
            <w:noProof/>
          </w:rPr>
          <w:fldChar w:fldCharType="end"/>
        </w:r>
        <w:r>
          <w:t xml:space="preserve"> </w:t>
        </w:r>
      </w:p>
    </w:sdtContent>
  </w:sdt>
  <w:p w:rsidR="0061408E" w:rsidRDefault="0061408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23408816"/>
      <w:docPartObj>
        <w:docPartGallery w:val="Page Numbers (Bottom of Page)"/>
        <w:docPartUnique/>
      </w:docPartObj>
    </w:sdtPr>
    <w:sdtEndPr/>
    <w:sdtContent>
      <w:p w:rsidR="00B72D1E" w:rsidRDefault="00B72D1E" w:rsidP="00B72D1E">
        <w:pPr>
          <w:pStyle w:val="Footer"/>
          <w:jc w:val="right"/>
        </w:pPr>
        <w:r>
          <w:rPr>
            <w:i/>
            <w:noProof/>
            <w:sz w:val="20"/>
            <w:szCs w:val="20"/>
            <w:lang w:val="id-ID" w:eastAsia="id-ID"/>
          </w:rPr>
          <mc:AlternateContent>
            <mc:Choice Requires="wps">
              <w:drawing>
                <wp:anchor distT="0" distB="0" distL="114300" distR="114300" simplePos="0" relativeHeight="251661312" behindDoc="0" locked="0" layoutInCell="1" allowOverlap="1" wp14:anchorId="18C3BFCF" wp14:editId="28A23142">
                  <wp:simplePos x="0" y="0"/>
                  <wp:positionH relativeFrom="column">
                    <wp:posOffset>-46465</wp:posOffset>
                  </wp:positionH>
                  <wp:positionV relativeFrom="paragraph">
                    <wp:posOffset>160821</wp:posOffset>
                  </wp:positionV>
                  <wp:extent cx="5510253" cy="0"/>
                  <wp:effectExtent l="0" t="0" r="14605" b="19050"/>
                  <wp:wrapNone/>
                  <wp:docPr id="3" name="Straight Connector 3"/>
                  <wp:cNvGraphicFramePr/>
                  <a:graphic xmlns:a="http://schemas.openxmlformats.org/drawingml/2006/main">
                    <a:graphicData uri="http://schemas.microsoft.com/office/word/2010/wordprocessingShape">
                      <wps:wsp>
                        <wps:cNvCnPr/>
                        <wps:spPr>
                          <a:xfrm>
                            <a:off x="0" y="0"/>
                            <a:ext cx="5510253"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65pt,12.65pt" to="430.25pt,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t8DwgEAANQDAAAOAAAAZHJzL2Uyb0RvYy54bWysU8tu2zAQvBfIPxC815IcuGgFyzk4aC5F&#10;azTNBzDU0iLAF5aMJf99l7StBGmBokEuFMnd2ZlZrtY3kzXsABi1dx1vFjVn4KTvtdt3/OHX14+f&#10;OYtJuF4Y76DjR4j8ZnP1YT2GFpZ+8KYHZFTExXYMHR9SCm1VRTmAFXHhAzgKKo9WJDrivupRjFTd&#10;mmpZ15+q0WMf0EuIkW5vT0G+KfWVApl+KBUhMdNx0pbKimV9zGu1WYt2jyIMWp5liDeosEI7Ip1L&#10;3Yok2BPqP0pZLdFHr9JCelt5pbSE4oHcNPUrN/eDCFC8UHNimNsU36+s/H7YIdN9x685c8LSE90n&#10;FHo/JLb1zlEDPbLr3KcxxJbSt26H51MMO8ymJ4U2f8kOm0pvj3NvYUpM0uVq1dTLFZHIS6x6BgaM&#10;6Q68ZXnTcaNdti1acfgWE5FR6iUlXxvHRhq2L/WqPGCVlZ20lF06Gjil/QRF3oi9KeXKVMHWIDsI&#10;mgchJbjUZG9EYBxlZ5jSxszA+t/Ac36GQpm4/wHPiMLsXZrBVjuPf2NP00WyOuWT/Be+8/bR98fy&#10;SiVAo1Mcnsc8z+bLc4E//4yb3wAAAP//AwBQSwMEFAAGAAgAAAAhACBt+3DfAAAACAEAAA8AAABk&#10;cnMvZG93bnJldi54bWxMj09Lw0AQxe+C32EZwVu7MdI/pNkUKRRB7KG19bzNTjfR7GzIbpvop3ek&#10;Bz0NM+/x5vfy5eAaccEu1J4UPIwTEEilNzVZBfu39WgOIkRNRjeeUMEXBlgWtze5zozvaYuXXbSC&#10;QyhkWkEVY5tJGcoKnQ5j3yKxdvKd05HXzkrT6Z7DXSPTJJlKp2viD5VucVVh+bk7OwWr99lrbzf0&#10;8r2vn3G9/TikdnNQ6v5ueFqAiDjEPzP84jM6FMx09GcyQTQKRrNHdipIJzxZn0+TCYjj9SCLXP4v&#10;UPwAAAD//wMAUEsBAi0AFAAGAAgAAAAhALaDOJL+AAAA4QEAABMAAAAAAAAAAAAAAAAAAAAAAFtD&#10;b250ZW50X1R5cGVzXS54bWxQSwECLQAUAAYACAAAACEAOP0h/9YAAACUAQAACwAAAAAAAAAAAAAA&#10;AAAvAQAAX3JlbHMvLnJlbHNQSwECLQAUAAYACAAAACEAoHLfA8IBAADUAwAADgAAAAAAAAAAAAAA&#10;AAAuAgAAZHJzL2Uyb0RvYy54bWxQSwECLQAUAAYACAAAACEAIG37cN8AAAAIAQAADwAAAAAAAAAA&#10;AAAAAAAcBAAAZHJzL2Rvd25yZXYueG1sUEsFBgAAAAAEAAQA8wAAACgFAAAAAA==&#10;" strokecolor="#4579b8 [3044]" strokeweight="1.5pt"/>
              </w:pict>
            </mc:Fallback>
          </mc:AlternateContent>
        </w:r>
      </w:p>
      <w:p w:rsidR="00B72D1E" w:rsidRDefault="00B72D1E" w:rsidP="00B72D1E">
        <w:pPr>
          <w:pStyle w:val="Footer"/>
          <w:jc w:val="right"/>
        </w:pPr>
        <w:r>
          <w:t xml:space="preserve">| </w:t>
        </w:r>
        <w:r>
          <w:fldChar w:fldCharType="begin"/>
        </w:r>
        <w:r>
          <w:instrText xml:space="preserve"> PAGE   \* MERGEFORMAT </w:instrText>
        </w:r>
        <w:r>
          <w:fldChar w:fldCharType="separate"/>
        </w:r>
        <w:r w:rsidR="00FF0172">
          <w:rPr>
            <w:noProof/>
          </w:rPr>
          <w:t>9</w:t>
        </w:r>
        <w:r>
          <w:rPr>
            <w:noProof/>
          </w:rPr>
          <w:fldChar w:fldCharType="end"/>
        </w:r>
        <w:r>
          <w:t xml:space="preserve"> </w:t>
        </w:r>
      </w:p>
    </w:sdtContent>
  </w:sdt>
  <w:p w:rsidR="00B72D1E" w:rsidRDefault="00B72D1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E26FA" w:rsidRDefault="00AE26FA" w:rsidP="00E02C78">
      <w:pPr>
        <w:spacing w:line="240" w:lineRule="auto"/>
      </w:pPr>
      <w:r>
        <w:separator/>
      </w:r>
    </w:p>
  </w:footnote>
  <w:footnote w:type="continuationSeparator" w:id="0">
    <w:p w:rsidR="00AE26FA" w:rsidRDefault="00AE26FA" w:rsidP="00E02C7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3C43" w:rsidRPr="00F04900" w:rsidRDefault="00223C43">
    <w:pPr>
      <w:pStyle w:val="Header"/>
      <w:rPr>
        <w:lang w:val="id-ID"/>
      </w:rPr>
    </w:pPr>
    <w:r>
      <w:rPr>
        <w:lang w:val="id-ID"/>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408E" w:rsidRDefault="0061408E" w:rsidP="0061408E">
    <w:pPr>
      <w:pStyle w:val="Header"/>
      <w:jc w:val="right"/>
    </w:pPr>
    <w:r w:rsidRPr="0045166D">
      <w:rPr>
        <w:i/>
        <w:sz w:val="20"/>
        <w:szCs w:val="20"/>
      </w:rPr>
      <w:t>Author1, Author2, Author3, (2019)</w:t>
    </w:r>
    <w:r>
      <w:rPr>
        <w:i/>
        <w:sz w:val="20"/>
        <w:szCs w:val="20"/>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3B87" w:rsidRDefault="00AB6A4C" w:rsidP="007342A6">
    <w:pPr>
      <w:spacing w:line="240" w:lineRule="auto"/>
      <w:jc w:val="left"/>
      <w:rPr>
        <w:rStyle w:val="Hyperlink"/>
        <w:i/>
        <w:sz w:val="20"/>
        <w:szCs w:val="20"/>
      </w:rPr>
    </w:pPr>
    <w:r>
      <w:rPr>
        <w:i/>
        <w:noProof/>
        <w:color w:val="0000FF"/>
        <w:sz w:val="20"/>
        <w:szCs w:val="20"/>
        <w:u w:val="single"/>
        <w:lang w:val="id-ID" w:eastAsia="id-ID"/>
      </w:rPr>
      <mc:AlternateContent>
        <mc:Choice Requires="wpg">
          <w:drawing>
            <wp:anchor distT="0" distB="0" distL="114300" distR="114300" simplePos="0" relativeHeight="251664384" behindDoc="0" locked="0" layoutInCell="1" allowOverlap="1" wp14:anchorId="08744619" wp14:editId="6FB1F2FD">
              <wp:simplePos x="0" y="0"/>
              <wp:positionH relativeFrom="column">
                <wp:posOffset>-1090930</wp:posOffset>
              </wp:positionH>
              <wp:positionV relativeFrom="paragraph">
                <wp:posOffset>-732652</wp:posOffset>
              </wp:positionV>
              <wp:extent cx="7601447" cy="1280160"/>
              <wp:effectExtent l="0" t="0" r="0" b="15240"/>
              <wp:wrapNone/>
              <wp:docPr id="7" name="Group 7"/>
              <wp:cNvGraphicFramePr/>
              <a:graphic xmlns:a="http://schemas.openxmlformats.org/drawingml/2006/main">
                <a:graphicData uri="http://schemas.microsoft.com/office/word/2010/wordprocessingGroup">
                  <wpg:wgp>
                    <wpg:cNvGrpSpPr/>
                    <wpg:grpSpPr>
                      <a:xfrm>
                        <a:off x="0" y="0"/>
                        <a:ext cx="7601447" cy="1280160"/>
                        <a:chOff x="0" y="0"/>
                        <a:chExt cx="7601447" cy="1280160"/>
                      </a:xfrm>
                    </wpg:grpSpPr>
                    <wpg:grpSp>
                      <wpg:cNvPr id="5" name="Group 5"/>
                      <wpg:cNvGrpSpPr/>
                      <wpg:grpSpPr>
                        <a:xfrm>
                          <a:off x="0" y="0"/>
                          <a:ext cx="7601447" cy="1280160"/>
                          <a:chOff x="0" y="0"/>
                          <a:chExt cx="7601447" cy="1280160"/>
                        </a:xfrm>
                      </wpg:grpSpPr>
                      <pic:pic xmlns:pic="http://schemas.openxmlformats.org/drawingml/2006/picture">
                        <pic:nvPicPr>
                          <pic:cNvPr id="18" name="Picture 18" descr="C:\Users\NAHDI ABDUL LATIF\Documents\cover jurnal\HEADER1.jpg"/>
                          <pic:cNvPicPr>
                            <a:picLocks noChangeAspect="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601447" cy="1280160"/>
                          </a:xfrm>
                          <a:prstGeom prst="rect">
                            <a:avLst/>
                          </a:prstGeom>
                          <a:noFill/>
                          <a:ln>
                            <a:noFill/>
                          </a:ln>
                        </pic:spPr>
                      </pic:pic>
                      <wps:wsp>
                        <wps:cNvPr id="1" name="Text Box 1"/>
                        <wps:cNvSpPr txBox="1"/>
                        <wps:spPr>
                          <a:xfrm>
                            <a:off x="4164307" y="484920"/>
                            <a:ext cx="3177540" cy="495935"/>
                          </a:xfrm>
                          <a:prstGeom prst="rect">
                            <a:avLst/>
                          </a:prstGeom>
                          <a:noFill/>
                          <a:ln>
                            <a:noFill/>
                          </a:ln>
                          <a:effectLst/>
                        </wps:spPr>
                        <wps:txbx>
                          <w:txbxContent>
                            <w:p w:rsidR="00BF3B87" w:rsidRPr="00BF3B87" w:rsidRDefault="00BF3B87" w:rsidP="00BF3B87">
                              <w:pPr>
                                <w:spacing w:line="240" w:lineRule="auto"/>
                                <w:jc w:val="center"/>
                                <w:rPr>
                                  <w:b/>
                                  <w:i/>
                                  <w:noProof/>
                                  <w:color w:val="0070C0"/>
                                  <w:sz w:val="50"/>
                                  <w:szCs w:val="72"/>
                                  <w14:shadow w14:blurRad="41275" w14:dist="20320" w14:dir="1800000" w14:sx="100000" w14:sy="100000" w14:kx="0" w14:ky="0" w14:algn="tl">
                                    <w14:srgbClr w14:val="000000">
                                      <w14:alpha w14:val="60000"/>
                                    </w14:srgbClr>
                                  </w14:shadow>
                                  <w14:textOutline w14:w="12700" w14:cap="flat" w14:cmpd="sng" w14:algn="ctr">
                                    <w14:solidFill>
                                      <w14:schemeClr w14:val="bg1"/>
                                    </w14:solidFill>
                                    <w14:prstDash w14:val="solid"/>
                                    <w14:round/>
                                  </w14:textOutline>
                                </w:rPr>
                              </w:pPr>
                              <w:r w:rsidRPr="00BF3B87">
                                <w:rPr>
                                  <w:b/>
                                  <w:i/>
                                  <w:noProof/>
                                  <w:color w:val="0070C0"/>
                                  <w:sz w:val="50"/>
                                  <w:szCs w:val="72"/>
                                  <w14:shadow w14:blurRad="41275" w14:dist="20320" w14:dir="1800000" w14:sx="100000" w14:sy="100000" w14:kx="0" w14:ky="0" w14:algn="tl">
                                    <w14:srgbClr w14:val="000000">
                                      <w14:alpha w14:val="60000"/>
                                    </w14:srgbClr>
                                  </w14:shadow>
                                  <w14:textOutline w14:w="12700" w14:cap="flat" w14:cmpd="sng" w14:algn="ctr">
                                    <w14:solidFill>
                                      <w14:schemeClr w14:val="bg1"/>
                                    </w14:solidFill>
                                    <w14:prstDash w14:val="solid"/>
                                    <w14:round/>
                                  </w14:textOutline>
                                </w:rPr>
                                <w:t>Bima Nursing Journa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g:grpSp>
                    <wps:wsp>
                      <wps:cNvPr id="20" name="Straight Connector 20"/>
                      <wps:cNvCnPr/>
                      <wps:spPr>
                        <a:xfrm>
                          <a:off x="0" y="1280160"/>
                          <a:ext cx="7601447"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7" o:spid="_x0000_s1027" style="position:absolute;margin-left:-85.9pt;margin-top:-57.7pt;width:598.55pt;height:100.8pt;z-index:251664384" coordsize="76014,1280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zyloHGBAAAkAwAAA4AAABkcnMvZTJvRG9jLnhtbNRXTW/jNhC9F+h/&#10;IHR3LDly7BhxFo6d7AZws0E+sJdcaJqytSuRBEnHTov+976hJDtOst1gixboIfKQHA7n480jc/Jh&#10;UxbsUVqXazWMkoM4YlIJPc/VYhjd3120+hFznqs5L7SSw+hJuujD6a+/nKzNQHb0UhdzaRmMKDdY&#10;m2G09N4M2m0nlrLk7kAbqbCYaVtyj6FdtOeWr2G9LNqdOD5qr7WdG6uFdA6zk2oxOg32s0wK/znL&#10;nPSsGEbwzYevDd8ZfdunJ3ywsNwsc1G7wX/Ci5LnCoduTU2452xl81emylxY7XTmD4Qu2zrLciFD&#10;DIgmiV9E89HqlQmxLAbrhdmmCal9kaefNiuuHq8ty+fDqBcxxUuUKJzKepSatVkMoPHRmltzbeuJ&#10;RTWiaDeZLekXcbBNSOrTNqly45nAZO8oTtIU1gXWkk4/To7qtIslavNqn1ie/2Bnuzm4Tf5t3dkO&#10;tn7XkXX3I+v+7yIzuRjgr64/pFf1/3GfYJdfWRnVRsp32Si5/bYyLUDVcJ/P8iL3T6HtAEpySj1e&#10;5+LaVoMdlBI0fYUlLNOpjGbm0gl03njwcO9AGA9Xo0+TSzY6m9xP2XR0d3nxMNFiVUrl3YPQ4BT2&#10;dWUVLx4+nY8m5zfJwVezoNLRwXRWdTKnzEy1+OaY0uMlVws5cgZ9D7CRdntfPQz33J4VubnIi4Jw&#10;THKdIHj6osfeyHHVv43bFSFZWSBXWrllblzE7ECWM4n+spfzBE0AMvRoMmNz5QNjoE+mztPp1DGB&#10;M/7o9EdxfNw5a4278biVxr3z1ug47bV68XkvjdN+Mk7Gf9LuJB2snET4vJiYvHYds6+cf5Mgaiqt&#10;qCdQGHvkgSgpccGh5je4iCnKEPnqrLhBkqEH2VvpxZLEDIms56G8XQhZ3yWaSuJAKGy2/k3PkQ2+&#10;8jok458QypYWAAnr/EepS0YCUg9Pg3n+iDiq2BoV8lppAkCIpVB7E7BJM8F/8rgWEQCRDK4s1+AF&#10;o/clnS6st8j+dsmNhJdk9lkrNZ10R+g40xsWUF0rESszv8F0jXaar/xsOHJLzmlylB7G4GHQcNpP&#10;jzs1C5Nd4unDpNfrprgjiafT4+7xYSDKfzGrAFi4oeua7HwnyW9mG1SExJmePyFOq1FK+OeMuMhR&#10;1yl3/ppbXNeYBF34z/hkhV4PI2IPkiK21Pb3t+ZJH/XCasTWuP6HkcL7JGLFpUIdj3Fj0WshDNJu&#10;D7li9vnK7PmKWpVjjbZBe8O3IJK+Lxoxs7r8grKP6EwscSVw8jDyjTj2GGEB7xwhR6MgV6Q7VbcG&#10;VJ0E+BJm7zZfuDU1sD2Kd6Ub5PDBC3xXuqFFzQgtdpEH8O9yCjjTACgOUn2Z/kfQpqRWt8Sttzxf&#10;LD0ba6XQq9oyLNbVRy+MVf34+C64Yerl66LB9d77I1j9PqSLHBigfL1IJHEJTReKAV2dfrfXDWpO&#10;F/m8uTzCm1WOC1uRqN9U9w9ocKfV8AllverTIPmnQlb2b2SG11ho51A3egfvbHIhcD02dgsFbdKq&#10;WLfeGFee/d3GWp+2Vh24PfUdm7c7wsla+e3mMlfavnX6LhVZpV/jzlVx7/BI1LwPSDx7Mbf3rn4+&#10;Dvq7fyRO/wIAAP//AwBQSwMEFAAGAAgAAAAhAFhgsxu6AAAAIgEAABkAAABkcnMvX3JlbHMvZTJv&#10;RG9jLnhtbC5yZWxzhI/LCsIwEEX3gv8QZm/TuhCRpm5EcCv1A4ZkmkabB0kU+/cG3CgILude7jlM&#10;u3/aiT0oJuOdgKaqgZGTXhmnBVz642oLLGV0CifvSMBMCfbdctGeacJcRmk0IbFCcUnAmHPYcZ7k&#10;SBZT5QO50gw+WszljJoHlDfUxNd1veHxkwHdF5OdlIB4Ug2wfg7F/J/th8FIOnh5t+TyDwU3trgL&#10;EKOmLMCSMvgOm+oaSAPvWv71WfcCAAD//wMAUEsDBBQABgAIAAAAIQCbAYTI4wAAAA0BAAAPAAAA&#10;ZHJzL2Rvd25yZXYueG1sTI/BasMwEETvhf6D2EJviSynToNrOYTQ9hQKTQohN8Xa2CbWyliK7fx9&#10;5VN722GHmTfZejQN67FztSUJYh4BQyqsrqmU8HP4mK2AOa9Iq8YSSrijg3X++JCpVNuBvrHf+5KF&#10;EHKpklB536acu6JCo9zctkjhd7GdUT7IruS6U0MINw2Po2jJjaopNFSqxW2FxXV/MxI+BzVsFuK9&#10;310v2/vpkHwddwKlfH4aN2/API7+zwwTfkCHPDCd7Y20Y42EmXgVgd1Pl0hegE2eKE4WwM4SVssY&#10;eJ7x/yvyXwAAAP//AwBQSwMECgAAAAAAAAAhANfAhKO9/wAAvf8AABUAAABkcnMvbWVkaWEvaW1h&#10;Z2UxLmpwZWf/2P/gABBKRklGAAEBAQDcANwAAP/bAEMAAgEBAgEBAgICAgICAgIDBQMDAwMDBgQE&#10;AwUHBgcHBwYHBwgJCwkICAoIBwcKDQoKCwwMDAwHCQ4PDQwOCwwMDP/bAEMBAgICAwMDBgMDBgwI&#10;BwgMDAwMDAwMDAwMDAwMDAwMDAwMDAwMDAwMDAwMDAwMDAwMDAwMDAwMDAwMDAwMDAwMDP/AABEI&#10;AWYFlA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f/APgo9Yw6b+2n42gt4o4YY3tAqIoVV/0OA8AcV4hXun/BSv8A5Pc8cf8AXS0/9IrevC6/&#10;Fc0/32t/if5n+mfAP/JM5f8A9eKX/pEQooorhPrQooooAlsrt7C7imQ4aJgwr1Oyu1vrSKZDlZVD&#10;D8RXk9dx8NdWF1pclqxJe3OVz12n/A5rqwtSzce54WeYfmgqqWx0lFFFdx8wFFFFABRRRQAUUUUA&#10;FFFFABRRRQAV1/wN8anwR8SLCd2C29y32eb/AHWIGfwOD+FchSbiDkZypzXPi8NHEUZ0J7STT+Zy&#10;43CQxNCeHntJNfefdOQeRyDTkTIJzjFcf8D/ABqPHXw7sLl23XUCeRP3O9eM/iMH8a67rX8yY3Cz&#10;w1eeHmtYto/mvFYedCtKhPeLafyOa+L2gjWvCrzKpaWzbzR6kdx+XP4V45nPpX0TPGtzbvGwBWQb&#10;SD0INeDeKNEbw7rtzaMCBE52+69Qfyr9k8L8258PUwE3rF3Xo918n+Z9XwrjLxlhpPbVej3KlneP&#10;p95DPGSskThlI7EV75oeqprmkW93HgLOgb6HHIr5+r074Ha/9psLjTpG+a3Pmxg9cE8/r/OvQ8Sc&#10;p+sYCOMgvepvX/C9/wAbM34nwfPQVdbx/JnfUoXKMM4PUUlKrFTmvyDh/NpZdmFLGR+y1f02f4XP&#10;gyKinSAhjkdabX9hUasakI1IO6aTXzVy07hRRRWgwooooAKKKKACiiigB0bbXBxmrCfeI9KqnPFW&#10;oG3RDPUV+UeKuTe2wcMwprWm7P8Awv8AydvvM6i6jqKKK/AkjMG5Uj1qo1urHkk1bb/Vt7VVDYJO&#10;OtY4iK0TLg3Z2Dy40AAjUn3q74ejH9oj5VX6DFUSxIUnnJq/oEn/ABMRx3owCSxMLLqjOv8Aw2dG&#10;FCg8ZpFYEjgCkc78dsUqDnOea/RV2PDQr/dNVbYfv39qtmLzBnpUEVuftMnIrCvTblD1LjJJMlK4&#10;XOajYHceDUrxAbeeQKTy/etVBkKYxQSjDHOD/KuR1Hm+kVvl5z612XlAggk81zOradHLfFlmijwe&#10;QetfN8R0JzpQt37nfgaiUnfqZeSwBAJC0gq3eWCxruV0kXuRVQEY46V8ZiaUqUuWR7NOSkroVW25&#10;460vme1MDg+opNxPQCufmL5R4OCD6Uvme1R5YckDFKDuB7VUpLoNoeX4ORxSFw3AJJFRlSPQ0BSf&#10;Sp5mKw+im7D7UbD64o5gsOopuw/3jShSDksTQmDQtL8vdQTQAScClEZPTFaRg3qiWxoJB4PFO3+1&#10;L5Le1Hkt7VaU1ohcw1jk5xSU/wAlvakMZHoamUZbsFIbQTgE+lOCHvxSMCuO+aXJK1ykNVtxxjFL&#10;RRUN9x21CiiilzByhRRSJFwS2DTjduyBoMndgKTTjwcVLYWjXkmANoHerbaIqvgzop9O9dVHB1as&#10;eeK0MZ1oxdmZ+0+lOSNhk4BzV86QhyRcJz9aVNJQE/v05rojl9XqvxREq8GUdreg/OlCE9eKv/2U&#10;n/PeOmyaVGAM3EYFaf2bUXT8USq0O5RVGKkkEYOKQqSmcDmtE6UplBE0ZT61Xv7EWbfdVlbvWVXB&#10;VIJu2iHGrFuyKXPcYoqYRE9MEUjRnoFXn3rilRfQ6FUImOBnFN8z2qVoCOCRg0zaBxwaylBoqM7j&#10;fM9qUPk4xQVBHQClWI8EEGkotvQbYUVJ5JU/dBIpwjOMnArRUXfUj2hHGpZhxxUgjJcjHTvTvK37&#10;UVQ5arn9iiOJQZERjziuujhJz1iroxqVYp6lBVzkHgjtRtb0H51fk0uMlR58QYdeaX+yEXpPHXQs&#10;tqdvxX+ZHtodzP2t6D86YYyvUda0m0pOMzx03+yU7XEdKWW1VsvxQ414X3M0ZySRSMxHYmtI6OpI&#10;/wBIj4+tNuNHMcZZWD49Kyll9Zatfii1iINlDsD60UAbiwIIIpEBAOTk1wO9r2NkhaKKKXMPlCgn&#10;AzRRTTE0AORmilAJ4ApQh7nFWoyYNjaKXYfSneS3tQoSfQluwgc4xijecADjFL5Le1Hkt7VThJ7i&#10;5hvHcZo47DFO8lvam7T6VDhJdCkxKKDnoCQDTdh/vGpbGkOopuw+pNGw+1LmHYdkDrwKUSDIwSTT&#10;Ch7YNJtPTAz9aOdhYlL5BGMU2kUMMZxikJbPAGKcZgkh6nBzilZtykYxmo/n9BTs4AzwaJS10CwD&#10;gAelGCxABxQGHrT4LcXLhQAG9TVU05NJEt21Yw4bcc4IFdL4UU/2aeOayZdKQxqPtEQI5I71v6Fb&#10;rHaKEKsAOor6nIsJUhiry6Lv3POx1aLp2RZcE4wCaIweh4zT9nvQEAIyRX2fKzx+fSwy4GEI68VH&#10;pn+oFWJoN6kgjpUdnABAMkVi6b9on5FqS5SRjgdM0gIJxgUrjaCKYDyD6V0N2IWpV1xdtmxHOe3a&#10;ua8tM5MSYJ6102vuTp7kcHFc0jlkGeoNfHZ+74iKfY9XBfAD26HIAxj0p6L5SDksKa7kOecilU7l&#10;PbPFeJFJO6R2XZHckSAgj2rE1KJ1Zio4x0rakBCkYODVd0DggjIrycww/ttOvc6qE+U53fLkHPIr&#10;QsdRYJtckGrsmjLM2QME0waGw6ACvGo5biqUrxuzrliKc1ZiNcbhjJ5ryPxm7HxHfMQVJlP1r1yW&#10;yeMZAzXn3xR0zy5luVAw3ytjua8PiuhVeHi5K3K9fnoevkNaEa7j3VjjHvGUH7rEHjIyanstGudX&#10;jMoYbc45OBVSXLEgAkk1qaNfyLax28KNLIx4VRkmvgWraRR9lXk4RvDckbwkkAzJKmfYVWltoI32&#10;Ipkb2FdUvgp4oFn1m8TT4GGRH96VvYKP61RuLmC7mW00S0dFHBkfmR/c+gronl1anHnrvlb2j9p/&#10;LdfO3keXSzDnbs3Lu9or5/5GIbXygDIFQenU1s6N4XuNSjHyCC3ByWYfM30rd0H4fR2ZWW7ImmPQ&#10;fwr/AI1vpp44AAAFerg8gqStPEL5HBjM3Xw0nfz/AMjJ0rwxZ2uFWJWJ6kgEmtiLQrXYALeFj7oK&#10;khsxE2cDFW0XEefU19dgstpQjrFfcjwK+JnJ3uyonh+zkGHtLc4/2BT08J6ZKwEllBg9wuP5VaX7&#10;34U6vWjg8Po5U4v1SOZ1anSTXzZga18OdKkmbZb+WDz8jEVzHinwVZ6LZho7qaOR/uIwDAmvQ5GB&#10;BVsk15/8Sr8XHiKOEMCtunPpk818vxHhMJQoSqwglJtJHsZViMRUqqm5uy1+441GkN2sUyqFLAFl&#10;UA4z1rX8Qw3XhCWF7S8uRDOm9fnIwc4xUXhDw+/ivxQYkLCMHLsOijNet/8ACHWEsSJLaRzeWMKX&#10;+bFeRk+R18ZTdSnotEm779dvI9nNMzpYatGElfTVadfU8abxXe3YUS3VzIr9QXNOhuYfNVpAqK3U&#10;nLGvZF8GaSAcadaHP+wK8m8Y6Wtl4naJECJ52Ao6AZrPOshrYJQnVlzcztpf9Qy/NKGKk6dOHLZe&#10;R0/hD4Vx6lbpe3avEkvzRxKcHHua7G38PWWnqqx2sZx3b5j+tX7FRFZwqBgKgH04pZADnBOK/QMv&#10;yPC4elFxgnKyu3q/xPkMVmFavN88nbscN8R/BEVxOLm3RY3IyVHSuGxcaZPuO9HHQjgivZ9YtxLa&#10;qQAWFcbr2hJcxEFAGzXxvEuTezrSq0Va+tv8j38pzNqmqVXVbGVonxRu7NVjuR9oQd+jAf1rdXxN&#10;a63H+5kAJ6qeCK4rUtCa1b5VJ/CqCSNbuSMqw/AivEpZziOT2c3zLz3PVnlmGq+/S0fkd5cc4BAx&#10;+dLaaClzyR1rkrDxPPAQHIkUevWut8MeLbO52xyOIpD2fgfnV4NUK1ZRrK3qcOJw1ajC8dfQsr4N&#10;gk5aJSScdKyvFPgO30zTZLwPsVcAIRkMT2Fd/YW6yKrDBU8gg5FcJ8ZPEaG5SwgdWEJy+OgY9BX0&#10;2Z5Rg8NgpV5RV9o+rPPy/FYiriY0oSfn6GV8LtHOs+MoyRujhJc+2On617fH3rz74GeHDZ6VLfSA&#10;gzname4HevQlbIAx0r67gjAPD5f7SS1m7/LZHl8R4pVcW4xekdP8xaKKK+2PAPh//gpX/wAnueOP&#10;+ulp/wCkVvXhde6f8FK/+T3PHH/XS0/9IrevC6/orNP99rf4n+Z/Y/AP/JM5f/14pf8ApEQooorh&#10;PrQooooACcDpmtLwhqp0fXIXJISQ7H9MHv8AnWbRnGOoq4T5WZ1qSqQcJdT1wMCARyDRWZ4R1U6t&#10;ocLk5dBsf6itOvTg7q6PgqlNwk4S3QUUUVRAUUUUAFFFFABRRRQAUUUUAFFFFAHrv7JPjQ6T4rud&#10;HlfEOppvjBPAkX/Fc/lX0X9AcV8R+Htcm8Oa7aX9uSs1nKsi++DmvtDw5rcPiTQ7PULdg0F3Esqn&#10;Oeozj8K/GPEXK/ZYqGMgtJqz9V/mvyPxnxAyz2WMji4rSpo/Vf5qxoDoK87+OmgbkttSRTx+5kPb&#10;/ZP9K9EBJBJGDVDxPo66/oF1aMOZkIX2bsfzr5zhfNnl2ZUsRf3b2f8Ahe/3LU+Ky7FvD4mFXpfX&#10;0Z4F9Ola3gfXT4e8UWtySRGG2Se6ng/4/hWXNE1vO8TqVaM7WB6gjtSA4r+mcTh6eJoSoz1jJWfm&#10;mj9Qq0o1qbhLVNfmfRSOHVWBBDcjHen+UfUfnXOfDDxANd8KW7FszW37p/wHB/LFdLX8s5jgZ4PE&#10;1MNU3i2v+D8z8nr0ZUqkqUt07DJlzg8YFRVYPKn3qucgkY6V/RnhpnX13KVQm7zpe6/T7P8Al8iI&#10;hRRRX6GUFFFFABRRRQAUUUUAFS2zHfgng1FSgkHI4NceYYKGLw08NU2mmvvFJXRb9j1opEbeikd+&#10;tLX8g43BzwuInhqis4Np/IwEf7h+lUwfmNXGwVIPeqUiGJiCSK8zFaWZrTYrNgJjBANXfDzZ1IdM&#10;1TCgKOMsfzqXw3dxjWQhdQ/93PJrPB1FHEU23uwqq9OXodXgjqKlVAMDg570i4J5BA96U4UjAGK/&#10;TEtLnzl7jFYlyCSQOlV4cm7kOTzVnaAc55qtCf8AS5B3rmqO8oPzNIrRllsBgTnmmswPAzSvyQMi&#10;kIAHXJrob0JQsZIYEVyOsSK2rOpA4PNdaCQcgdK5PW0C6m5C4JNfM8SN/V427nfly/eP0EtJhbyl&#10;X+aBj0p95opt1MowUbkY7VDasrSeUw+8eDW1AF+xm3kP3uhNeLhMPDEQan02fZ9vQ7KtRwkmvmc3&#10;sMbHccg8CnKp53fpVq6tTBOY2Bz2qJoyjnIOTXkzw7i3HsdUaqkroiIXB5NGPYkUoUgjIIp+1sgg&#10;cCojEpsbHC0hPBxQ8JTnAAq1CrbBkDn1ptyAcYwMV0fVko3Zmpe9YqU7b8uec06nBCwzgEVzKmaO&#10;VhkUbMeBwalFu3ccVPaRAAFgAKmlCllAKksa76WEvDmZhOrrsUVVQeFGTTlQueAAK0Z9KRFdyQCt&#10;Pj0pFOAQSV3V1xyysny2MniYGckAc4JwaeLQoAcZrTOlhQhABzUtxZQwoQSGIHQHmuuGVS5W5dDN&#10;4pbIxGTJAwAT+VDQgSNgbgf7vNX3FvuZmyVA+73p8VtFNEGhPlD35rCOXcz5U138y/b2MtYtw5AB&#10;oFmWXIOM1qPbxW0hJQk927VHcOjI2zGBUTwCirSHGu3sjJdApwSARTMHtzViWMM5O3OKaYwO2BXj&#10;you+h1KREIy3oKkjgODkDilVASO5qxzswQQTWlGgnqyZSs9CnKm1iACKfDatLhVHzOcCpSg3YIOT&#10;2rRs7YWVs0hALtwB6V0YXA+0m76JEVK/LHTcjkUWtn5ariQfeIpsNtgYwCD69aXzSMMxDHt71IhA&#10;Xk9eeK9WylLyWyOa7RDLEFIBUUgUcDaDUkzE4447UiJjBAJxWTir2SKjLQbgf3DUkQTugGfbNNbD&#10;Hrg+1T24BXJ6CtaMLsmbInCABQACfbFPEYkh8p8Nu4U+lNuf3hJUYIpI90yFQfmHQ1o1apZK9/xF&#10;a6TKr24hkMbDBXofWmpGu4jAFXp4xf24UDEsfU9zVRMMd/IEfWvPrYfllaKuun+XyNYVHJa7kN0o&#10;UAAYqtsOeRir0qiRMgZBNV0j3OQSBiuKvT97Q6Kc9CIxkDOSadACJBkcGp54xgY28e9JDHu7Akdx&#10;UKh71ivaaEjxqwJIApiqACdozU+0yptBwV5pbKBblzITtSLrngGu6NHmklFb/wBP7jBzSV2TWUAt&#10;I/NcDL8KD2o2gSln+YnpUkrC6YyHhF4AqJctLuJwor0JQjFKEdvz8znTbu2PKRsCdgJ+lQkD/nnV&#10;wbJEI6EdPeq8q4c5YiirDROwQepGVA5K4pvlr6CpSNykdRTSuHIAJxWHKnujRMcIFYHgcUkJFtcY&#10;Odp/KpA397IpkzqWVDnB5zWs4qNpR0aIu2VtRs9spdQPLfpVMwlCTkMBW1a4lDxMQVfof7tULu0F&#10;vKykYB7+tcOMwkWvawWj/BmtKq/gZEtuGXOBUMkRVjkAVdjGFAOQDUU67iMgkVxSoLlN4z1KpU8g&#10;DJoAIxuFShAeh6U7ywVAxmsYUWWphDbeYoI4zTmtijAEE5qeywBggAVcDQsACu4mvVoYODinezOe&#10;pXcWZgj5YFSCOhFL5QCgkrk9cda1k01WZSrBEI5UjmoXjtRIyhSrDoa1ll7jq2v67GaxCb2KSw7g&#10;CAMk0kloEU5PPatS1hgkYAhhjv0FTXWlq7oVK7T710wyxyhzrUh4qzszCaNuNoyKaQACSowK15dL&#10;VC+QMqOKjfSY/tCrkDcu6uSpltaJccTAylj39AM0PCyqc4rRuLRbQIwGQ3WmSxK0WQOTXPPLrXUt&#10;0aRrp2ZmFTkDvQVI7ZqaSIqx6AimYI4OM1586VnZnRzjFUtgYOTT/s525wM0q53A8YFWwAy5AHPe&#10;tKVCMkyJ1NSgUIPK5NGB3yKnmQqQME1E4OOhrOVPl0LUxpA7ZJoxwQRyacinPQ1IEKqGI61CpNob&#10;lYbZ2BuG2EEsauvbrpEJiBBnccH0q3pMIs086QDJ4AqtqYKyPM53E/dHevajhIUcOqlvef4L/M45&#10;VnOfL0/Uz52CR7mALnrXT+GmU6YMYANcvINwDFc7u2K6fQVxp4UcCujh2T+tN26EY/8AhIvqcdc0&#10;rlc8bqbgkjGMU4qMHmvt46HjjJ8rESCRxTLAZtVJJzT7g/uWPbbTbAH7KODzWSf763l+pa+EnQ9y&#10;M0xh8xwOKfwq4GSadgYyDzXQo3MttTM17IsGyCAa5nedgwOAa6XxTMsGmOXYIB1J4ArmbORJYwwI&#10;ZTzntXw/EVRfWoxT1se1gF+6v5kmQTkU+DLlhjgVC/DEAkA1Zs4yqEnOTXkUU5z5Tqm9BHjwOelR&#10;MgJ5FWzGTz0z61GYwSeM1pOhfoRGZFCwRgD0FWIypXIAGag8ojrgU0EqQck0qdRw3Q+W5LcxArgC&#10;uC+I1gywMpXMcnX0Fdz9pPIIJzVLWdLTVbRo3UHcK8PiLL/ruFlTpu0uh24DEOhVUmeLaPpQ/t8K&#10;21kSN359lJqxoFxPY6bJNb3Bhy5VguA359a1fEPw21S01ASWKmUE4GGA4PrU0Xwt1ayiSaNbWRwQ&#10;xiJ6H054r8khlGOWipS5lu7fifc1Mfh5xTlUVnbR+Xcdo3hq+8UxLuLRW45Z3BJf6Z612GkeGbfR&#10;YQkKAHHJP3jWSnjzU9GjEd7pE6KnGY0yv6VPa/FfTJyBKssDd9y19ZllLKsMk6k37Tq5pp+iv/w5&#10;8/iljKt+SPudFF3RtNbhQSQOKaUABIAyKoL8QtHmYAXKAn16VN/wlumvkrcwHP8AtCvaWMwcvhqx&#10;fzOD2FdfFB/cWkGBnnJp204z1FVP+Eo0/GftUIPpvFNfxhpcaHfdwgD/AGxmqjicMl/Fj96EqVb+&#10;R/cXk657USZGMjArFm+JOjW+QLgOR6DOaz7z4uWpBW1tp52PTAwDWNTNsFBW9qn6am0MBipPSD+e&#10;n5nR3twltbvK7BVQZNeP69qDX2p3Mm1xNcvhF7gdBXT6lN4i8cxeVFYSW0BOecqD9Seta3gn4Tf2&#10;NdC81CRbi5U5VR91D6+5r53G4fEZrVjGhBqmurVj18HUo4CEqlWSc3slqa/wu8Hr4Y0JDIp+13Hz&#10;yseo9BXXqilQcAZrPiZ48dSKmS6K4BJAr9IyynTwtCNCK0R8ri6lSvUdWb1ZYeNTggAEV5R8atIO&#10;k6/DdhT5cxDZHTIPNeom8AIwRisrxf4et/GGlm1nJBByr90PrXDxHgYY/COnD44u69e3zOjKcU8L&#10;iFUn8Oz9Cx4evItZ0a3uInVldBnnoccirhteeMDNcDo/hnXfByNHaypdQlsja20j8DV7/hNdds8L&#10;LpkrkdwmR+lcGH4hhRpxp46jOMkkm0rpvvp3NquXtzf1eacemtmdbNZh0IABIqjc6IsyAkLmuePx&#10;O1CL72lyj/tm3+FMHxJ1GdsJpkmP9xqyxGf5VUVpKX/gDCGX4qO1vvRb1Lwck4PHNcxrnw9aRWMQ&#10;AYfrW03izX71sQ6Yy9uYzj9aVNL8T6n95Y4FPrgGvmMXhcDim3hqFRvyiz1MNVxFCznUivmecXmh&#10;3NjKUZHBB9KfFYyi3Ysjhu3YV6Qvwy1G8w93egk9hzWX4m+FmoRwk2TiQgdD97NeNiOGszjH2nsW&#10;o+e/3I9ennlGbUJTV/wOV0fXtU0N8QXUqIeNmcj8vWtzwn8K77xTe/adQEkFsx3HcMPJn/PWl+H/&#10;AMM9WuvEcU2pxSw21s287+rkdBXryRhTjAA9q+o4Z4XqYuKq45vki9IvS/f5fmebm+cxoS5MLbma&#10;1kvy9SLTrCLT7SO3hQRxRAKoHpVmiiv1mlGMIqMVZLQ+JlJttsKKKK0uSfD/APwUr/5Pc8cf9dLT&#10;/wBIrevC690/4KV/8nueOP8Arpaf+kVvXhdf0Vmn++1v8T/M/sfgH/kmcv8A+vFL/wBIiFFFFcJ9&#10;aFFFFABRRRQmB0nw01Y22oyWjnCTjcuf7w/+t/Ku4rye0umsbuKZCQ0ThhXqlndJe2kUyHKSqGH4&#10;13YWfu8r6Hyud4fkqqotpfmSUUUV1HihRRRQAUUUUAFFFFABRRRQAUUUUAGa+jP2SvGg1fwpcaRN&#10;J++0190YJ5MbE9Pocj8a+c66/wCBvjU+B/iRYXDvttrhvs8/ptbAyfocH8K+c4pyv69l1Sml7y95&#10;eqPm+LMs+u5dOEV70feXqv8ANXR9fHGTjkUA01WDAEEHNLX89LRn89pHj3xf0D+yPFTzoCIr0eYP&#10;Td3H9fxrlK9i+LegDWfCzyqm6WzPmjA5I7j8v5V48Tyc1/SPBGbfXsrg5P3oe6/lt96sfpOQYv2+&#10;FV946P5bHYfBjxCdL8SG0Y4ivBgc8bhyP6ivX6+c7K7ksbyGeM7XiYMD3BBr6A0HVl13Rre7jwFn&#10;QN9DjkfnXwXiXlPs8TTx8FpPR+q2b9V+R87xRhOSrHERWktH6r/NFyoplw2Rkg1L7dxTZBuUjnNe&#10;f4bZz9SzeNKbtCr7r9fs/j+Z8ynqQ0UcjqKK/py5YUUUUAFFFFABRRRQAUUUUmDRPauSCDgYqWqs&#10;bbGB5q0DkA+tfgPilk/sMfHHwXu1Vr/iX+asYyWoqKGdQeuabqVltycGnxHEyH0YfzrQv4BNETgV&#10;+bU8Mq1KSfQwlUcZowocmQkjBApvhfRd/i1bojgDqelW2titwVBADVsaZbrbbMAFiOoriwOVxrYi&#10;DqbQaZpWxHLBqPVWNOY8j60lO8osoJI45FIQRwa/Q5LqeFHcRug+tVI/+QlJ7irZ7Z4xVWL/AJCT&#10;/Suasvei/M0jsydj8xpKVRvY8gUMNpI64qyUC9cetctrikamx4xmupU4OTmub1xCNQJIzmvn+IYN&#10;0E10Z3YB2m/QpwR7pgcEkGr4JdsNg/3ar2ifvGbIwO1WAM4IByOntXh4SLhG/c7asrsmEQvbZkbH&#10;nrzWbJEUzuzuFaQym2QD96Op9affWSyIJAQA1ddbCe1hzdV+X+ZjCpyu3cxipOCQeKcib88gEVoL&#10;YDbk7eKYlmRLwQQa894GaOhV0yr8y4BJNNdMDJPX1rRlsAwHIyKifTiQCWHBrSWBnaxKrRKSqDzh&#10;cfSlCgHjg1dFjgYyDn2pPsGX5C4PpUfUZjdaJHbWryDcBgD1p7RFGDAAlatLZMIgEcEd6jNmUYkt&#10;k+ldv1RxgtDD2l3uH2xpkZSAC1O+3urcKMYxUf2cnOGUGlER6ZGRWiqVe4nGPQk+0s00bEsAvUdq&#10;sC+Czb/LBAFRRxgREcEkUqwER4LA5rspyqR6mbURq3Sz3LbogB9KRrscqiAAU1o2BIVgM96a0RSL&#10;aGBY96xlVmrp799C0o9CSDUAYihjD1C6iQMANue1Ot4doOSCaUQB5ifM/Comqk4rnGrJ3RnsAspU&#10;55psqZA5FXr22Kt8pXFQtabkBLDIry6mGabSR0xqrRlaBD5hGDg1YhUvMykA7elSW9qDn5lJq3FZ&#10;BpQQVDDr71vhsHN2Iq1kRWdh+8MkvQdKfdvl8A/LV+7QeQFHT2rNmRi2RwK9SvR9hH2ceu5z0587&#10;5mV8ZYZHSpnULjHGab5RLZOSafL1AIIIrz4xajdmzeoki5jBIIwKasmE6jIFTSKDEQOQKqsQjEEE&#10;inUfLZrqKGugZO8EDOasoxWMjHB61XUkkEDrU287SME5qKchzQ7ZvjOM1XEhhYgAip7eYZIwcVFK&#10;NjgnBBNa1ZXSkiYvWzGrMd+VOJDyfpU95AskQkjGF/jHpVVDicheo71ctyVYgAsj/fGetFFc8XCX&#10;XQKi5feRThAYMpwM9KieHy3JIJzVu8tfsc4OQQ3TFRXSnAPUCuSrS5bxe6NYTvqupBjfxjAPrUyQ&#10;eQu7jBqKLDyY5GPWrMpHyp+Gayox+0ypya0G2cLXD4XhgefpVi9KqQicxD72O5qbyfsEKhCCz9T7&#10;VUuGAUBQSor0XT9lS5ev9f0znUueV+ggmEeQACp6VLbKWBOAQearqQFGB1qyhEcR55NRR1ld9Cpr&#10;TQUttJ4JqO5OXB9aRZCScAnFJKxYgkYqqs7oIx1Eil2ggg05QTMSMVF5g9DU8IOAQDkVFP32kVLu&#10;D53AEYFNlUAD1p8pBfA5NNdDIcYPFVON72Ji+okBO8DJANWp7dLyMqcFxVYI3AGAR61cs4/nDEE4&#10;rowsW17Nq6ZFR/aRQkgaKJg4GV6VWfLRK2MH9K3tRthMoOQoHX3qhLYgpncoC9qyxmXyg2lsVSrp&#10;rUy4ojk9cmpWTy0ByKlFrlh8wFOa3beACuPpXlww0rbHQ6iuOtYARuBFWre5FtkGIMc9RTDahY1J&#10;bH0pVhUJw4Oa9ahTnTdoo5pyUtwF2zSswXI9KcZ42hLiIFhUMSFJDlhtNKkewn5wFrSNSdm2tyWl&#10;csw6iZLXb5IyaS4uS8SgAqR+lEUIT+IYNNEZDkkgg1spVXDlbIjGNxJdQcBgFByKb9rZyrlRuUYp&#10;ssRDklhzTRAWbO4ACuZyq31LjGI2aVrkKCAAlJ9ld1ypFPFoTnDdamt7J1B2tlfWs40XUd5JspzS&#10;2MySIqxDAZFN2DsAT71fn08eYGLBiaQWRHPy1xTwM3LY2VZaGeV3cYUGpMFRjnAqybAljllANPFg&#10;dw+YGlDBVL7DdaJRZMkMW49KYV3dMkVpTWAABBGabDp4HBI5oeAnew4142KCrkgc4q7p9kCWeTPl&#10;L7d6li05TNgsoLVYuB5QEAztHX3rpw2B5L1JrYyqVr6IrySCXLEAKv3aq3itKgLHJHerMygYAyVH&#10;ao5l3oQDjNFdN3iwptKzM/GUX610+gL/AMS8E5GK5tk2gY6V0+jAJp6g5ya14fg1XfoTj3+7RYoo&#10;pypuUnIGK+xPJIrn/j2f6U6x/wCPZKbc5+zOfanWR/0VPesY/wAb5fqUn7vzJaVeWFITjrT0jJAO&#10;QDXXEzkzK8bWH9p6BNFtzuNctptkbSwWI8BBXbahnZtI3BvyrB1GzEZJUgBuK+R4gy6E8QsUviSs&#10;/Q9TA12qfs3te5n28RldQeMVomDyYkGOtLY2gYKMHI71avwFCKO3FcmFwfLSdSW5pVrXlZFPGOoz&#10;9aaUB5wB9KlIzwaTZ6E1Tp9xqRB5WOozQbfd1C8e1T+Vjqc0hT0yaxdG5SmVGhB67ePamGA9yMVc&#10;wPQUhUEEYHNc8sImWqjKLQAcDb+VN+z+4q8IifQChoMHgg1l9TLVUom3OMfKfrUFxoltd4EttbS/&#10;7yA/zrV8o/7P5UohGOcVlLARn8cU/khxrtbM5qf4f6TcE7tPtVz3VAv8qrt8J9FkHNooB9GI/rXW&#10;+SvoaUKAMYFYS4fwUtZUov5GyzHER+GbXzZyEfwc0Mc/ZXJ/66N/jU0Xwj0FME2QYj+8zGur7YwB&#10;SN8wAIAxThw/l8dqMfuQnmWKe9SX3mDb/DvRbVgU062LD+8uf51fh0e2thiG3gjx/dUD+VXtg96V&#10;cL0ArrpZbhaatTpxXol/kYzxNWfxyb+bKogIJyVxQLUegFWiAecChhuxkYxXQ6EX0M1UZW+yj/Z/&#10;KmtahhxtOKtbB70oIXsOah4aA/aMomzPcAfSgWYIPXNXJDkgjFNLAdaTw0EWqjK62YxyB+NKLIcc&#10;DNStMFPQ0w3Q7DArGUKUdw5pPYQWihuR+lOFvGueBzUMt1ySMmomuSSTyKh1qMehShJ7lw7UBIAo&#10;E6qANowKovd44OcGonvB3OB9aznj6a2KVBs0jcjBwKZ9pXuq5rMN8NxAPT3qNtQUZywH41zTzSK6&#10;miwrZrC6A6AinfbV9DWGdXRerDP1qvN4hjj+9IoA98VzVM+pw3aRosFKWyOl/tAeho/tAehrj7nx&#10;vZ2wJa4j4/2s1Sm+JOnRZ/fs2PQE1yS4sw8XrNG0MprS2i/uO/8Aty+1FedH4r2IJG2U49qKX+um&#10;E/nX9fI1WRYn+RnzX/wUr/5Pc8cf9dLT/wBIrevC690/4KV/8nueOP8Arpaf+kVvXhdf2Fmn++1v&#10;8T/M/qngH/kmcv8A+vFL/wBIiFFFFcJ9aFFFFABRRRQAHp9K7b4aasbrTpLVj80Byv8Aun/A1xJz&#10;jgc1o+EdVOj65C7HEbny2+h/+vWtGVpXucGZYf2tBpbrVHpdFGcnI6GivTPikwooooAKKKKACiii&#10;gAooooAKKKKACkZS2MZGOaWihMGj67+BPjY+OvhzY3Mj77m3X7PcHqS68Z/EYP412I6CvnD9kfxs&#10;dH8WXOjyybYNSTzIwTwJFHT8Rn8hX0fz3BBr+eeKssWBzKpTirRk+ZejP524nyz6jmVSil7rfMvR&#10;/wCQyWFbhHRwCjjBHXI9K8H8W6G3hzxBc2jZ2xsdp9VPIP5V73XnXxy8PZjttSQEEHyZf5qf5ivo&#10;/DbNvq+YvCTdo1V/5Mtvv2K4cxnssT7OT0np8+h5xXp3wL8QGawuNNdiWtyZYgT1U9R+f868xFa3&#10;gbXW8O+Kba6yRGG2Pz1U8H/H8K/W+J8qWYZbUoJe9a8fVa/jqj6/OMH9YwsoJarVeqPevU9zQOoJ&#10;pEdXRWUghuR70tfzNCc6dRSjpJP8V/wT8vIpgBIcUypZV+TOOlRV/X3DmbRzLLqWMW8kr+q0f+Zc&#10;XoFFFFe2MKKKKACiiigAooooAOeKtQuGjHtVWpLeQq4Bxg18pxpk/wDaGU1aUVeUfej6r/NXRM1d&#10;FqLmVPqP51rgrtIYZzWMJChBHQc1O+qb1GMkiv5lwuJjST5jirU5SasSahEqAletTeHrnzGKtyw9&#10;aoT3JuIeCQelT6Edt6OfrVYfEr63GVPZk1Ifunc6Q56GmP1qThgT1IqOQHgivs5o8hMacY56VXRM&#10;ag5x2qdhxk9M1CSVvWHQkVy1VrG/c1g9yWPgn3pH+8aeU2sMDGOtNcHJParaEhtYWtpvv+mDW+gy&#10;4BrE1dS18T2zXk5vDmopeZ14N++V7eHAc9cVOkH7sEDk06CABT3zUyQtuH9wdq8uhhtErG856jra&#10;AKm9ugqhf3RMhAyV+vFXrq4Ux+UhAyOazbuNlBB5xRjZ8kPZw+bCgru8g+0nywASDSpKwIJJqOPa&#10;VBIyT71MiK/HTArz4SlN7nQ0l0HCRnXIzio5JiBgZyKliCoGyeBTTEAgbGST+VdE4ytoyE0nsMEj&#10;NggnFKpYkAkgU4KegB/KnRxMXAwRmpgpNjbQ6CYxEAFmzT7tFVS6sSzdqazGB8BS2evFPikL5BjY&#10;k/jXYo3i4SMXvzFJZST1INHmEHgnNWJ9OlDkqhANRjT5cglTzXFLD1VK1mbKcLDgz4HWkMrLySxq&#10;b7FLjoRSHT5T0xmtXSrW0TJ547lcSMxPXJprzFsYJGKtJo8rKCW5o/sN/wC+KzeFxEvssftKfcij&#10;yVBUk561G5McnDGri6OU6yCnf2UuSWkFaywdayuvxJdWC6lKWQSJgtk1Xkc8AkgfWtT+z4E6uCTT&#10;XsYDwxzis54GrLVtfeOFaPYoQSFc8kCp1nKDcC2PrVhbe3XvgVKq27DaGBArSjhZxXxJW8xSqLoh&#10;8F4LmEdcj9ahmQnPykGpIr6C1wABirYuInUSqoKdxXqQjGrC0pJtbnM5OGqWjMtQcgEHNPe3MrdC&#10;K0GlifOAMHocdKja7TJAQACs/qsIrWWhSqSeyKZjaNQqqWB9qry2rs2QpJNaA1BR0XH4Ux9QPJCg&#10;msKtGhJW5i4zkuhSjtpAwJBAFWEtnPGATTjqB4yuKP7QZgcKMj8KyjCjFWuNub6Ea2cq84FK1hK4&#10;2lQM96GvZFx05pv22ZjgYGablQtbUaU2PTS2TI7jvVqOy+xxlyeSO9V4bppIzIWIWPrnvVW41eWc&#10;7kb5DxtPardXD0IqSV29iHGc3a5PPp5ncu0gGaYNPHG6QECqb3jEHJIH1oiZpsAFiDXn/WqM5aQu&#10;2dKpzS3LradGwG11zSHTA5AEgyPeqskbxgEbhUX2kofvHNE61FaSgEacmviNy1i/dGIkM3rUM+mG&#10;NscnNZ0WoTRkbGAz3zyK0LW9a+RlDEPHyf8AartpV6FZKEk79DnlTnB81xi6UytuAznse1DWkhyC&#10;owaY1/JJypAH60qX8uSDgAVKnh9lcpKe45bN1GSAMUyS0cnIBxUov3TkgEUp1MsB8oFVJUJK1xJz&#10;vexTFk+RwSKnhV0+XaSPpU6agwPK4FPGoqP4cU6NChHaQSnJ7or/AGU7txyTQyZHAPFWlvk5JXOK&#10;ljliZdxUZNdSw9OS9yRm6klujPjjy3INXISIhkg4HNT+ZGwCKo3HuB0qO51OBCUAJI4Nawowox5u&#10;dEucpOyRQur0zvtBIAqrJIQOGOR1FaAEDEsAATTZIraTncMjrXn1cPOSvKadzaE4rSxlMxySCali&#10;Y7gSSDV4WVuwzwQacbKDafmAzXLDA1E7pr7zV14voU5pBIAA2BTo8qmNxNWhpkLgEOBTv7KycCQC&#10;toYStzXtf5maqxtYz5GKtgEgUvmllA5496tyaK7HhwTTRob9d+TWUsJiE/hNFUp23IUkbnJJx704&#10;Ox6EmnjS5V/izn2FO+wSDocVp7Kt2ZLlEryuS3JJIpoc84JqeWwk5O0kmmf2fKMYQjNYyo1b3sy1&#10;KNtRtuWeUKCQrdTVydxbqEQkg96SOA20WSjEt6VG8h6bGA+ldVNSpwtLRsxbUnoRSEjoTk03c/qa&#10;sSQkR5AOfpURRhyQaxqQlFmkWiF5HGQTxUqliAQTSeWGPIIBqVAqgqTilSjJ7scmRtOSMEkkVGtw&#10;ysMmpDErAkEVE20EEqc/WsqjmrNMcUuiEa5YSgrmtO0ZbmHkgtjn1rKADOBnHNXbPdbOrZGG/Wtc&#10;DWfO+bbqRXirabjngIkIBFRmIrIRgEYq9KgnQMhAbvULQlcknNd1XD63RlGZmzQnbnjANb+mgrZJ&#10;ngYrHmiwcZGK27ABrBc84p5RS5K0vQWKn7iRIehpyf6sfSm9ePWnqCFwRX0VjgI58fZXz0NJaDFr&#10;GBS3YIgYDpS2qnyYwB1FQv4vy/Ub+H5j3+6alHQVHjcSMZIqVQMgdq6YLUyZBfsI7cswBFc4khmu&#10;yDnbmt3XSFtSAcYrnowUmVgeD1r5rO6j9tGPRHpYOPuNmtCojUDoTUV9yVPeqv8AaBMvAO1ad9rF&#10;yTjOFrCWMpyTpxLVJ3uFFFFc0pXLAkDrxSBhzk0OCVOBzTKTZSQ9lGDgc03B9DSu3y/KeaTcfWk1&#10;cabDoRkUNjPHSgknrSUlEYUUoGSB0zQw2nGc1IXEooooAKKKKACikLAHBPNKWAGScCk2ApBGPeky&#10;PUVGZACc5NQyznPAOKxnWS3LjBsndwMHIqJrkDqMGq0k5IGAeKhkn44BrhqYxLY2hRLT3JYggEgV&#10;DJcNnuAKrNc4U4BAqGS6AIzkZrzquYrqzeFDsW3uTg5BqJ7j5T1qlLfLzyTVWbUiMqCSa8mvmqT3&#10;Omnhm+hpPdgAc8H3qCXUFXILYrHuNTYck4A9TisHVfGdvaEgTCR/7q84rwcXn8YJ6noUMvlN2irn&#10;WT60qqOelZ954mjiBJbAHvXC3vjK5u8rEmxT3JrMma4v2+eSRyfqa+dxPEeIlpDQ9qhkVtajsdrq&#10;HxEgt+FcOw9Kxrz4jzzkiKIqPVjiquleBb7UEDLCY0I++/yqPxNaI8M6Vpaj7ZfpPIOsduN5Htnp&#10;XE62NqrmnJpd2+VfK50xp4Gk7Jcz8tfyMe68S6hdZInZQey1FFb3t+55nlZuxya6W0ntkwum6LJO&#10;w6SS/Nk/QcVoxaB4m1JR5aRWMbHoqhMflzUUsuqVX7t5v+7Fv8dByx8Ka0jGP+JpP7lc5RPBuoSY&#10;JgZAf7/FLJ4UeHHmzwR+vzDNdhF8INSujuutS5PUAk1ah+B9tnMt3M59q9GHCmYTXuUX82l+G5zT&#10;zyhH4qq+Sf6nAnRYAcG8gB+tFejr8EdPAAJmY+u6itv9Ss0/59r7yVxDhv539yPln/gpX/ye544/&#10;66Wn/pFb14XXun/BSv8A5Pc8cf8AXS0/9IrevC6/v/NP99rf4n+Z/QvAP/JM5f8A9eKX/pEQooor&#10;hPrQooooAKKKKACkbOOOKWihAz0nwhqp1bQoZGILoNj89xWnXD/DTVPsuoyWrnCTrlR/tD/638q7&#10;g8celenRnzQTPiMwoexryj03XoFFFFanEFFFFABRRRQAUUUUAFFFFABRRRQBc8Pa3P4b12z1C3JW&#10;azmWReeuD0+hr7T8O63D4k0K0v4GDQ3kSyr9CK+IK+jP2RPG51fwvdaNNJun0598QJ5MbHp+DZ/M&#10;V+eeIWWe1wkcXFa03r/hf+TPznxDyv2mFhjILWDs/R/5P8z2Cs/xRoq+INAurNgMzIQp9D1B/OtA&#10;HIB9aK/IMNiJ0Ksa1N2lFpr1R+Pwm4yUo7rU+dp4GtZXjcEPGSrD0IOCKZnHtXWfGHw//Y/idp0U&#10;iG8HmA44Ddx+fNcnX9V5Xj4Y3CU8VDaaT/z/ABP1jBYlV6Eay6o9s+FmvjXvCVvuIM1t+6f14HB/&#10;KukryH4LeITpniY2rkCG9G0ZP8Q5H58ivXv1r+f+NMp+o5pOMF7s/eXz3/E/OM5wn1fFyitnqvmG&#10;NxIPQioHUoxBGKnyRyOoqKcHII6mv0Hwlzmzq5ZN7+9H8pL8U/vPLgxlFFFftxqFFFFABRRRQAUU&#10;UUAFGcEc4oo54oAtEFogRzkUyJSrAk5p1jiQhM4JI/nWkPDu/OZAMV/LPF/DtXCZrVpUo+63zR9J&#10;dPlqjknVUNJGezBYByAc1LoxI1BSTwfyq4+gxx/elGKktbCKCQFWBNeBSy+tGrGTsrGUq8HFpdTV&#10;LgN1wKeMHGehqAKCAQePSpY5NwxgCvs4O+55MkDqPLHHIOarkE37GrRxtOarMyi/XPSsq0Vo/McO&#10;pM33jSEA9acwBYkYxSY+laNaiUhFVVIJJ4rMvdOa6nLDI/StTaT0xVS7nMcuNygVxYynTlD3zWjJ&#10;p+6QQ6RIg5YYNStZBYyMnNRy6iYkOGVjWbJqcrkkvjNebWxGGo+6k2dMIVJFwaMHcMzke2aWXSoQ&#10;oDvnPWqHnSdS5OfemzTkpyxNeesVQs/cN/ZzbXvGmNKt0UEkAU+Ozt1blh+NZHmFkX5iafArXDFR&#10;kkVVPG0uZclJXJlSlbWRrLbWxDglQDQhtowAADiqAs3c4GBtqUWZIBJ4ruhiJfZpmTprrIuCe33Y&#10;AGRQbmAqSAOKoi3ZbggISBTksXJbDEE1UcTVvZQQvZx6stG9hUHgH8KYdVjU4VQD9KrR2jRqQc5N&#10;Ma28iMsw+lZSxNdK7SRUaUNrlxdXDsMqFNV7zVpIZQAoXPQVTBBYk8sOlTK4vbds/wCsXpXM8ZWn&#10;Fx5rPoaKjGLvbQSTV5mJDbR3qM6nNzyKgclVAbO7vTWzjI6j9a82eLrPeTOlUopbE/8AadwergUp&#10;v5R1cn6GqyyHnIH50u/HRQPxrH61Nr4mNU12HteSnoTTTLIc5dhQZSeoBppct0GKh1W9XIpR8gLH&#10;GdzEj3NHmN3ZsU0kL160nmf7IrJ1HfctRJA2eCzYNEEhSUjGQKjEnsBS+Zt5zndSVRpp3E4otXUW&#10;6MMoBxT9M1AwnawDK/fsKTS5BMjxkgbh3qrMnlu0WSoHf1r0ZVnT5cRTe5jyXvBmuUKjGdofkGiX&#10;LHgYNVdOvDdr5LgBV6HPSrTEgkZVgOhzXpwqRqU+aO39aHM4tOzIChyeKQrjqcU9sjJ+U/jSFgCB&#10;uTJrndNFpkbjpgk/hSYZexGanW2lk+7GMevFSRaZKWwwVQfU5ohhZydkmDqxW7KZJPXNCReewUMQ&#10;DV4WduhxLOuR2Bplxq8NgCkSJIPWqqYSFP3q8kkvvEqrlpBalW5jmuGEdsh8pOGz3NNGguSGllVM&#10;9QDimT69MykJhB9aqvcSTZLOSTXnYjE4WU76yf3KxvCnVtukaS2Vpb4LSBwPzqRdRhQjyoxx6isv&#10;uM1YhyMkkYNaUsa46U4pL01FKl1k2y4dUyCZI1Cn8aY72V1wV2E/hUDMNvJyBVeVgcccirqY2W0k&#10;peqJjRXTQtvocUufJmAY+9RjTbqydSgDBeuO9U3JVwQxBNT22r3FuxXcGUeprlhXwrleUXF+TNXC&#10;pbR39S3NEku2VA6EjDKR0NR9OKltvEBD4eNW3cVb22l2oZpVRjXpRpUq/vUpK/W+hzuUqek0UOSM&#10;ckGgL2yRj2q82ncZikRx9ajexnUZKAj605YOougRrRZASB/Fml2H0pWVomw4UU7Ppg/jShBLcbYI&#10;nvgipgeQ2cD0qNCecBef9qnTSrBEZmIYrwB6V0wkoptmctdhtzdHT0IBDSP+lZ8Qa4nJOCTyaZLc&#10;m6laUkZXt61bsVWC1MpABavNlX+s1Er2ijoUOSN+rI7pxGmFwWFQKdvzZ5NML5lbvmkMm35cAgV5&#10;9SvzSutEbRhZEjStzhjSb2PBZsfWmeZ/sigPuOMAVHtH3KSJFJ7Oc08XEoI+Y4FRcjkYpwk46A1p&#10;Cq19olx8iZL2VSfmI/GnNqM64KsCT71X3+w/Ojf/ALI/OtI4qa+0S4LsWF1ObnJH505dTl5yVqqh&#10;JzmlBBYDsa0hjKv8zE6cexdXW5goBA2+tXU1MJCrOuOO4rPsYwzM0hxGvT1onuPPJBGEWvTo4urC&#10;PNKV29l+pzTpQcrJGgdYVx90KB+NOTUYX5K8j2rOtwJMDPB6VYS0ZMjJINdNLF1pWe5nKjBF1byB&#10;hkjOKU3FuQcgYqjFYOwY5Kr+tNa1dEIALDNdDxNZRu4Ij2UOjL4mtnHQYNMWG2kLElQf51VW1Z41&#10;ONue1NexctwQAKiVeVk3TRSpxX2i4lvblWAcH2pjadbuwGRkVSkhdU3AgkVXMrcEkjNclXFwVlOm&#10;i4UW9pGk+kweYAGANOl0lHXAcADpzWSZWWUZY5NStO/O1vzrGGKoNP3C/Yz/AJjTtLEQfKXJqV9N&#10;LZwTg1jC8lTBLjFXbLVJPuMVI9a68Pi8PK1OSsZVKVRe8mLNozo5+brWjYxGODaeRVdrw5BDqTV2&#10;LJiDEgj2r0sLRpRm3TMKs5NLmFAA6UHODjrS4+lGD7V6SRzORFdAm3PqadagqkQPYUXR225z6063&#10;K+WhPUCoUV7T5FN+58x4UAk45NErBVBHWhiVXPU1G7Fxg9a1k2loQlcp68xaxJHGetYEBAYZJzXR&#10;XsSyLtckCqB0OFyCJBzXzGaYSpVrKcPuPRw1WMIWkZ7FQSARzS2KkbsnrWg/hxWwRIDUUunGwPLZ&#10;DVwLA1YS9pJWS8zf28JaRYygkDg8Uep9Ka5BwRzSk7AkJuPqaSkLAd6jMn1NZTqJbmqjckLgdgaY&#10;84B4AqBpemAPzqORhnqK5J4m2xaplsXGSAcYNP3r6is7zVHOelOW5G4cmojjLFexNAHuDSkk9aqx&#10;XY3YJ4qwJVc8EDFddOrGa0MpRaeotFAwe4ApGYDIBBIq3KwkhaCwHUgVDJPgEccVXkuSR2NYVMSo&#10;lxptliSYAkgDPSoJbk8kdBVaWf5SQQaryXB4HFeVWx6R0U6BaNyevTPvUMt0d3BGPrVOe/AyM8iq&#10;0l9tA5GBXjV8yS0bOyGG8i+92FHBAFV5rwY681S+1mQEdaY0qRqWdlVV7k4AryqmPclozohh0izJ&#10;eHGB3qF52kIySMVi6t45sNODYm81xxtTmuY1j4i3moApbqtumeo5avDxecUoac3M/I9PDZXVqW5Y&#10;2XdnZanrFtpyFp5ljHueTXM6n8R1wVtIi5P8b9K5jbLeTbpWeR2PU81dh0YIA08qQr+bflXzmJze&#10;pPSPuo9ulldCl/Fd2QX2r3mrMfOmcgn7oOBUumeGbrUzmGF2Xux4UfUmtvRdKe7cJYae1xIf+Wsq&#10;5A/DpXV6b8L77VdranesqDpFH0H9BWuXZPisa704Sl+C/wDAnovxJxebU8OrK0fz+5frY4+Hw7p+&#10;mhReXgnk7w2w3n8+lbejWN7clRpOkxWyf89pxvb8zx+ld3o/gLTdEUGG2UyD+J/mNbCRBVAwBX3m&#10;XcEVFaVaah5RV3/4E9vlY+Yxefc7tFOXrt9y0+84WL4XXmrOH1TUZJSf4FJwPb0rb0v4c6VpYBW0&#10;WVx3f5q6HAwBjgU4KcDB4r6rCcL5fRlzezUpd5e8/wAbnk1szxE1yuVl2Wi/ArQWEduuEREX0CgY&#10;qYIB2Bp+w+1LsHpXvQw6irRj+BwSnfVkeB6fpShQ3QdKkorVUvIhSY3y/wDaNFOorb2cR8x8N/8A&#10;BSv/AJPc8cf9dLT/ANIrevC690/4KV/8nueOP+ulp/6RW9eF1/QOaf77W/xP8z+yeAf+SZy//rxS&#10;/wDSIhRRRXCfWhRRRQAUUUUAFFFFAElpdvY3UU0fDxsGH516nY3a39pFOhBSVQwrydsY5ruPhpqh&#10;uNNktHI3253L7qf/AK+a6cNOzszws8w/NTVVbr8jpaKKK7z5gKKKKACiiigAooooAKKKKACiiigA&#10;rrfgd41PgX4k2F077La4b7NcdhsbjJ9gcH8K5Kg5yCDjH51z4vDQxFGdCptJNM5cdhIYmhPD1NpJ&#10;pn3WG3YPr+VLXHfArxt/wnPw2sbl2DXNsv2af13KMZP1GD+NdiM7c1/NGMwk8NXnh5rWLsfzTisN&#10;PD1p0Kis4tp/I5f4s+HhrfhaSVVJms/3i+pHQj8q8bOQSO4r6KkiEyOjqrI4IIPcEYrwbxbojeHf&#10;Ed3aEHbG/wAh9VPI/Sv2PwxzXnoTy+b1jrH0e/3P8z6vhXGe7LDvpqv1KVpdyWN1FNESJImDKfQg&#10;19AaBqqa7otreRkbbiMPx29R+HSvnv69K9P+BfiI3FjcabIfnhPmR89VPUfgf516HiPlX1jARxkV&#10;71J/+SvR/dudPFGC58Oq8d47+jPQaSRd6EY5HNLR/WvyPIM1ll2PpYyP2Wr+nX8D4BMrg56UU6RQ&#10;jkAcCm1/XlKrGpCNSDumk18zaLuFFFFaDCiiigAooooAKKKKAHRSGKQMOoNWmu5mYkucdqp1KrFk&#10;yCeK/KPFbKZVMDDH0t6btL/C9vuf5mcopu7RP5ruAS5INTaUTJehcnrVaNwQBzkVb0MZ1Me1fg+E&#10;lKVaF3fUwqq0WzeGTjA4FP8ALKc5IoC8EjAAoLE9STX3aZ4buJnPXmqbsf7QAxVyqTn/AImQrjxT&#10;ej80bU+pYd/mI5pN/u1K6EuSMUmw+1bNdWJNDRLtbOScVja6x+1Dk5NbXlewrF8Rgi6TA5FeRnLa&#10;wzZ1YW3tNCl5rDIJGBQrE9cfnUJzvYYOetO2cDBNfIxqSZ6jiidJA2cqvFJK4MeRnmo6la7fyQgV&#10;cDv3rWFVNPm0JcewRyrtAyCRU+n3aQXG9zgHjFU0LKQSygmnqwkJbcCBVUazjLmXQmUU1Y1YtQiR&#10;3JJIb9KlS7RowQ2cVjrhuuCalRiBgAc16lLMJ31RhLDo04dQLT7cgg1fghTIbuawoHVJASADWnHe&#10;AoMda9PA4pO/Pqclalb4S88CMSeBVXUrVJbUr/EOlRm7YNjg1HPdHuciuytXpuDTW5lCnJMyJg0T&#10;gdWFIZ/KIZQQc80uo3IM3AyTUBlKn1Jr42rV5Zvkex68I3SbLM/+lRb1GG71VZ2SPIyTUtvKVlA/&#10;hbrTrmARTB1AKnvRUl7SPtFv1GnyuxWOeMnNJSumx2x3pK4rWNUhytjOc0M2emabRQPlCiiigaCg&#10;kEqB1Bopr5JXBIJpN2E43LFmkjXy+WpwO9bM+iRXhDNuBHXHrUGiHYhCkFhWp9oEa8EFj1r6jLMF&#10;T9h+91T1s9jy8TWlze5oU5tFSOMiJirNWZ/YU4nILnZ6k8Ctl7hSSSeaoatOzxkgkKferx+Gwtva&#10;W26IdCpUva5F/ZlrbKDJcgn0FMN/Z2hIji8wnuxrMRssQST9aTeQSCQRmvnZZio/wYJee/5nbGg/&#10;tSbL8viKQghEVBVZ76WVifMbJ96rk5JNCH5hXJVx9efxSN40YRWiHGTJBySaJJSTlQMUynbDg9K5&#10;3NvdlqKuKSHIJJBNSR/KpAGQfWoeOORxTvMA6E01ITj2LPmjIOCcVIsofBOBiqXmd8mlE2ODnFdM&#10;MRYh0y6XUjjGaieTDEYGKhM4xgAZpnmHOSQBSnirhGmyZmyQQBgVE6qGJyRSFweCSRQxGCM4rCUm&#10;3cpREL9ACTinNKCABnINR4wScg0VKkynFE0dy6ZKu6496sQ65PAOGDKfWqOTtb6UKTxnkVpSxVWm&#10;/clYTpRlujWTXo58iaFWz1IqSOOxul+SRoyfXpWQn3WHc06LOwFiCTXdDNJt2qxUvVfqc8sOk/dd&#10;jSm0FtuYZQ4b0qxpmiPEv7yTOeorP0l2S4BDMQPetyO5VwASAcV7OX08PUfteW3lfQ5q86kfdvcj&#10;n8OQNtZCwAP51V1+1eO2QRglVrVjvUUBTgio7yQFWwQUIr0cVhKEqco01a/Y5adaopLm1scyxOwH&#10;G0ijO7mn3a/6QTkEUyvjpJqTXY9iPcKKKKBhkjpTt/GOc02igXKHPfrRRRQkHKPVypIAJB71JZRl&#10;3LHO1aZEpKBVBJPerE3+hWoVeWbr610UabXvS2RlKX2e4XV2MBEXCjrTHkxgBSR3qIvjoTzThOUb&#10;BA5q5V+Z3bFy22NPSLXzZAzEbR0FbIt0bkYANY9lcYQdOlXVu8KMEYr6vL6lKnTta55leMpSuXGj&#10;jWMqcYNUr2UWqkKQQfUUouiQC2CAaqajcrJxgHFbYvEx5Lx0ZFKk72Y+O8DKAxAIpHvY1LAsMmqD&#10;SgEYAwaY7ZySK8WePmlpqdqoIuTXkQt2Tcdxqj5oOAQcDoaYxD9MCmiUscBwTXnYjEym030RtCly&#10;7DjIHfAOSD6Zp5kGckce/FRxzvE+RsIBomkM8hYqBn0rCNRKLaeppy6jtwyeaRZGUnGB+NRsMjAp&#10;GXGMZNZOrK9x8qJUchlJJIz610FrIwtVBJGR2rmoQQUBHU11Fuo+yxHA5WveyGTc5s4sYkraD0fj&#10;q1OU55BNNVMjjApyjaDmvp1E4HYjvmItD2OadZFjAhpmoAm0z2zUlj/x7J71jB2rvXoNpcnzJ+X4&#10;JIpHQrjHJNGaXliBXa2YbFDWkP2Qtkgj3rDV3wDkgmt/WgfsbDuKwQQEGRXyWdJrEJx7Hq4NXpim&#10;4lUkbzxUkEzy5DMWAqq7EsTk1PY5+bPPSvLoVZOpytnTOK5diaQ4UgZzimDoKeykke9NIwreorqk&#10;zNIhZsds5qGWTCkgkEVJO4UHOelU5pfk6mvLxNWysdNONwdw2OeRUbsM9RUck23gEEmq0lyEOSQR&#10;Xi1sUl1OqFK5c3Ac5HFMa6AB4GRVGW8Cg5I5rH1rxZHpsROQSPevKxGb0aMeeo7I6qWElN2irnRP&#10;frGNzMox6nFUL7x9Z6aSHuFLD+EfMa5vRNI1P4gzB3kNpYZ++fvOP9muy0zwrofguzM8scIKctNM&#10;csfzqMvxOY41e1opU6f80v0Wn5o0xFHD0HyVG5T7L9WZ8Hj64v1BtdNv7geqxECrSeJNWAy+hagB&#10;6hQf61ma38fbaxcxabatOV43t8q/lWFdfHXXpnJQ2sK9gEz/ADqa2f4LDtxnjZza/khG3/k3+fzN&#10;aeVYmouaNBRT/mk7/gdY/jOKJtt1Fc2bH/ntEVH+FTrq0VxHujkRlboQc1xsHx31g/Jcw2V2h6q8&#10;fWpLfxhoWvyAmKTQr09JI/mgc+69q5FxDRraUa6k+0o8j+TTlH72i55TXpq86dl/dfMvu0f5nUS3&#10;w2nBwapz6mFJ5BIrJkup4rgQzlDI4zHJGcxzD1U/0p4spJeXJAPauCvmVWbcYx1/IcMPCOrY+bVG&#10;kchckmo5rxIULzyrGoGTk4qLWLC8Nnt05S045PGeK8+1I3M12y3LyGRThge1eHjcZVpNc6ev3f8A&#10;BPWwWBhX2kkl951mqfEeC1BSzRpXP8R+7XMapr15rbkzSNt/ujgCoksiqZIIXPXtU6QCORFA83dz&#10;heT9K8OvjqtXST/yPboYXD0NYK77sisNOkvp1iiVpJGPAA5rUu/C66SqLPKrTueYY/mZfritbwt8&#10;PdW1K7WRUeygb+JuCB/OvRPD3gCx0JQwTz5zyZHGTmvocm4VxWPjdxcF/M9reS3b/A8jMc9p0ZWj&#10;K/kv1fQ8/wBB+HmoauwMVubSEgfvJfvN+Fdjofwl0/TWElxuvJu5f7v5V1iIQMEA07AHIABr9Gyv&#10;gvAYW0qkfaS7vb7tj5TFZ3iat0nyry/z3IbSzjtIgkSLEg6BRipsDOeppcE84JpVTkEk/SvroUlF&#10;JRVkeO5a3bECk8gUqxc5JPNO6dBRW6hpsS5MTA7DOKX8DQOlFaKmibhSqCwyOlAGTinKNoA4rQBh&#10;OOxNSADA4FGMdBigjPcihIGxuw+1FOooC58L/wDBSv8A5Pc8cf8AXS0/9IrevC690/4KV/8AJ7nj&#10;j/rpaf8ApFb14XX79mn++1v8T/M/svgH/kmcv/68Uv8A0iIUUUVwn1oUUUUAFFFFABRRRQAMNwxW&#10;l4R1U6PrkMjMAkh8t/oazaRs444xVRm0Z1qaqQcH1PXepyMYNFZnhHVDq2hwyMcyINj/AFFaderG&#10;V0mfBVKbhJwfQKKKKZAUUUUAFFFFABRRRQAUUUUAFFFFAHrn7Ivjb+x/F1zo0z4h1Jd8QPaRf8Vz&#10;+VfSAzjFfD3h/WZvDuu2eoQErPZyrIuOhwc4/HpX2n4c12HxLoNnqEDBoryJZF9RkZxX474h5Z7L&#10;FQxkFpNWfqv80fjHiDlfscZHGRWlRWfqv80aAQkA8YNec/Hbw8fLtdTjXp+5lI/NT/MfjXo6MCoG&#10;RkVn+KdCHiLw/c2bY3SoQp9G6g/nXzXDOa/2fmNLFPZOz/wvR/5/I+Ly7FvD4iFXonr6dTwCtbwP&#10;4gPhrxLbXJJEe7a4HdTway7iJ7aeSN1KtGxUg9iDTckcjqK/pfEUKeIoSoz1jJWfoz9Rq0oVqbhL&#10;VSR9Ho4kRWU5VhkGlrmvhT4g/t7wlAGbM1r+5fJ5OBwfyxXS1/LmZYKeExVTDVN4tr/L8D8jxFGV&#10;KpKnLdOw2ZAV3DOe9Q1YYFlIzjNQMCrEHqK/ojwzzd4zKVQk7yo+6/TdP+uwqb0sJRRRX6GWFFFF&#10;ABRRRQAUUUUAFOjbBIOcEU2lBwwPTFcWY4KnjMLUwtVe7NNP5gyaIAopORg1o6NGWvlKjANUVTzi&#10;ir39K1bFRZ3KKACSMfSv5OWX1MLjZUK2jpys/VHDiJe611NZjyQOBTHJDcEYpeVOCCc96BznIzzX&#10;1MmeQkNBJ4yearOMagM4zVwAEgcA1VlU/wBoA1y4hq0fVF03uTnqaSpNuM5AzTXXHPrW7epNxp6G&#10;sTxL8lyhPQitsnHY1jeJVBkQnkGvIzmN8K7eR1YTSormWjE7zk5pu4+pp6pgMAMk011xjCtXxbi0&#10;eurCbj6mkaQqSAeRTkHXIIppALtkGs5Ra2GrCK7HpgCnx5IOcUxEYcYPNSKCowRinTTe4SY4Ejpk&#10;U6OQg85Of0pgyWwATUiRs52Lks3pXXFPSxDt1HRI8soC5JJ6+lav2YWkYMj8n3osbMaVAXlIZj09&#10;qzry6a5kJZjtHSvYhGOFpc9TWT6djj5vay93ZFt7qNcncD/Oq11qCAADvVYhVBIOTQy705HArgq4&#10;yck0kbqkkMIDtlhk0bQTyDgUDoKK4Grs2uC/MCo4FWLaQOgiYg5qDG1196fgIQVHJrejPkd2TKzQ&#10;l3bNDLgnI9ah2t2x+NaUcPnwhXQsx70xtJeMZABz71tUwM5Pmpq6ZMayWjKJjYdNpo2H2q7/AGW5&#10;5Kjn3p/9mn+7UfUK38rB113M/YfajYfUVebTHzwqgfWkOlyEEYXn3pfUav8AKwVddWUWBHAKlu1C&#10;xPdOqoCSOvtVz+yJc5ATNPlga2XZCoEz8Me1CwM96iaX5j9uvssfZboZBFEhLHq3YVK8jKxBYE1K&#10;NuiWODgvJ1NYs1w8shYEgGvQr1fq8Iwfxduxz04+0ba2NFwyqWZwRVK6ugTtBJx+VRNMxXaWYiol&#10;h2tkEkH1rysRi3NWStc6adK240LyScEGmnqalkIyAABUZQkk8c15vkjoixuCMA9aM08J6k0gQ5GS&#10;MVPKi00NpSxHOTS7D2IoKH2NNxByQm4+ppMk9aTJ9KMn0rPlGLgHtRgemaMH0IoqXESkG0ego2j0&#10;FFHPYE07BcOnTil3H1NIcjsaTJ9KaiCdxSSe5opVBbjpS7D2Iq4xdh81txvfHY0dxTvLOD0yaBGe&#10;56UmtRcyuIhCsDjinZLqQQOOlJ5fvRnYSDyRVpESaJYZDHICCR9K0IJBNjDAHpWcw3pxxmlhzFyG&#10;bP0rtw2IdO0bXRlUhzGurtGCCwPenyNItsHC+ZG3GPSsfzH3ZLE1paNqOzMbEENwc16+GxcZz9m3&#10;a/U5atJxXMtSnfWp3CSIFkPXB6VCeckY29jWndWj6fOSoJgkOSKjk0lm5jC+U3IBPIrmq4KfM1GO&#10;q3X6ryZdOuuVXKAXIyCDS7D7VcXSZFI4Xil/syT0X86zWCqv7LLdePRlLYfajYT6VfGmtgZUZ+tH&#10;9mOcgAD60/7PrfysFXXcobG6DbR5Z46E1dOmSA4IUipIdN+yEsyhh/KqhgKvVA68V1I4YRaQh2I3&#10;EVWLtJKXY5FTXJYyEH7pqFwFwBkA1FeVvcjshQXVjRGgAIBANGAeoJNKwKkj0pK5nGxomSQXYt2A&#10;YnB6d6vLfRuFAJA9az1AKkkA4pQVOARgV10MTOC5UZTpp6mtbvHMSocc1W1Oza3wwJYE9qqAhDlS&#10;eK1NMvUu4DFKFLYwCa9OjUp4iHsp6PoznnF03zLVGQ8rAADJH6ik3N0JNWtQ057KcsRuQ9O9VWB6&#10;nODXlVqc4ScZbnVCSkuZCYyegqJyR0wBUwNRshxyCRXFUb6GiepGrsrE8c1IGJAOTzTQnJLAgU8R&#10;jyyQTxWcE29Sm0xNx9TTo2O7GTzTQpYgAHmpY1AOSpGPWtVDUljIQSyAnJJrp7Y4gjz0C1zcAO9B&#10;gkg100a/6PHgfw19Lw/D3p3ODGv4UPTpS0RKSDnjFSYHoK+muedJ6la+5tCPepLc4tUwMEU3UBi3&#10;wO5p9uv7hBkGsYpe2bfYbfufMXft5JJAp4PQigAA8gYo6DoTiumMiLplXV1LWjEc1gFR8oB5710G&#10;pTeVCQQCGrEv7UqUkXOD6V85nMG580ei1PQwcrKxUfhz9asWJ+97Y/rUUsZJBAOTUljkbweteFRh&#10;aqjtm/dJ3OMDvTGbCNnPNKxJJzTZD8pHc10TZmipctwevNUrqTGQMAe9X7gB1OABgVkagWTJAJr5&#10;/M5uKcjuw6uypd3e0nkZNZ93qQHGSDTNQnbcfasu7lPJPOK/OswzKcW7Hv0MOtBdT1pokbBwRWZ4&#10;V0VvGOtNLOW+x27fN/tn0qp4iumitzjq/wAo/Gu38L6cmh6BBEoAcrvf3J5NeNlNH69i3KvrGOp6&#10;OIl9Xw94fFLRfqaepa5B4e01pGCxwwrwBxn0FeeyXWofFLWSjyFLdTlVJO1R2HuTUnxM1V7u/hsl&#10;JK/eIB79q9I+BXgqKz01L2SP5h9zI79zX1OFhiM/zOGV0pWpR39F/Wh505U8twbxbV5y28jN8H/s&#10;8pLbxy6k7RqOfLjPzN9T2+ldZF8K9D06MLHp8LYHV8sf1rrjwMdvSobtcgYAr9owPA+UYGjyUqMZ&#10;PrKSTb+bvb5HxOIzrGYifNOo9eidkcPrHw70aWP5tPtwSOqjaRXn/jT4Wpb759OIXHPlN/Q167q0&#10;eOe5FczqaFmIwcGvhuKOH8FOLXs0n3Ss/wAD3MpzKvTakpt+rujx3TtUntJRbSlxGpyUJwUPqPQ1&#10;6n4Z0AavYQTvKZ0YAjZxn61xXxK8PLbKl/EoVw21wO/oa3/hJ4nlttOFrvDQyNlexQk8/h/jX53w&#10;7Clh8zeFxt2mtH+XyZ9JmrdbCrEYfR9T0fTdGtrK1Bby4gOqjrXlXxe8LxxeJlksbeSX7YM7QMYb&#10;pmvTVUgckkmhkVyCVBI6cdK/U8/yWjmWDWEUVCzTTtqu/wB58nl2Nnha/tk7+R5X4d+D9/qMI+2O&#10;LaE87OrGu58PeAtO0CNRFbq7r1dwCc1t7QewpQNucZGa4cr4TwGCScYc0l1lq/8AI6MXm+JxF1OV&#10;l2Ww0IVxjAApw44HANKFLA4FOC4XBwTX0qgeW2kMHPHrTth9qcQOMADFFbKm7C5gXKgDNGTRRVxh&#10;3JCijB7Aml2nAPTNaJAABPSjYfSnBQO3NLTSARRgDgZpaKKACiiirSIbCiiijlEfC/8AwUr/AOT3&#10;PHH/AF0tP/SK3rwuvdP+Clf/ACe544/66Wn/AKRW9eF1+95p/vtb/E/zP7P4B/5JnL/+vFL/ANIi&#10;FFFFcJ9aFFFFABRRRQAUUUUAFB5BHrRRQB0nw21c2mptaucJOMr/ALw/+t/Ku4rye0u3sbuKaM4a&#10;Jgw/CvUtPvF1CyinTlJVDD8RXdhZ+7ynyud4fkqqqtn+ZNRRRXUeKFFFFABRRRQAUUUUAFFFFABR&#10;RRQAV9GfsieNf7V8LXWizPun05/MiyeTGx6fg2fzFfOddd8DvGZ8EfEjTrl32W07/Z5/TY5Az+Bw&#10;fwr5/ijLfruXVKSXvLVeq1/K583xZln13Lp04r3o+8vVa/iro+vhjsOtPVi2QcCmBg2COQec09WB&#10;zk4xX89pn89s8c+MXh86N4qedExDejzBgcBu/wDjXJ17N8XdBGseFJJUUNPaHzVOMkgfeH5c/hXj&#10;PPav6O4Izb69lcOZ+9T91/LZ/Nfkfo/D2M9vhEnvHT/I7L4LeIP7L8TG1ckRXq7RzxvHI/TNevV8&#10;6Wd29hdRTxkiSFg6n0Ir3/w/q6a9otteRkFbhA59j3H4HivhPEvK/Z4injoLSa5X6rZ/M+e4pwfJ&#10;WjXW0tH6ouGop1O7djg1LSMPMUjpjmvO8OM4eCzeNOTtCr7r9d4/ij5eLsyCilPBI9KSv6aNkwoo&#10;ooAKKKKACiiigAooooTBou6TMqEhxk44q3ZSl70EjgnismNzG4IHStiyKecpDBieRivw3xJymVLM&#10;KWNgrRno/wDEu/qjixEbXZsyPswSDzT4sEHI61AzkhcjBFOSQgZHBNfNxqK547i7E4CJk4yfSojE&#10;pcsQd1Cyndzg5qB5mS9Cg8Goq1I2V+4oxZbUFlztzSFiOCvAphlYEAHAFNNyRx6Vq5xBRZLsDDkE&#10;Vh+JyEZRjitV7g4yKy9dO/aSM5ry81alh2jpwsWqiuZu3btYd+aawLYqUdvamydq+PUD1rkfl+9N&#10;ZQrEEAkVJSjlgPWs5U0wuyNVLcgHinbcjA5Y0512jnkUsYOAEB3GrjT7BdiRqXbYo+cVrabYLYqZ&#10;ZQQx/Kk0yxjt0Msgw9V9S1FrhmUHKg17GHoxwsFWq6y6I5Kk5VJckSPVLxrubapwoNVSpAwTzTtw&#10;645oUAKS3JP4V5leo6kueerZ0QjypJDAmDnOadtO3ODinrjAwMCioUUXcj2j05oCbuAM08naB3pE&#10;A3EgEE03BCuCx/MCw4FSxW3myAKMinInyZJwT2q1bw/Z7cu3BPauzD4VTdnsZVJ2Qvy20YQ531A0&#10;pc5JIFSO7P8AOQN3aomLMeV4rsqSa92OyMorqLubux/DikJB/ienBR/EcfrRsBz85JHtXO0+pSsN&#10;JwCdz0xmHUs/FP57cmmyK20kjj0qJNrYpWGq4OCrsT2HetLTLcTRGSdSHA44qpp1iZZA3ICnNWr6&#10;92sQgIA7etd2CjyJ16m3RfqY1Xd8kSjqEzXe4NkhDxVAquehP41p3MXnRB4+D3HeqTxjOQCc15ON&#10;pSlLmbOijLSyIdq+h/OmmM9smpDErckEZo8oLkjOa86VO50pshKjOCOlAjDdFJ/GpAcgH1oIJ6HF&#10;SqSC7GeT/sn86PJ/2T+dBJBIyeKWMllyc80KIXYnk/7J/Ogw/wCyR+NPpUXe2M4pezXYHIreR/tf&#10;pSi35HOasrb7yQoJxT/sZVl+VjmrWEb1SB1bdSqYCAeDim+V7CrckbJkFSB9aBavvVVRiW5prDu9&#10;kgVS3UqeUR/DilWIkgADNW5bOWJSxUkDjjmkeMxEDaST+FDw7W6BVb9Sq0J5BODTfI/2v0q49qxw&#10;xVsml+wkAkqQBR9Ub6CVW3UqRwYbu1P8n/ZP51JtwoI6UlZukkPmbGeT/sn86PJ/2T+dP7EetMJI&#10;JGTxT5bBdh5P+yfzpuxTyRk09ctnkjFOoUE9QuxvlkdiBTtowAQTilVd5IPApRCoIODxVKl1DmG7&#10;V9D+dSWygSZAwR0pViDYO0gVZt4S8gCgADq3auqhRvJMyqTsnc0tPddRtj5o5QcVnTs5lYOSiqeM&#10;cVYFz5UhVPlVep9amvbcalArIAGXrX0VWCq0kov3o/icMHyyu9n+BnblzgM5pysOBuemCIocA8g1&#10;LhgeRxXlxbe50tIMjGCXNH0ZhS7eMkkZpQox98n2xWqv0JdugiysDncCR7VLDcgZEmSKhKkc4yac&#10;hJ4ZQBWkJyiyJJdRt5a9XXJU9KrPGrKRjk9K04GEpMbYGBxVWe2MMxBGM96yxGHTXPHZ7lQqP4WV&#10;fKJ5IwabtB6ipZAQxyMCo1wMgAc15/IjoTEAHQDrQ0YHBBBpwJXAPenHGDnpQ4IaZEq4JOcg06PM&#10;bblIFLlSRgEj60D5cg8g/hUx0aaBs2LWaLUINjnLCsu+sXspSxH7vtTIpjDJuXIrYtpotStykmCR&#10;XswlDFwUJO01s+5yNSpPmWzMJQZG3AYAo2MeQDg1Zu7VrS5KY/d1A+EYAA8149Sg4vlmjqjO6uiM&#10;jsR0pwQ4xnANSOmzHOc02sfZK4+ZiKm0+tL2I9aVRlh7U5l3Y5xitFALiIDHcJgZJrp7RA8C5HQV&#10;zsABmTPY1uxTFY0A6EV9DkSUXNnBjU3YtH5TjaTSqC38JAqFbhgOTmlE7MDg4r6NSR57ix0yBxtY&#10;cDpSxBQNuAAKgvJ2SLeDz0p8DEwK3c1DnHna6obi7E+B2AxUIY7se9KsxOCRmmFwGzg5qpTVgjFl&#10;fWyFtiD1FZ9tMGjKyjJPStDVXWSEswwBWcIo+CWBJ6e1eDj03X57nbQXuakVxatCcgEg9KZbpgt2&#10;Jq9D/pCsjYyvSqioY5HUjGK82rQUWqkdn+B0xqNppiHqaY5ycY6U89TUZ6muapvoaRRBJ+hqnexK&#10;+QRVyTtUM0fyda8nFxve50U5WZzep6ZuYlRWHqFo0YJIIBrs5YQ7HPNZ2paatxGQV5NfCZpkqneV&#10;M9zC4uzSZ5zra77+1U5KtKoP516NdYQKAMgjFcD4xsns5VfHMLhhXfWDrq+lW9zGQyyRg59OK8Hh&#10;mm4yrUX8S/Rno5nNOnSmttf0PP8AWVMvjyPzDhTIo/WvoPwGip4WtQpBG3r614R8R9JlsL6G8UEK&#10;eGPoRXpvwW8fQazYPYkmKaH5kBP3geuK+u8OMbSwOdVcNiXaU00r/J2PM4loyr4GnWpq6joz0Guf&#10;8fXt/Y6eJLASPKD91Iw5Ptz0FbL3WMjI4qpc3PyZz1r9zzJqthpUlNxbW63R8LhrxmpNXt3Mk3Et&#10;xp8LXChJygLr6HvWJqJwR1ravpN3cHNYepZwAO1fn+dX5Ur3sl6vz+e57uDjqcr8QpEHhq5DYJxx&#10;9awvhaXJBHKgsf5UvxQ1cOUsY23M53OBzj0Fa/wt0CS3tRJIoAmYRp/Nv6V+QpPFZzCNL7L1fofZ&#10;tKllr5/tPQ9KCEjJPWlKA4xxSj36miv3KMG1sfBpjfKHqfzp20dhRk+goGTxgVXs32C4A4yBxRz2&#10;oIIPNFaRgraiDnvRShcgmlVSCCRVoLiKu7POMU7Z09qWigAooooAKKKKaTJb7BRRRQoiuwoooqxB&#10;RRRU6gfC/wDwUr/5Pc8cf9dLT/0it68Lr3T/AIKV/wDJ7njj/rpaf+kVvXhdfvmaf77W/wAT/M/s&#10;/gH/AJJnL/8ArxS/9IiFFFFcJ9aFFFFABRRRQAUUUUAFFFFACNkjA712/wANdXNzp8lo5+e3OVz1&#10;Kn/A/wA64mtLwlqh0nX4JCxWNzsf0wf/AK9aUZWkjgzLD+1oNLdao9Kooznkcg0V6lz4pBRRRQAU&#10;UUUAFFFFABRRRQAUUUUAFHIYEEgjpRRQDR9dfAjxsfHXw3sbl3D3NuPs8+TzuXjJ+owfxrtI+9fN&#10;v7JPjcaR4uuNGlbEWppuiBPAkUZ/Vc/kK+kUG9c5xX8/cV5b9SzGcIr3Zar0Z/O3E+WfUcxqUkrR&#10;fvR9H/lsOkiWZGRwGRxgj1rwHxforeHvEd3aHJWJ/kP95T0P5V7+a84+O3h/zEttSjXJX91Jj8wf&#10;zz+le/4cZr9WzF4aT92qrf8Aby1X6ofDeL9livZy2np8+n+R5t+lenfArxEZ7O40yRstEfNjz/dP&#10;Ufn/ADrzGtfwNrh8OeJra6LERq21x22ng/4/hX63xPlazDLatDra8fVbH2Gc4P6zhZQW61Xqj3mj&#10;OKRHEiBlOVbkH1pa/mqEpU5prRp/c0/0PytMgdSjkdcGkqWdAQGHUdair+ueHM1jmOXUsWt5LXya&#10;3/E2i1YKKKK9soKKKKACiiigAooooAOcjnitHR23TqTncO9Z1WdLuPIvVJOFPFfMcX5R/aGWzgl7&#10;0fej6r/NGVeN4M6NgWbJOcUolC4GKQHIyOhpCuTmvwZTaep4tujJBJyOOpqvPJjURxUoGAAD0qnd&#10;yMt9HznJ5rGvU0XqvzHTjeRf35LHHQ00nOeKZIwLkgEGjefatpVdBKOgpQHnnms7W8qFANaQOQDW&#10;brv8NcGYSboM1oP30UT/AK1aX+BqQ/61aYpLEgMfpXy92eithKWSPKKc9aTcC+0EkmpGiMaEkAk0&#10;4q6b7DuMLGQKgHIrQ0zT/LYTSYAXpTNI035fNlGQKTVNRLZRWO0V6GHpKjTVerv0RhNub5IjtW1I&#10;SsFQgAVTRwxwASKijGFPfJp3IxyQK5K+IlVl7SZrGCirImliG0EHk1CDmnGVsZz0ogOUJ9aynJN6&#10;DQg6ip4wpY5FQRA7s44Bp6sQ/OSKdOVnewSQ+UAYx3pE60gUsScqAfepLe2aaQDcpANaxTnJJIlu&#10;y1LFjbiR1dj8q1Zmb7Qx7IOgqIllAjUABeKUofL2nivcprkXKl6nHJ3d2NK9QRwKb5hyOKlaPJya&#10;La3Ms3HT+VZulK6iupXMkrsSKCSToM1ONJLLkkA+9Xo4hGMKMZpzKVxnHNerDL4Je87nLLEO+hkz&#10;aRKQMbSM1C+nSmQJjAFbfPYkUjLkE/xetZ1crpNXTsVHEyRSlZbO2EYJ3N1rNmDFgwOQn61a1CE7&#10;uT1NQKu0Y615mLm5T5UrJHRSStfuOVxG6sASG6gdqbf2giJdCMHmmwOUZxkYPXNTQKHUqx3Z6VlF&#10;e0hyNbl6xdzOMbSHJ6ikycnPU1ZnsnUEgDBqDyH9BXlVKDi7NHTGaa3ITwSPSkqYxMP4FJ+tMMDF&#10;s7FrndOXRFqSGUituzx0qQwtjlFOKSOIs2GQD6c1Hs2ug1JCKCxxTwCykjin2UKxOS6MwPtUhUyu&#10;dkbKorppUXy3f3dSJT1JtM2rktjOMVOrJmIFlHJqiEZQcIefemOsjsCVIx713068oQUeU55U+Z3u&#10;XbmaKJAskXnHPOKsxyo0ylAACv3e9ZQikHOT+dIYpAwYZ3DpVQxclJycdNP6uDoJq1y5Y70tJg6+&#10;VluN3enXdxBHexDyGcgcsOlUHWWYbWLEE5607ypCRkcD3qVjJcqio7W3G6Wt2y/JgKMsuC2RSSbd&#10;kuSCe1UGjkzgKSB71IvmcEocn3rRYp2tykqlbqROmXJHQ1HIDnnHHFWfLbbkRnA/WhlSaIgRsrjv&#10;Xnyoto6FUKlHbNPFqUQkgk+9CwvjhFGa41Tls0aKSGUU/wAhv7i0oifuimqVOXYOZCR525HBNKIm&#10;lPJyBThC5HQGpIraRwQAAa2hSbsrEOaXUW2iZ28vjbVx0FpCIUI3P1NJb24giJkA3GoixXcxbLHi&#10;vVpU/ZQs1q/wOaUuaWmwkqkkIpwF5Jqzp9x5co3Hh+KrW/yqQO9OwTIAOCadGU4y9pEUo3VmWNQs&#10;GMoeMZBpItLlnOQMYFX7OJgg3HINWANowOBXsrAU5y5316HJKvKOiM+PRSACxBNMlsHiY4XIHvWn&#10;QUwM461s8BTtaOhKxEu5jHcgyehpeGUEjrVvULX5SRwKqxplAAACK8ypRlCfKzphO6uOgU7dx4Yd&#10;KfcKt5bA4/eLTTlXBJzTcNHKGHSquoxcZLR7kuN3cpTAgkEYIqMdRVu/tzJCJRgE1U2nBOVyK8bE&#10;03CdmdlOSaJV24Oc5qvcfeGB3pzbgmQcc01lLjJJyKxlK5UVYbTol3MPakjDBju5OKSMkFsHGKyi&#10;9UUyaRRGobPBpsVw0cgZTgCmMzNj5iMUDPc5NW5u949BJdzY8yPWLYLnDjvWXcWzWrgEcVHaTG3c&#10;spIOa1wI9UtcnG8V6V44yLT0mvxOdJ0n5GQ53OpxjmhjhyKcUaGUo4znpSSJ5eCxIBryuSS3R0Jp&#10;7AnWlk+4aacbMqxyKC++InJNF2MliYiZMHHNbca7o1OccVhx/wCuT61uIxEa49K9zKJWUmceK3Q4&#10;fKQOuacH2g8ZqMtnqKVRnkEgV7kaq7nK13GX0m+3BxjDVNG222TjpVTUyRbqAf4qsQ8xKDyBWCq3&#10;rSXkgnD3FYkL7FHGaaT5gz0zSFc8kkmlAwMVvKppoSkVdWO2zweQKzYyvykdTWhrLYt8HgGsyJwy&#10;gAkEV89mE/369Duw69wtAlVOO5qW8kEkaYHI6mq8MhDjPJqSZQoAAwDRCpeDYOPvIgc5P0ppTJJz&#10;1qR+lMrilFmsWRSfdz6VBLGCMHmrflE9Oai8sYwOK5KlK6NVIoyQ8E9aryQlhggEitFrcNkgA4qF&#10;oN3avMr4W51QqHLeK/Di6navtXD4+tZvwt8Q/wBlXkmj3zbSWzCW4H+7XbTWm4YwMGuY8WeBF1bE&#10;8J8m6j5VhxzXyGOyuvhcTHMMJG7W67o9fDYuFSk8NWdk9n2Z0+teF4Ne06W2mXKSjAI6qfUV5Nqe&#10;kan8NtcVt0kflnMMy8BhXd+DPiM2nyx6frqmCZflS4I+R/rXb3miWPiSw8ueOG6t3HHRh9Qa9avk&#10;2Dz6isRgZ8laPyafZrda7M56OPq5dUdLER5oS+5+aexx/hP4622o26Q6kDbTLwZQCUf/AArqU8TW&#10;d9EHiu7d1I6iQVx+vfs9o7O+mzlQ3SN+B+dczc/BPxHZEhLRZB6xygihZxxVgI+xxeGdVLaSu7+r&#10;V/yTGsHlOIfPRq8l+j/4J6Pqfiays4yZbuBAP9sVw3i/4qwENDpymaRuPMIwo9x61Ssvgd4hvZAZ&#10;LRI16EySAYrptH+B9h4aVbnXL+MIv/LJDjPtnqfwrzsVU4izNcscP7GHWUvdS+crfgmzphDK8I1K&#10;VX2j6Ja/l/mch4D8C3Pi29e5lZiEbMkjD5UHck+vtXqOh2ESlWhQpbwr5cII5I7t9TToANRt0t7a&#10;3FhpiHiMDDS+7e1aMcaxKFUAAV7/AA7w3RwUeaL55PeX8z8k/srz1b1askeVmeZ1MTO8tF0XZefm&#10;OHX2FFHr70difSvtUjyQpV++KSimA5+tCnjBGQabSjqKAHqoUYAwKKKKEgbCiiiqcSWwooopqINh&#10;RRRTJCiiik2AUUUUwEZtrEYziilooA+F/wDgpX/ye544/wCulp/6RW9eF17p/wAFK/8Ak9zxx/10&#10;tP8A0it68Lr96zT/AH2t/if5n9n8A/8AJM5f/wBeKX/pEQooorhPrQooooAKKKKACiiigAooooAK&#10;QkjBBIIpaDyCPWi4NHpHg7VBq2hQuSTJGNj+uR/9bmtSuH+G2q/Y9TktWJ2XIyvoGH/1q7ivToT5&#10;oJnxGYYf2Ndx6PVBRRRWpxBRRRQAUUUUAFFFFABRRRQAUUUUAW/D2rzeHNcs9Qt2Kz2UqyofUg5x&#10;+NfavhjXYfEmgWd/bEPDeRLKvtkZxXw/X0Z+x/43Oq+FLvRJXBn0198IJ5MbHPH0bP5ivgPEDLPb&#10;YSOMitab19G/0Z+deImWe0wscbBawdn6P/J/meyVQ8T6IniDQbm0bGZUIUnsex/Or9H6V+QYevKj&#10;VjVg7OLTXqnc/HoTcZKcd1qfOVzE9vcyRuNrxsVYehHamZPbrXW/GPw7/Y3il7hFxDe/vB6bu/8A&#10;Q/jXJV/U+V4+OMwtPFQ2kk/8/wAT9YwWJjXoRqx6r/hz2v4VeIRr3hOAO5ae0/cvnqcdD+WK6WvI&#10;fgt4g/svxIbSRgI74bRk8Bx0/PkV68M98c1+BcaZV9RzScY6Rn7y+fT5M/Ns6wf1bFSgtnqvmGM7&#10;h/e4qBhtbHORU9RToQ4Y9D0r73wmzi0quWVHv70f/bl91mebB66jKKKK/bzUKKKKACiiigAooooA&#10;KOdwxxiiigGdFp9yLq0RsnI4P1qasnw9chXaE5O/5hWtmv564qy14HMalJfC/eXo9fweh49WHLNx&#10;F3HGO1U7xsX0Q45q3VK+/wCQhBXyuJb5V6r8xU9y8Tk5pKaz46YpVJIzW1yEtBc4IqjrvO3Bq8Rn&#10;B9KguLZbg4YmscVCU6bhHqXTaUk2ZDyhWB4PGKiMiI/HGetbI0mAAblNL/ZducEqea8V5ZW7o61i&#10;YdjKt0QyBlyRWna6cJSZJDhetWbXTY0wSgAP4VPdFVj2oMAV6uFyz2UfaVH8jmq4jm0iZWp6jsUx&#10;RAgDjis1VLuMgkmtryEbJZAT9KDDEBnYOK4cRg6lafNKXojanWjBWSMkxsOME04hpEHykEVphYwQ&#10;QOR7UrSA8AAA+3FR/Zy6yG677GQYnwcrTreN1X7uD71qcHgEHNJtw2MHFNZdFP4h+38jOiifcTin&#10;eTIXxg4NaJ+7gAUig85AFUsDHuT7ZvUzvs8mcCIEVLbwTQyFlTIFXMjHJANOG4cq2c1pTwcU7psl&#10;1WyRLZtgc9W7UPbmU/KcYpsE5hkwxBLdjVpVC/Mozur1oU4SizmlKUWVhbMFIJyDUljbiJ+uQKnS&#10;2aTJGQD2p4hEfXjNdFPDJNSsRKrdWHKjI5JyaXBHUEVG0zLjknNAkLjkmulNGPL1H5wR0zSNjJJP&#10;NM5Pck02TI+9yaicug1Er3MBmOSOlRNaeoAq2bgAgkDIp6zRyj5lxj8K45UKdSTu9TZVJRRnGwB5&#10;OAKmW18tCWGKumBJAQDgGoLm1kYYDcH1qHhFS1ir9hqs5OzM+aI3BJLkBe1Qi33AkSNgVba3khVg&#10;V3VCJNvDLgCvMqUkn7y1OqM30ITZqed5yaPsoU5DEVMrI5IBwT0qxbWBk+Z8hf51MML7R2grjdVr&#10;dmeLQuThmapF0lwcqHJ/KtuKGNQAi8j0FOCkZ4Br0I5PBpOT18jB4x9DEGnSQcsjEH0NMaAx9DIo&#10;9zXQBgvUA0ySOOXOVBz7VUsoil7kiY4p31RhbTxkkA+1DAKcbjV2/wBOWJSyHK9aoLIGfaVJNeXX&#10;pTpS5JHTCSmroX6Hmg5HU1LFYSTMDtCCrcenJEN0jhqdPDVJatWXmTKpFdTP6jOTilx7mr5t7eXA&#10;QqpFQzaS8XKNvHpVVMLUWsdfQFVjtsVdwBwWINKQNoIY5NEieSxLrg0+yh+2ngEAGsIRlKSglqW5&#10;JK5EVzgEtz6VItk0nCK+TWtb2MUOMgM1WNyICAqj8K9WllV/4kjmliv5UYP9kTKDuUgHvmozp5jz&#10;y4/SuhYbgMHNIyIVAdQw96p5NT6MFi5dTn44BzlyfxoFopz85rXudOjnUmMbTVB4TCTvwua4KuCd&#10;N+8tO5tCvzLQhS0xk+Yxp0dpliRIcin+Yqn5ctmnQq8hJCEVEKMW9CnJ7snt1EsRQnJXpmo3sMN8&#10;wwTUkFjKZAwJUVeEA4MhyRXqU8M5wtONjmlU5X7pnJYgdAKetoykEDGKvFoo+2RTGu1YgBSKuOEo&#10;w+0Sq0mOhBK4OARUikrkE5BqDdv5GATTl3DAP3a7YTfQxku5Nml2kg4yKjBI6E0hmIOOuK0bXUnl&#10;fQSZN0WM8iqa2pV85yavKA4yeM0htGYZXvWNWgqj5uxpCpyqxTNm7kMGPFKbctwSSKsANEdhAwaZ&#10;cSrApUHnHNc0qMIpt6GiqN6FC+ilAMaLuUdx0qmbWQDJjBNaKhwDggg0NlRksTXmVsLGpLmbZ0wq&#10;OKsZ5t3C5CkGmmF2XDDkVogkjoKAD3UVzPAx6Mv2rMzy3UYwKjSJ8t8p5rXKjnApAOMnj8Kl5fHu&#10;NV/Iy1icMCVOKGjYuCVYAe1auQOQAaCyMMMOtCy5dJA677GRPGVI7gU+yu3tZAQSRnoK1ViiIztB&#10;BoFtEBgIKUcvnGSnCVmgddNWaHLHFqMBYAbx+dZ97B5SlWHK1pWkaxSEgYFW5raO5jJKAk16s8Es&#10;RTb2l+ZzKryPyOWMqIpUcZpVkXy8DPNbEukwhzvTmj+y4B1XivIeV1le7R1rEwtsZkLhpkI7GtvO&#10;YFI9KrnTo0IIBFTpgoFGcCvRwOHlRTUupz1pqTTQ6ignGemabvPtXdexkkQ6oxFuo/2qniY7AckV&#10;V1ZyLZDxkNVmI5jU+1YQl++l6IqS91Dic80HpRSgbiB0roTZBT1ts2oJIFZlspbOAcVsahbfaI9p&#10;IAHeq0eiyqoCMo/nXk4zCVZ1ueMW0dNGpGMLNkdvCMAkkGnz8hTnuf6U/wDsS4eRR5gGOtO1C2Fs&#10;sahgxxzj1o+r1IU25RsJVIuS1uVqKKK4zQY0bDGMGkIx1GKkoKhuozik49ilIh2L2wKRoQcnC8e9&#10;TeWvoKPLHpgVLpJlc5WMWeMLzSG13DAAFWvLX0FHljsMVHsI21BVWZGp+FLXWITHPCkgPrWVa+Dt&#10;Q8POTpN/NbKT/qnO+P8AKur2fMBzigqB0JJrzK+R4apNVbOMl9qLcX96OinjasY8l7rs9V9xz8Pi&#10;DxdYEB7bTbxR3BKNVtPGXiN8BdHskb1ac4rTwOtKFLHAxW1LC4uC5Y4qpb1i/wAXFv8AEUqtJ6ul&#10;H8V+pmm98R6jxNd2dih6iCPe35mn2PhyGGcTyvNdXPeWZtzfgOgrRVNpz3FLnp71vDAxlLmrSlUl&#10;3k2/w2/Ayda2kEo+it/wQA2jA4Ao570UpAABB5r0ox7mIAnkAZzS7D7UgYjpS7z7VYA5zjHNIv3g&#10;aQ8deM05V7kEYoSAU4AJwOKaOWyMZJp554PQ0gQDoMU15iuKM98ZooooW+hLYUUUU0mIKKKKoAoo&#10;ooAKKKKmQBRRRT5gCiiimB8L/wDBSv8A5Pc8cf8AXS0/9IrevC690/4KV/8AJ7njj/rpaf8ApFb1&#10;4XX71mn++1v8T/M/s/gH/kmcv/68Uv8A0iIUUUVwn1oUUUUAFFFFABRRRQAUUUUAFFFFAD7W5eyu&#10;4p4yVeJgwr1OwvFv7OKZCCsihhXlDAnAHAPWu4+Guqm406S1c/NbnK/7p/wNdOGnZ8rPCzzD80FV&#10;XT8v+HOlooorvPmEwooooAKKKKACiiigAooooAKKKKACuu+BnjX/AIQX4kafdSNtt52+z3HpsbjP&#10;4HB/CuRpQSuSM5/WufF4aOIoyoTWkk0/mcuOwkMTQnh6m0k19593K+4KQQQwzSmuL+AnjX/hOPhv&#10;YTyOXurYfZ588ncoxn8Rg/jXaV/NuNwksNXlh57xbX4n80YrDTw9adCpvFtM5b4ueHTrnhV5EUNL&#10;ZHzR64A+b9OfwrxgHOe2K+jpIlmjZHAZXGCOxFeB+LtDbw74iurTGVjfKH/ZPI/Sv1/wyzXmoVMB&#10;N6xfMvR7o+s4Uxl4ywz6ar9SjaXMlhcxzRMVkiYOp9CDX0BoOrx67o9rdxk7Z0DEeh7j8DmvnuvT&#10;fgVr5ltLjTZGJMR82LPoeo/PB/GvQ8Rcq+sYFYqK96k7v/C9/wAbHRxTg/aUFXS1h+T/AMj0OkZQ&#10;6EHPHSlor8kyLNJ5fj6WLj9lq/p1R8CnYr0U6Thz2ptf11SqxqQVSDunqvQ2i7oKKKK0GFFFFABR&#10;RRQAUUUUASW0xgnRwcFTXSI8bRBg4wwzXLkZrT0kC5jw3JT+VfnXiLlznhI4yEbuDs/R/wCTOPF0&#10;k0pGoxGRhgR9KqXibr2E5yKnCiNByBUUtrJJfQMBlc9a/E67lKKsr6rb1OKDSe5OxUZ5BApv22KP&#10;hmIIq6bAFySwApfsScYiDY713/VKnRoxVaNimLvdysbMPXFRm7IY/ujkGtVEVF+6qkU2RFbPyqc+&#10;1U8HUt8f4ExrK+xmHUD0KEY9s1NaB7gg7QQKtGCM8FR+VIVKRERkKamOHnF3m7+RUqqtZIhvdXFr&#10;8gUE1SbVQzAMrj6U2corkSsQ3rTBNEODKnFebXxlRzd5JLtp+p0U6UUtix5ocA5Kj0pu89sVEb2A&#10;HBl/Oke+tx0mA/WspV4fzL70WoPsTGQ4PA/KkVychhxVc6lACAJQSaP7Vg67yxrJ4ukt5r7xqD7F&#10;pduMgAClRTK+1SAaqNq8GCA1XNMvIZBuBJIrbD16NSoocyJnCUVdotwaZuwXbinSaVGASC2frxTh&#10;foRwRxQb5TwSOa9qMMOlbQ4nKpcgn03YmV5qKC0cjOcmrMuponBAIIrPvvEQtCCABmuPEzwlJ805&#10;WSNqaqyVki7/AGeMhmYBh781LHcRp8oGT+lYEnikS8sp59KhTxEIiWCEg+9cLz3C0/4bRt9Sqte8&#10;jppLtlIAIIqNrhm681l6fr4u4z+7+btU66m6SEeXkGu+GZUasVNSumZPDOLs0XN7N6cUokI4ANUD&#10;qEu4hYiceho+3z/88iPxqZY+mnpf7h+xZfMxHbBpjuX5J6VTN7Mf+WZprX0w48s/pUSzCDXUFRaL&#10;ylMcglqa+SwAIwevtWe19cZ+VCKgvtal0xSPldpfvY7Vz1cyowi5zTSRcMPKT0NS5uDvCRHI9aiN&#10;1JHzvGR2rnm1WRcqrkA81E1/Lgnec14tXiCPNezOyGAex1Sao6ldwU5pxvIZWO9cZ/KuQGpSHo55&#10;pZNQkMYG8gk0Q4nS3jf1sP8As133Ow+wQAB0ILHtVjeNijKjAxXNaXeOYss7EjpzWgt4WHBORXuY&#10;TNKcoKSja5xVcNJOzdzXVwoG0gE0NIpOSxFZqXJIGWxThMf72a9BY+LWxi6Bo717kGmmZSCMgZqh&#10;9px1yPxqI3QAPUVM8ekEaFy884wVyNo9aqz31tZqXYLkc9KpG6PzDJNZurSCW3YsCSK8XHZw4Rc4&#10;pO3c66WFvKzNSbxOjocMq8cVTk1lZDkyGsEsAMAEGm5J6kkV8nW4krzd2j1IYCEdjfGrIMkPjPpU&#10;9v4hEZ5ckCuZHXpmnKxU4I4qKPEFeLurIcsFBrU7G3163viUkCljVqCSOMHy9oFcZpzr9qBIORW5&#10;b3RCng4r6TLs8lVjzTSuediMEoaI34pgRuJGTUm9GAyBWLbXR5yeKnS73cDJAr6GlmKkkcUsOaZd&#10;cABiMelAlHIJGKzvPJ4BIoMxAPzc1usdHsQqJob1XG0gVBLAl1IQ4AFUXu2GMEnPpUVxekofnKk1&#10;zVsxpuLTWhpDDyvoaD/ZrPAUBjTJNTAGFRciuVub+RbonexH6VG+pShsBq+dlxNGLajG1u1jujlz&#10;aTbudU9/LJjBAB/ShLiUHcx3L9a5ZNSm/v4qWLVZomJ3kjHSso8RRlJOV/vKlgGlZHVuTIoKEMT1&#10;HpThtOcnkd65ux8RS2kmAAwk657VpLcXEZwo8xDzkdK9nDZrSqrmitVv5dvvOWphZxdmzSyA3BBp&#10;6zEAA81mi9uBz5bZpwvZyMmM5rshmEF/wxk6T6mh5x644o3bjnBFUBfTD/lkT+NH26c5/dH86r+0&#10;Yef3E+xZeMpU44Ipy3bKMDFUf7SdFz5RzSnUysZd4worZY2ktb2B0X2NF7pV5cAn2qJ4Y7rJBwTW&#10;BL4p81mBjIAoTxGsZACnFefPiDDN8sndejNI4GoldI25LBlGFbIFRw2TSyAEkCqMPi47gpUKD0Ga&#10;07fVEdQxABNb0cRg67vCWxE4VYL3kSf2XGGAJJPsaWTTUC5UmnG9Q4PrSm9UDnGDXpKGHWmhz3qF&#10;Ke2aHByCKi3AkgkYFXZryGRCGOAPSsiXVYEmKljivLxc6NJp8ySOqkpS6FkuAcDGaTzG3dBioBqs&#10;A6Nz9KT+1bdm5kArieLot6TX3mqhLsWfNOMcYoVz6kVXGoQE8S5Bp/263wP3ozVrEQ6SX3oTg+xK&#10;98sXVXPuKfa615LDKsFPrVdrqFlG2VfxpVlhAyXDZ6Yq44mpF3hNfgKVNNWkjTmkN3F5irnPpVR7&#10;pozjapqXS/MLEqxCH9asmBGOSvP0r1PZzrRU4uzZzXUG4vUoG+Z8fuiaclyxBIiNXlhQYwo49qlQ&#10;KBjCj8K0WEqdZ/gTKrFdDMa/iyd4KEdsUqzJIMrgg/hWhJapIR+6UimPYITgfIaTwtR9U/zCNWJl&#10;6mA1shznmrETYRQSAMU3WLF/syCMAkGkCkIqvhTXC4ShWk2uiN+ZOCJ/k4BcDNLvjU8OCRVSW2Ev&#10;ABpiWuxshSaaryTso/mTyruXWKMwyVyKljdGwvGfUVSMW7GCR7Vat4yiHkE4rooybl8JnUirblk7&#10;IhncN1ZushP3ZTknOaseY3QgcVU1IjKepqcdUvRaSHQhaSZUooor59HcFFFFABRRTXfGcYIpN2Gk&#10;KWwCcE4pv2gDtUE1wACOc9KpvdgNySMVxV8aoI3hR5jS+0KeAeTS5Oc4rGfUwpIJANPj8QJH99lA&#10;HqcVzwzaltN2LeElukaygZwelOVQMkHOaoW+v2dzIES5gLHsHFXY5M4wQRXfRr06ivCSfpr+RjUp&#10;yjpJWH0HqKAQc4OcUHqK6I7mbQUuOARyaSlU4OTW4hKKCwyeRRQAfXn61ITgZFMwT0BNPoTBsRWJ&#10;zmloopohsKKKKpIQUUUUwCiiigAooooAKKKdG4XORnNJoBtFFFJIAoooqgPhf/gpX/ye544/66Wn&#10;/pFb14XXun/BSv8A5Pc8cf8AXS0/9IrevC6/es0/32t/if5n9n8A/wDJM5f/ANeKX/pEQooorhPr&#10;QooooAKKKKACiiigAooooAKKKKACtHwrqx0fXYZSSI2Ox/of8OtZ1FOMrO5nWpKpBwfU9T/tm0/5&#10;+rc/9tFo/tm0/wCfm3/7+L/jXlewelGweldaxfdHhrIV/P8Ageqf2zaHpcwf9/F/xo/ti0/5+YP+&#10;/i/415XsU9QKPLX0FH1vyD+wV/P+B6p/bNp/z82//fxf8aP7ZtP+fm3/AO/i/wCNeV7B6UbB6UfW&#10;/IP7BX8/4Hqn9sWn/PzB/wB/F/xo/ti0/wCfmD/v4v8AjXlflr6Cjy19BR9b8g/sFfz/AIHqn9s2&#10;n/Pzb/8Afxf8auaFay+J7022mRvqFyFL+VbjzH25AzgZOOR+deP7B6V13wI+Ij/Cr4saPrCsywRT&#10;CO6A6NC3yv8AkDn6qKxxGOnGlKVOKckrpPqcOZZPVpYWpVw75pxTaT2bXQ9LHwy8RkA/2HqvP/Tq&#10;/wDhR/wrHxH/ANAPVf8AwFf/AAr7Nt5kuYI5Y2DxyKGUg8EEdafjHrX5u/EnELR0I39X/kfhL8SM&#10;WtPYx+9nxf8A8Kx8R/8AQD1X/wABX/woHwy8R9tD1bj/AKdX/wAK+0KdHyCeoNH/ABEnEf8APiP3&#10;v/IX/EScX/z5j97PA/2Vo9c8IeJbvT7/AEvUbex1BN4eSB1RJF9yOMjI/AV79SbR2AFLXxedZr/a&#10;GKeKcFBu17O+3U+LzjM3j8VLFSgouVrpeXUP0rzr47eHi8NtqcajKHyZfp/Cf5j8a9Fqj4m0VPEO&#10;hXNm4BEyEL7N2P511cNZp9QzGniOl7P0ej+7f5HNl2KeGxMKvRPX06nz6eePWtbwRrzeHPE9rdAk&#10;Rq22T3U8H/H8KzLiB7W4kicEPGxUj0INMPIxX9KV6NPE0JUpaxmrfJn6rWpxrUnB6qS/M+j1YMoY&#10;EEMMg+tLXM/CnxF/b3hOBXYme0Hkvk8nHQ/l/Kumr+X8wwU8Jip4ae8W0fkWIoSo1JUpbp2GTgFA&#10;R1HWoqshQQRgc1WPUiv6G8Ns5+uZUqE371L3X6fZ/wAvkKm+gUUUV+hFhRRRQAUUUUAFFFFABT4p&#10;XjJ2MVJplGecd648wwUMZhqmFqbTTX36A13LukxS6lKWd22DjFb0bCILGDkL0zWdpsqizQKArHrV&#10;xGXAI5Ir+X6WXyy+pPDVHecW02/I8nEPmltoTsTuyGJBpQ7DoTUPmbiDnBpdx9a6HU7HNyEhZiME&#10;mkJI/iOKZuPrQT7VUancagO3H+9TWJ3ZyaQ89aZK5jTPPNZTq6ajUCDVrFL2I8nce+a5m5iFlKUc&#10;sxFdM8gKE81ja3bCWPfgZr5fPKEakfbQXvI9LBTcXyN6GaX4BJIFBYdCajYecNvI203zccYORXxs&#10;q3ZHqqJLlR0BJpfMIBIyAKh83HYmjzNw4BpKvoNQJQxIJzmr+kXwWMoDyaygxBwB1oE725LIMkVr&#10;h8e6U1NE1KPOrHSJflMkgnFOa/DKGJII7Vh2+ttuHmKSB1qydZgOSEIr6Kjm8ZR1lb1OGeEknsX3&#10;vDLICTge9Z2pXKyybQc1Bd6w05IRQB2qofMbBJGeteZjs0517OOvmdFHDcurJt5BxgkClEpxgDFQ&#10;739qUMccnmvLVaXY6eUmhkaOQuGKsKl/tScEESEEVULE9CRRknuaqOKqR0i2iXST3RabVbgEHzWB&#10;pP7VnH/LU1WOe5zSUPG1u7+8aow7Fr+1rj/nqaP7Vn/56sD7VWAJ6CkKn1xSWNrfzP7wVKHYsnVL&#10;jI3SMfxqFpTuZizEt1zURjJI+bNKYiOSaipiastJNu3mNQitkLvHrnNHmgDHUUwxnOQcijYfSuV1&#10;JF2QvmqnQHIoeYlAeDk00oCT2NNWAhsk5BpKpPsUkjR027GACcGr32ooOpwaxI0Mbgg8CtK1vFlQ&#10;KxAI9a9zL8ZJxUJO3Y469JfEi8l7x1wRThf/AO1mqwtw+SByab9mI6nFeyq9ZHK4QLT32cc01r0E&#10;Z54qEWuenNKYCOScClKtWYlCAxrnJ4BH41Q1W7IQrnNW7y8jhi2LgkVly/vWJJ4NeHmWKdvZp3Z2&#10;UKabu0VjLu5JIpVmK9CakMI7UCEd+K+fSl3O/TsMNySMcCm+bznJzUvkik8sbsUkpdw07D7K5Kzg&#10;55rZiufkHUisVYgCCCQRV2wvPLO1huBr18txDg+ST0OXEU09UaUV4MkAMBUq3xXABIqBIRKNyEZP&#10;ala2PQ8V9JCpWWxwOMXuWPt3+1R9tB6sTVX7MOxBpyWoOc9q0detsieSBI94WxjNQXV0FjOSQRQX&#10;W2DE449azb6Y3ZJGVBrgxmMlTjq7tm1KldkctxulyvNNec7sYBApvkhwQDikWErgE5NfNOpO+qPR&#10;SSJUmGOMUpkz3xTBGR0FGw+mKSqSE0iRZe2eDU0V/NbpsSVwo96rLEehOTQYj0zg1tCvUjrHQhxi&#10;9Gi4NVueplfH1oOqz/8APVjVRVIxls4p2DjOOK3WMrLXmf3idKHYs/2rP/z1NH9rXHP70jNVaOtN&#10;Yyu+r+8XsYdi2NSnKgGRjQ95JNFtaRsHtmqvPr+tBJ9TTljKrVm2J0Y9iUOVAAwQKTf7H86j3H1p&#10;C75OMYqPbS7FcpOkuyQOxBz2rWguhLApVsEVg4cgDIGKlgvJbcjgYFdmDzB0W7rRmNWhzLQ6Bb4g&#10;KCSMfrT21QcAZNZUWtxuuXTlelNn1uPadiHNe4s2go35zj+qtv4TSnvdikkkZFYruJLhjnJzUU2p&#10;yz5UgBTUayEZOcmvExuZOrJJbI7KOHcNywJCM98UmQTkjrUIbHzEGl83jODXFHEaam3ITbh0GRQz&#10;BSAcg1CZT1ANLGGkJY8YoVYTgTNMFAGST7VraFpIkKyuWKntmsuwjFzOuVOAa6K1YxYUcKK+gyXD&#10;xqz9rUWi2ODFzcVyx6mgpCgKvAHpT1djnnpVOKYeYBg5NWFr7qnVv7yPHlAl3nuxoJIHBJNR0u4j&#10;pxW3tNCeUl3t6mkZyeSTUe4+tBY4OTxSU/MSgPLbEGDk9apavZtdJvRyrAVYMgK4JJFRs4ToTWGJ&#10;5KicZbGlNOLujnDfzo5jMjKRS/2nPuAEhOOtS+IIgG8xOCTWYsjBQcj5q/P8TUqUarpub08+h7dK&#10;MZxUrGidSlkyRIQat6frDyyCBmPmNwG9KxoSsWAWyfrTwxQ4VwHPQ1rRzKpCSlzPz1JnQjJWsa8t&#10;9PHI0bP8y98dadFdvc5DndtqvBOupW4ViPOj446mn2WBuUclepr1qdeUpJxk3GXn+ByuCS1WqJ6K&#10;KK2RmgoopHJGMcU+lxpCF8dATUUsoRTjnNEkm3gZzVO6kK5AzgVx166ijanTuyK+ugmTzXOazrxi&#10;OFPOa09RkLI2M5Fc1qVjJK5YEEDtX55n+Prcr9kj3sDQhf3ihqPiWcZKtt59a5TXvFF3fsUaVlQH&#10;GAetbup2cgUjaxFclfQst06nqCa/MKuKrzqNVZM+xy2hRvdJaElsXBDKzBj6HBr034SeMLqe5On3&#10;TmVSuUZvvDHauE8JWSXF2zy48qBS7e+O1dl8JtMa81mW+KlY4iQPcntXtcMVsVTzGi6D3eq8ut/I&#10;5M9dGVCcZr4Vv59D01OD9adUKzDPqaeJiegr+gY1Fumfmzix9KMd+BTfMGBkYpdwPORzW0aituKz&#10;H5X2plG4eooyCQMjJq1NdwsKpwD60ofnngUmw+lJTTXcTQ/cPWjcPWmUVSYWJKKarccnml3j3p8x&#10;LiLRSBgfrS00w5WFFKATwKShsOUKKCccmgMD0pcwlEKKUAnpSU2wsFFFFMfKFFFFBJ8L/wDBSv8A&#10;5Pc8cf8AXS0/9IrevC690/4KV/8AJ7njj/rpaf8ApFb14XX71mn++1v8T/M/s/gH/kmcv/68Uv8A&#10;0iIUUUVwn1oUUUUAFFFFABRRRQAUUUUAFFFFABRRRQAUUUUAFFFFABRRRQAUUUUAFGBjHUGiii4N&#10;H3h+xr8Tv+Fi/BmyimlL32if6DPk5LKo/dsf+AY59Qa9Yr4g/YZ+Jp8F/FsaVPJssvECiAgnAWVc&#10;lD+PK/8AAhX2/wDrX4nxVl31THy5V7sveXz3XyZ/I3H+Sf2bnVWEVaE/fj6Pf7ndCoAWAPQ0/AUk&#10;AYFNTrnuKVX35wMYr55HxgtFFFNAFHHcZFFFWRJ3PHfjH4cOj+JzcIMRXo8zpwG6N+uD+Ncj9a9n&#10;+Lnh3+3PCkkqKDNZnzV9cdx+XP4V4wR69q/ovgrNvruVw5neUPdfy2fzR+k8O432+EXM9Y6P9Dsf&#10;gr4gOl+Jjau22K+GznoGHI/wr1+vnO0u3srmOWNtrxsGB9CDX0B4f1iPX9FtryPhZ4w2P7pxyPwP&#10;FfD+JWVcleGPgtJLlfqtn81+R8/xVg3CtHERWktH6r/gfkXPT2qOdNrA9Q3NSgE8CkkT90eMkc15&#10;vh1nP1LNo05u0anuv16P7/zPlouzK9FFFf0wbphRRRQAUUUUAFFFFABRRRQBe0mf52QnrzWohAUY&#10;IxXPwuYpQw6itWKYnAAyD3r8R8R8u+r4yONivdqKz/xL/gWOHE0tbouqwz1p24epqqrdMEA04TlT&#10;g9BX55HEI5XAs7h60jP+FQC4A5xzTXlDDgD86bxCQlDyJzKB1YCo5Jwy44qBpl6HHFNdi2BxgVjU&#10;r3WhoqfUJJC24Ajmq15homxyBUjkHGOagvJPLjIPQ15OJqrlaZ004+8jJ8v98Qo4pNoHGKepZpSV&#10;HFIcOSRg4r5SUbNnqJjCoIIwOaaEI6CpNp9DQRtxnjNZtMaZH5eeScGgpzjGaeSB1NG75evFId2M&#10;EXvijysd80/P1oz3AzUuPYV2R/gKCAeop4QHtTWQjk5UUcrKTEwPQUYHoKcI88hjzSFSOxNHKxpi&#10;dOgAoIB6ilIKnBHNJUtAAAHQUUUUrAB5GD3pNg9KWik4jTE2D0prJgkgHH1p9BGeDScQuR0UrLjJ&#10;xxSVm43HcXP0pKM/WlHOe1Jqw0xKFDSyCNFBduhoB454Na/h3Rw5NzKCoTke9dOCwdTE1VShp38k&#10;ZV6qhHmZdstNWx0ovcORJjI5rK/4SAqzDywwFTeJNYa5YIgGBxWUqgYJJDH06V6mY4+NOSo4XRR0&#10;vvc5cNQcouVXqXzr7PwsYXH4VVm1SWYEFjtPaoWT0Y0ir1yK8upjK89HI640YLZCbi3XigAnp2pC&#10;R2BApVYDIwcmuFwZqJRSkbcZ4zSdTjnNQkO4UUu0+lABPApyjYLhg4JxwKASDkcGnfdQgg0zI2jg&#10;5pxhfYSdyaK8eAYUkZq1FrTxoN2GqjgFRgHNKiYPLEZrro4irT+GRnKlB7ovnxG2APJAz3rS0S5i&#10;1JSsh2MenvWAVBGCxI/KnWly1ndKygkA8V6GEzWcKqnW96JhVw0XF8mjLGvWU1jeMXy0R+7VSunl&#10;ij8SWBDHDoM9a5uW2e3maNwQVPenm2C9lUVak7wlqv8AIWErcy5ZbrcbmjNIPmBJ+XH60Z+teStT&#10;sbCiigdQPWnyC5kKFJHApyoMDI5pQAOlFXy6EtibB6UBQDkDmloqlELhQVB7UUVSQhNg9KWiiiwB&#10;gegowPQUu0jsaXYT1JFVysLjNo9KWlKEEjJJFKq56giiz6BcRUyDg4H0o8rHQ08ADpRn60JMlsZ5&#10;fsKBFn2/Cng8jGc0bgT1yadkF2MMZAxjIpVU5GRxTwSOlGCecZpoOYTA9BQ4bb04NLtOM4peWQED&#10;dirSJuW9GHIBHIrTRhkc9KydOm2uBwpNaSkjnvX0WX1EqSSZw4iPvF2KUcHg1KswOctiqSscDBFO&#10;EwP3hiveo17KxxTp3LpkI6EGnhh6mqSyhs4wcVKZ93XHFdEcStjJ0+hYLD1NIX4wOlVxcY4HFIZC&#10;c5INEsQrAoE+4dyMVDKwLdRUbPgE4B/GoiS5zgCuepiFYuMOpDq6I1vjANY/koFACgYrU1CVRHtP&#10;BqgsZKjIFfL5nada9lsejhm1HUiaFM5A5p6QocZGKQodxIyRRuI46Yrz1GO9jpk29iSKP7PMJIyV&#10;I7+tasTRyoJEwHcfOPQ1lx4ON3IFXNOILPjvXp5fU5ZcttGcleF1fsWse5ooor2ZrY5UFMbPGaeT&#10;gEnoKjcnaTnkVnJ+6yokFy5C5zzVG6kJJ54Jq5dkhWHpWZcuVzgZGa8HHz5UdtCOpVuicNVF7Vpm&#10;wAavNmVzjnNXrLTw4yeDXzKwbxNSy2PRVb2cbmBN4ea4TGMmsHWPhcr61bvJIfJuG+ZB1zj1r0tb&#10;ZYxwoGKyvEuLe8s2xkKTU5hwxhYUfa1Fdpr89S8LmtZTtTdrpnJa58KC1xANJUwpv2TbnJGMdf8A&#10;61dxoGhx6LYR28IwqDk45Y+tWdLUFJOAfnzVsADoOte7lPD2Ew9SWKpRtKX3L09TixeZV60VTqO9&#10;vx9SIQEnkkClaM4ABIAqSivoVTSR519bkXlsOjE/jSfMKmwPQUEAj2oVPzHzEO5x0Gc0qyNnJU5F&#10;OYKP4gKXev8AeH50vmO403DDqDSi5buBQzrxhh+dNZUONrAgdaacujEorsPNwDz0oFzj3pgQH+IC&#10;jyhg4OTTVSogcUTJOGGSBS+aD2A/Gq/lt6GkKMOoNCxMxciLW9fUUedtXggkVUYsAcLmmeY3daPr&#10;j6jVNF4XBxyBn60xpx2xn61Sa629QAaYbkEk8VjLMLdSlQNEXCkAEgYpfOQ/xCsprvGcYGKYdQA6&#10;kVlLNYx3ZSwrZsidTwGHFKJAejZrF/tIDncOacuphc5brRHN4Pdj+qSNnzPcUByehBrJ/tL3H509&#10;dSHYjmuhZpTfUzlh5I1N59jRVD+1PpRW39oU+5PsJdj4o/4KV/8AJ7njj/rpaf8ApFb14XXun/BS&#10;v/k9zxx/10tP/SK3rwuv6LzT/fa3+J/mf2NwD/yTOX/9eKX/AKREKKKK4T60KKKKACiiigAooooA&#10;KKKKACiiigAooooAKKKKACiiigCSyt/tl5HDvWMysF3N0GTXVn4M6geRc2uPq3+Fce2QQQSMGvY/&#10;BOt/8JB4ctp2IMgXZJ/vDg/59668LShO6lueDnmLxOGUalF6bPQ4z/hTOof8/Nr/AN9N/hR/wpnU&#10;P+fm1/76b/CvScD0FGB6Cur6nT7Hz39v4z+Zfcebf8KZ1D/n5tf++m/wo/4UzqH/AD82v/fTf4V6&#10;TgegowPQUfU6fYf9v4z+ZfceeaZ8K9W0bUba7t7y3jntpVljcFsqwOQenqBX17pX7VWkLpdsLu01&#10;D7WIlE2xFK78DdglhxnNeC4GMY6UV5eZ8NYDH8v1mLfLtZtfkz5niHAUs6cJY7VwvZrTc+g1/au8&#10;OgjNtqn/AH6T/wCKrW8F/tA6L451+HTbRLyG4mDFDOiqrEDOOCecZ/KvmY5wcdat6DrEvh7XLW+h&#10;z5trIsi/gen414mJ8P8ALHRkqEWpWdnzPfpvfqfJ4ngbBOlL2PMpWdtdL9Oh9lAZAIIANJVPQ9Xh&#10;8QaPaX0DbobmNZF/EZq5X4hOm4TcJaNOzPySUXFuMlqgooopmQ2SNZkZGAZW4IPQ14H4u0BvDXiO&#10;6tGB2o+UJ7qeR+n8q9+rzr47eHDLFaalGBlD5Uv0PKn+f51+geHebfVsweGm/dqq3/by1X6n0XDW&#10;N9livZt6T0+fQ80+tenfAnxD5tpc6a7ZaE+bF9D1H54P415ifT0rW8E6/wD8I34jtrokqgfa/up4&#10;P+fav1viXLPr+XVMOl71rr1W3+R9lnGC+s4WUFvuvVHvanB+tPyQSMdKZEwfDAggjIqTJPUmv5rj&#10;KUJJx0af4/5o/K2mVJV2ykAcCm1PdrkBsDI4NQV/WvDebRzLLqWLW8kr+vX8TaD0CiiivcKCiiig&#10;AooooAKKKKACrtlKWQgc7apVPZS+XMASQG4NfL8Y5R/aOV1KUV70fej6rX8VoZ1Y3iXQT1xg0u4+&#10;tPaNV6sTim7N3C5r+ZPZS6HEhNx9TTS5Gcg0/wApvSkYMOCgIFS4yGmhvmewpg5GQOKk8vPUEUqx&#10;BV+9tFR7KTa1KuiPBHUEUR2tvdZWWT5j71Fd3gG5UJYjoapB9jFhkNXFVxUITs1zGsabkr3sXLrw&#10;rJktBLlT2qjLp8tsSpQ5HtVmHUJbdgwZuPercPiMuMPGrKO9ZSo4Gsrq8H96K568fMxSdrlTkGhk&#10;ypJOcV0DLZX68hVZveq8nhdXUtFMH/2ayqZLO16bUl5PX7i44yP2tDFUA5JGafBby3D7Y4/xrQt9&#10;AmMwWSMrGO9btrYR2EQEZySKrA5FUrv957qX3irY2MV7urMG18L3MxyzBRU7+EGB/wBd1rdCttyG&#10;GDSBOcnBr6SPD2DjGzi2/NnDLHVb7nOXPhW4jXfE25e/FZxiaFirqxY9j0rtHBABBIAqtqFml9AQ&#10;VUMe+K87F8O0rXoOz7PY1o4+e0zkvwxSgkdKnvLE2kpByVFQsPlGBXyNSlKEnGS1PUjJSV0NIDHJ&#10;5NJsHpT2XkYFJg+hqOUtMbsHpRsHpTsH0NGD6GjlC40qNuAOaaVI7Zp/I6iipaBSI6KeRhhjApcZ&#10;POKnlZXMR01lJJPFTMvUDGaRYwVbnkUnG+gcwxRgAU2RN5GARt5NOQkkggc0+CF55lRQWJ4NKNKU&#10;nypA5WJdD0ptTvQSCsanrWxreqJZWxt4xgAYz0zU52+H9NPTc4/GububhryRncZBPFfRVXHL8OqM&#10;f4k9/I4Yp4ipzv4VsRklQSeWNM2/ITu5HapMDjjpSMivyc1824X3PQTGUU/YPejYPepsCYyin7B7&#10;0bB70uUfMRsu4DgZFCggYOKUqVyCeTTwASowOaShrYbY3HuDTdp3Z4xUzxjAwAMVG3yk9TinKmhR&#10;lcSinKAyDjGaXYPekohzDckjHakp+we9Gwe9UkJsaFDHB6CiIFWIIBA6U7YO5NLVKK0YXLmjakdO&#10;nyTkGtHxFpS6nai5hzuHJArC5BB9K2vD2rFibd8YNe/lmIhUi8FX+GW3kzgxNOUZKtDdfkYWxjjI&#10;IKHmn9QPQ1p6/pLWUxdBhG5rNKkE+grx8Tg50Kjpz3R1UqymlJDChzxgCnAY6CnRgPnOQaFiPqMe&#10;9ZqBdxtFS7ATgYzTXjK8kgA0+UFIbg+hpVQ8E9KchIUAE0vJ9SatITkN2D0o2D0p2D6GjB9DT5RX&#10;G7B6UbB6U7B9DRg+ho5QuAJHTikp7JnpgUeWCcAk01BsVxoAIJOTn86s2WiXN5zGpCHuRWloOjqg&#10;EjgH2NbPAwqjYPbivpcuyFVIqddtLst/vPOr47ldoGHH4RdsAy4YdeKJfCMiKCsoJreCk9GGaQIc&#10;jBAr3f8AV7B2+H8Tk+u1e5yd1pF1a5JXco9BVdE6hlIZa7STONrYYNWTrOgqpLwAlm6ivGx/DrpL&#10;2lB3S3X+R1Ucfd8s9DBVCxPJHpS/dHGTitO08NTzHL/ul9atx6RaWRJlkEhFebRyevON5Ky7vQ3n&#10;jILbX0MSO3eUEqGP4VbtfDtxdqCpEa1oyaxBZjEMakGqk/iCW4BChlz6V0RwWCp/xZuT7L/Mz9rW&#10;kvdViVNBt7BCZJcuO/SgbRgK24dqoPM753nINOtpjEwIGFq44uimoU4cqF7KW8ndl3btJ4IzSrLy&#10;RjOKdEVuejDIo8kAnG7mu9U5Ozi9DFvow8z2xSg57EUbSOi5p3lN6VahITaE3H1pKUxkEZz+FLge&#10;4NUoStcmyGMSOACaaFZmAyRn1qVgqKSSRVWS8OSFJFY1pKCvJmkVdaE19o0zqGJBHtWdLC0PyurI&#10;D3xV231eS1YdWFXk1S31JSJkVRWcsPhK792XLLs9hqdSmtVdGEI1UYBJFHlqeTmtqXQoJxm3cEnt&#10;6VRuNJntCC6cGuWvl1WlurrutTWGJhLRMprDtywJwKt6YQwcgEEYqApgDBOTVqwUhGJ5zj+tRhI2&#10;qrQdWXuk9FAor1p9DlQkvHFRSE7cDgmpZvv1BM21TnOc1zVJaGkUV7pj83Pes66/iB6E1dumOCMn&#10;INUZSS5B5Ga+cx0rux30ERRqElBByK1La4MYwQKpWqq5AwOasmLAJBJxWWDi4PmiXWfNoWftAbuB&#10;WZ4qhM0MLAnKtjI7Zp7u4YYBzSXKNc2roxwGHB9DWuNre3oypNf10JpQ5JqRJ4f1AXESkkBnHPsw&#10;4Iq/cXsdtHvlkWNB3JAFYOmkG3eSJgHJww6hX9foaTTNBF24n1BmnkJ4DfMB9F7VGEzCuqUKdOPM&#10;31b90VShFtyk7L8TRPi2GSQJbRz3ZPeNCV/PpVmCe9uuRAkSnpuOT+lWodsSBYogoHQv0/IU799J&#10;kGZgD2XCivZpUK0tatRvyirJfN3OSU47Qj95F/ZlyVzLPtB9MCo5LWMIVeZnz38z/CpnslkOWBYj&#10;uTn+dH2VYwABgewrd4ftH722Spvq/wACk1paxjIVmJ9SxqCW1jkGFjIPrtJxWp5Q/wBr8qDEDwdx&#10;H0rkqYBNWsl6I1jWt1MUWBwNzEn2jpfsKgZy4/4CRWy0AGM5P4UhgGDwfyrmWUR/r/hy/rJii1Kk&#10;kvIo+pp6BcEC4mT3yTWr9n9zR9mB65P4U1lbW39fiDxCZnIdp4vnA/2qljSVj8uox8+tWzZqeqg4&#10;9qa2mRvyUU/hWiwU4rRfjJfqJVk/+GRD5V6Dhbm3cGmMb9TgC3f/AIFipm0eEk5iQj6VDcaDBLgG&#10;MjHoSKyqUKyXu3/8Df6plRnDr+X/AASGaK8fJMETN7PVSSO9XI8hgfY5qaTwvECdrzKPaRqj/sAr&#10;krcXikekhrya9Cvu4v5Sj+sTphOHdfd/wStIl7zmJx+Fcv471XVtDgjmiQpFnDsVzg115066TIW8&#10;uQB6sDXL/EW21jUbZLWNXurc4LcDOR0FfOZ1RlHDykudS6Ws/wAj1MunF14p8tutzmj8RNUSMZ2E&#10;HoSlRP8AELVXYkTIo9hioZdD1O1T97ZTBUHZayX3I53xspHUEV+fzxeNWk5SXzZ9fSwuFl8MYv8A&#10;E6CP4kaqhBMgYD1Wp4vivqMJG5Ym/wCAkVhR3MaqAWA+o6Uv2mM/xR5+tTHNcXF6Tl95MsDh3vTR&#10;0a/GK7A5t4yfxornRIh5Bi/76FFa/wBuY7/n5L7zL+zsH/z7/M8l/wCClf8Aye544/66Wn/pFb14&#10;XXun/BSv/k9zxx/10tP/AEit68Lr/RzNP99rf4n+Z+78A/8AJM5f/wBeKX/pEQooorhPrQooooAK&#10;KKKACiiigAooooAKKKKACiiigAooooAKKKKAD8Otdn8Htb+zalPYOcLcL5if7w6/mP5VxlT6XqL6&#10;RqlvdRkh4HDD356flmtKNTkmpHFmOGVfDyp99vVbHuNFRWV2l/ZxTxkMkqh1I7g1LXuJ3PzVprRh&#10;RRRQIKKKKACiiiiwHv37LHjEap4WuNJlc+dpz7o8nkxt/gc/mK9Wr5W+C3i//hDPiHY3Dvtt7lvs&#10;8+TgbW7/AIHB/CvqnI7HNfhPHeWfVcxdaKtGpr8+p+KcX5d9WzCU4r3anvL16/j+YUUUV8afJthV&#10;HxLoy6/oV1aMBmZCFPo3Y/nV6itaFeVGpGtB2cWmvVDhOUJKcd1sfOVxA9rcSRSAq8bFWB7EGmfU&#10;A4rrfjH4eOjeKTOi4ivh5gx0DdCP6/jXJV/UmV4+ONwlPFQ1Ukn/AJr7z9bwOKWIoRrLqj2v4SeJ&#10;P7f8KQq5LT2n7mT146H8sV1J449K8c+C3iIaP4nNtIxEN6uzrxvHK/1H417Ar9+cGvwXjPKvqOZT&#10;UF7s/eXz3/E/OM8wf1bFyilo9V8/+COdQ6kHHNVDw5B61cB6GoLlcNnAwe9fdeE2cWnVyyb396P/&#10;ALcvyf3nmQepFRRg+howfQ1+3mtwoowfQ0YPoaAuFFGD6GjB9DQFwoowfQ0YPoaAuFKDgg4BxSYP&#10;oaMH0NFxNXLsV95YBwWzUqaqpI3LtH1qjEdy4wcilKkDJHFfytxnl9XKs2qUIfA3zR9Hrb5O6MXS&#10;i9zS+2wOoy7DNIt/DGOSWrNozXy6zGp2RmsOu5cn1gAnaoGelVJrmS5BByoPvSEA9QDRXLVxFWpo&#10;3oaxpxjsiJQBwM5PTNKeTk8k09kHBXgimYPoa5jSIoJHQZzTXDNwQAPSncjoGFJz3BoHYRQy8rni&#10;pUu5o2BDFCP1qPJwQCRSYOQScgUoSnDWLsDSe5uafqD3UREjEgd6twSBTxgisawuQqkDBxVqK5YE&#10;k4Ar6fB41uCcnc82rS1dkafmr1wtI0oKkYFU1u/lHK0v2v3UV3rGJ9TD2TLJmCqeCTUDzgA4PIqN&#10;7rjqKgklyDyDmsK+KRcKTe5U1cCZcg5NUGUbSBgmtWS1e6UhFBIrPltXgYh0Zce1fK4+jUc/aW07&#10;npUZJKxAQRwaSlyCOMk+9GD6H8q8xROlO4nHYg0U6MDngUg756UrANYAjjBpuw9+BU1vbS3UmyJM&#10;tW7pvhyOKMPcEM/XbXXg8tq4p+4tO/Qyq4mNLcwIrN5jhEdyfQZq0nh27lUZjVQa6WOJF4jjEWO4&#10;71ID1xxmvoqXDdFJe0k36bHBPMJ/ZRy48L3QIOFpJPDd2nIUYx2rqaTdtYHvWsuHMK9rr5iWYVfI&#10;42SzljcIYyM98VtaJp0WnWvnyjLHpmtZ0SQhioJHtVPVrF9RtysTbMVnRySOElKtB87S91WHPFuq&#10;lB6dzB1nUje3WCQFBx1qnIgJwGwBT57R4ZTHKNpX+I03aBwckDv618hiatSdRyq7s9alGMYpRGeW&#10;P7xo27ehJzT9i+hpGQcbciublNExlFGD6GjnuCKXKVcKKdsPtRsPtSsFxuAeoFKq5weOKQHOfalj&#10;J3EdsUJag2Of7ppmO+Oae/3TTKckKIUUoUkZpdh9qVh3G0UpUjtmkwfQ01ELhS+WDzuIzQqkkDBG&#10;afsUcEHIo5RNjBH2BzmnxO0LBlIVgeT0owB90EmkVcHcclm/hq4Nx1RLd0dJYXMer2QilGWxisTU&#10;dPeyumCqzKTxxmrmgaVcNKJixVB/DW+qJKwO0ZHtX2EMBLH4eMqy5ZLr3R5DrKjUfJqjlodDurnD&#10;Km0Ed6n/AOEVuiQSqgj3rpi/QAAYpeRwTnFdMOGcLFe82/wIlj6nRI5h/DN1GchFOKr3GlXEOC8T&#10;FfbmuvpCm4kk8enrRPhzDte42vxCOYTW6OKKbWI4BHbvQoII4rrbnSoL5WzEImH8QHWsHUtGlscs&#10;o3RjvXhY7JK2HXOvej5f5HbRxsJu2zKXHqM0c/lQnKkkAE0o715SWh0tCA55HQ0UuCCQBwKDnuKv&#10;kCwoUggnBFS2qgyrxn6VGiEgABmzVywsJs7vLIHuK6sLQnKS5U2ZVJpLc1bWbgAEYxViGddxGCc1&#10;mxuV4IIIqaO4CYGV4r6vD4mzSZ5U6V2aAcZJ6DNO80e351S+1e4pTdjHVa7/AK32Zl7N9i206qDg&#10;DJqAzCPcwOGFV5LsngEA1A918jZIFc9bGrozSFFlfUNVmaQqXOPrxVV5HmXJBOaLg+a3Yk01QwI5&#10;OBXydarOrJycmenTgopWQgjIOSSPanMznooBozS/N6NWcY2LE5PUc07opDAFf1puD6GnbGI5BANO&#10;wmwgOxtyEjH4VZh1Vo8bgGqADAA9KMD0FbUqs4O8WZyipbmiuqRkfMAD7Uou4N2fMYis2iu1ZjVt&#10;smYvDruaUmoxJyuWPvUD6rv+UIFJqoOePWnCMZBOcilLG1ZeXoVGjFDpWZ8kNxTBgkDoKk2r/tUm&#10;1ewOa5mnJ3ZpeyDBUYCg+5oAyMHA+lLk9MnFJVJE3FhmaHBRtoFXbfXSPkkJeqO1SBkGjao5AINb&#10;UsVVpfBImVKMviRqslrf4JwjnpUEmnHT2I3h1fp7VSiBVyQcHFWIJ3nBLnJFdsMVTq6zglLujFU5&#10;R2eg+iiilcSGOSXOcmonw4Ix1qaRSrnPeo3GMYGKwqK6saxZRuQTuPoaz7kkZIyDmtO6H3sAdazL&#10;sFWOTkV8zmMZbnoYcfZhmAxmtGC2JAyTxVDTXBIx0Na65wAOM115ZSvFSZniJNOyIxZqV7YFc14r&#10;1gBZI4WVYY+Hfsfb6Cug1y5MNoI42AlnOxfb3rD0ayj1jUTCsW60gHLEcOf/ANdcudOVRrB0HaUt&#10;L/10W7ZeDaV6tTZEWgaNdrbG5iBCOOd/WXjsOwqxp/ilIrvyJkMExPMbH7/uDXUJGEUKAAB2rA8a&#10;eBIfEyLLGwgu4uUccc1NbJMRgqEZYB80o7p7Pvb+vUdPF0qtRxr6J9exrW10k43I2729KmWUKeeB&#10;XBafquqeH7sW+o28pVOlxGCwx7gdq6mx1tZ4VZirxseJFO5T/hXTlufQxCtNOMlumrW+X67eZGJw&#10;TpvR3T7Gx5qkD5qUEHoQarRsJFDIQwP4inqzKc4I/lX0MK+xwunroTUVGsxGcgc+1OEwPXit1Viy&#10;XBjwCeMmkojkXOcjijnJPY1omnsTYKMZ49aKUHBBosFg2EDtxSYyM5pWYk8YxSqQByM0WAbt4J54&#10;pNoIwaeWGCAMZptFkCYxrdSScmmm2GAAcAVLRWcqMXuUpsryWWR0zn2qI6YCckfpV7J96SsZYKm9&#10;0UqskZsmlKRggY+lVbjwna3OTJbQuT3KDNbe0Hkil2qeoNcVfKMPNWnFM1jipx+F2OVn+GumzZ3W&#10;cJz6DH8qpz/CfSZCc2zKT6MRXbbV9DRsT0NedU4XwE96S+46IZpiY7Tf3nn7/BfS2YkJMP8AgdFd&#10;95Q9T+dFc64Ny3/n0v6+Zr/beM/nf3nw7/wUr/5Pc8cf9dLT/wBIrevC690/4KV/8nueOP8Arpaf&#10;+kVvXhdf1fmn++1v8T/M/rXgH/kmcv8A+vFL/wBIiFFFFcJ9aFFFFABRRRQAUUUUAFFFFABRRRQA&#10;UUUUAFFFFABRRRQAUc9uooooA9K+EWt/btCks3YGSzPy+u09Py5FddXkPw/1v+w/E8DsQIpz5T/Q&#10;9D+eK9e5HB6ivXws+amvI/Ps8wvscU2lpLX/AD/EKKKK6TyAooooAKKKKADOOfSvqj4M+Mf+E0+H&#10;1jdOxa4gXyJ/UuvGfxGD+NfK9eq/sreMDpfie40iVwItRTfGD2kXt+K5/wC+RXxvHOV/W8tdSK96&#10;m+ZenVfcfIcaZb9YwDqxXvU9fl1/zPf6KKK/B1qfjGwUcnp1ooqiTl/i34fOueE5ZEUtPZ/vUA6k&#10;DqPy/lXiwyDg9q+j5oxLC6MAVcEEHoa8D8YaE3hvxJdWZBCo+5PdTyD+Vfsnhpm3PSqYCb1i+aPo&#10;91959twni1yywz6ar9f68yja3L2d1FMjFXicMpHYg8H86+gfDmsR+IdFtruMACZAx9j3H55r56PO&#10;K9P+A3iHzra5052BaI+bGPY9R+eD+Nen4iZUq+AWKivepv8A8le/+Z08U4P2lBV4rWP5M9FAwAOu&#10;KCqtwwyBRRX4tgsbXwlVV8NNxktmj4AaYEJJ29fejyE/ukfjTqK91caZ5/0Ey+8BvkJ6E/jTfLj/&#10;ALpP41JTGUjGATQ+NM8f/MTL7wE8uP8AuH86PLj/ALh/Oiij/XTPP+gqX3hYPLj/ALh/Ojy4/wC4&#10;fzooqXxrnn/QTL7wsKkCOSApGPekMcY42Hj3qSDqaYepqlxpnn/QTL7xIRQiNkKQT75o6jByRRRX&#10;jZlm+Mx8lPGVHNrRX6DE2DOR0okA6gYJpaK8popSI6KeUySc9aZWbVikwooopWACcAn0pjHJzinn&#10;oaYFLdATUyKS6iUjE5AAzmn+W3oaQxsSFAyTU2DmFgbypgoy7N6VptbskQJU/NT9F0mOxjMs3B6i&#10;oNV1ZppNqYCj0r2KdD6vQ56zs3sjknN1J8sNl1JEjOBkEUjnYQMZzVKO/aM5IzUja0Tx5YJohi6P&#10;LZtjdGXRFjyWxk5xUczrF1IJFQSajJIACcCq8jkkE8muSvjIWtT19TSFF/aLEWsyWkhZCCCauxeI&#10;Y7gYnjUk8dKyQCTk4INDBQBgZP1rGlmVanonddnsXOhCW6Nn7LZXyEgBWPTHFVrnw24wYnDiqCyD&#10;PDEfSpbbU5oOFYkV0LFYasrV6dn3RCpVI/BL7yCXTp4Wy8bqo744pscP2iYRpwxrXj8Q7yFlCspq&#10;aNreZg8KKrHrShl2HqP91Uuuz3B4iol7y/yJtM09NPhAJHmmrWc9ck1CspLAMPmHSno4UgH1r6vD&#10;qFOKjDRI82TbfMyYdB1NFN3huSMge9G9fU/nW/Mn1MrDqPX3pu9fU/nR5gA46UOSXULC8qp6GopQ&#10;SuASKVpQSQSABTWcEHGDWU6i2uXFamfrGnpeQnI+Yd6wHRomKEjC8CukkbdkY61jazHsmBAyTXyW&#10;dYeL/fRVn1PVwlRr3GU1XcM5xSUc9xilKBOmea+bcV0O8SjGeozRRTaAKRmwcYpaPr0qWrDRGBjP&#10;vSqdpJ9aftX0P50bV9D+dQolOSGl8jGKbUm1fQ/nRtX0P502riTQ1WwCMEmnAkjOMUbQOQCDRQkJ&#10;sKKKK0SEFKAG6HmkwD1GRR9OlHKAEkEYxWjoumCeZZHHzCqMKl5AOxNb1kogiAUcV6mVYeM6nNJa&#10;ROXFVHGNkXEBzgHAHYVYi4Y8CqttJwOO1TxzA855FfcUaqtc8eaJdvOT1pRxnnOab5g6ZBoLqevW&#10;unmW1zOzHUUzco6Uu8e+PrRddxWBjyQQaRtkilXIC0NIMHHNRs4AyQMVMprqUo3MLWdLNnKZByje&#10;lUxA0+DGhJPoK6O5ImX96oKCq0ms21oAsMagr396+XxWW0I1HUclGL6dfkejSxE+VJK7M+00C4mA&#10;LAxj34q/HoUFqgM0gY+gNVrrXppVGGH4VUa5eViWds1zxrYGg/cjzvuzRxrT3dvQ1P7RtLPIWMOR&#10;0qC48TTSqVVVVT6Vn7lySQRn3p2FHK8ms6ma12rQfKvJWHHDQWr1LNvdBshzye9WVjLgFSDmsouX&#10;fbwMVLHdyW2NpyKMPjEvjXz6jnS/lNERlMA5BPvTyhAJByRVOPWWTG5QxP6Ur6uzjAUA/Su2OMpJ&#10;bsxVKfYsqjPJgggmq2pBrUhSrfN3FRx6jLG4YYGK2YGi1e0KSAb8cVrQUMTGUIO0ulyZt0mpS1Rz&#10;7L5fzBgwb9KU8VPeac9jKVKkhu9Q+W3oa8WdOUG4SVmjrjNNXQ2nq2eMYpPLPcEChOGI9KlA3cdS&#10;5PvSUVpYQUUUoUt0GcUJACLvOM4pzpuGBgGlwB0BFFaxiS2IFx70tFFWSFOVdwznFNp8P8X0qlEG&#10;xgOaKB0oqWAUUUVaAcjbSTjORUlofvCoamterVVB++iZbE1FGB6Ciu2UbGKEZd3OeaY33DT2Xdjn&#10;GKay7WI64rKaurFRKd0NpPesnUWAyQeBWre9zWFqMrKrZOQK+Vzmooxsz1MKrtDtNvAJwCRg9q3o&#10;pMR5yTXFwXypOckDBrdsdeRgFLAj0rz8kzeCThN2N8XhpbpFbxlq7RZVD+9bEKeoZj1/AV0GjWS6&#10;Vp0MKgBgvP1rjdQYan4502IHeGnL47YA6126yEDdnINehkdT22Kr4hvZ8q/Bu3rovkc+MhyU4QXX&#10;VlhTkAk4oOD6EVGDkA+tGSOnBr6nnR5riJJGkmQyggcelUJdCQSGSIGNieTHwD9R0NaIYg5OD+FK&#10;zlhg4xWFbDUqvxq9i4ycdjLSxmjJaMlCDyUyQfqvb8KeNSmtsGWMSIOrIM/pV8cEEcEUyaETEkgE&#10;/kfzrB4TlV6crP719xXtL/ErkMN9Bd/ddQR2PBqbYe2CKy73T7hGYrFHcKOzfI4/EcGqyaubRwJH&#10;uLM+kq7l/McVySzB0nbERt57fnp+JsqPN8D/AK/M3SGGOM0plPGSKzodZkcBgsdwh/iiYGpl1m3k&#10;OH3Rt/tDGK6oY2k2nGVvX+rfiZOnLqi6s4wQSOacsqkcYqvG8Uw+VgwPoaDEU+6DgV2RrSIcEWN4&#10;PQnFKGBOA3JqssjAYyDSiVh0wKbxViXTLP60VWFwVOSRThdnuQKuOLXUPZsnoqNbkFRkg0onUnFa&#10;RxEXsTyMfRSK6t3ApfpyKv2i6EhRRQOgqoyuAoGTihlCjJyaSlVsZ4zmqAdsHpRS0UBY+F/+Clf/&#10;ACe544/66Wn/AKRW9eF17p/wUr/5Pc8cf9dLT/0it68Lr9+zT/fa3+J/mf2XwD/yTOX/APXil/6R&#10;EKKKK4T60KKKKACiiigAooooAKKKKACiiigAooooAKKKKACiiigAooooARmKkEHGK9j8E66Nf8O2&#10;85O6QLsf/eHB/wAfxrx2uz+D2t+RqM+nux23A8xM9mHUfiP5V14OpafK9meFxBhPa4f2i3jr8up6&#10;LRQDnn1or1T4QKKKKACiiigAq3oGsS+H9atb6A4ltZFkX8D0qpRUzhGcXCWz0IqU4zi4SV09D7I8&#10;P6xF4i0W1v4SDFdxLIv0I/yKuV5T+yx4xGqeGbnSZWzLpz7owTyY25/Q5/MV6tX83Z3lzwONqYa2&#10;kXp6PVH89ZrgZYTF1MPL7L09On4BRRRXlHA1YK86+O/h4SQ2upovzRnyZMeh5BP6j8a9Fqj4l0ZP&#10;EGhXVm4GJ0IB9G7H88V7nDeaPAZjSxHS9n6PR/5nZl2LeGxMK3RPX06nz7Wr4J19vDPiW1uskIH2&#10;ye6ng/pWddWzWlzJE6lXjYqwI5BFR+lf0riKNPEUZUpaxkrPzT/4B+q1aca1Jwe0l+Z9JRyLKoZS&#10;GDDIPqKdXL/CPxJ/wkHhGIO26azPkt64HQ/lj8q6jNfy/mWBng8VUw094u3/AAfmfkeJoSo1ZUpb&#10;xdgoooriMQowB0BFFFABgDoMClHJA9aSlBwQfSgCNjk/SkpWGD9aSgAooorNgFFGaKAAnAJ9KaJm&#10;wMYFOPQ1GOgqJPWxUR/nN7UyinLGx/hP4DNTy32KG0U/yH/uP/3zTSrDkqQPepcJLdBcT69KTnIV&#10;RgnvS0oVpWCL1aklfRAIuXkCKMtWtp2lrZxGaYgk9BTtP02PTojNNgnHQ1Q1PVWupiEwFBr16dGG&#10;EgqtbWT2Ryyk6r5IbdWO1TV2unManAzjiqIDRsdxyaCQTzyxpK8qvXnVm5zep1U6SirIVmLEk9TS&#10;UUVg1c0DAPUZFIECkkZyaWis3CyAQysOBjikVypJHekPU0lQUkOZy2M9qbRnHWjcPUUXGogxI5HU&#10;VoaY5MWScEdKzxz05xVqzcDHOK6cHU5alzGuro1YZSVOexqRJFIJJPPFUlchhyTmpA7Doa+lp4mz&#10;3OBwuXFlVcdeKd9qX0NUxN6kA0vnCt44nzIdJFv7UvoaaZ1JyM81W84UjTdSKbxIlSRO8gLAnOBU&#10;TTANgE4NRmU8kkgVG0mWODzXNVxBpGmOdyCSOcmoZJ7dXzOpYnpillOAOc5qhqbgFCCRXl4rEuMe&#10;eyfkzenTu7F8Qabc/wB5SaQ6RYSMAs4Ge2Kx956hjzQHwMYzXnvMqcvjoxf4HR9Wl0mzX/4R63P3&#10;LgEn6Ux/CzFcpMpI6dKzFlKZ2kgn3pUu5UbIdh+NJYzBy+Kjb0dg9lVW0y+3hq6AyGRv0qFtAu1J&#10;AQYqIapMoOHb86cviC5GACTUuWXvdSXzHy4juhraTcpkGJgR7VC9vMg5if8AKrqeKLkAbmBI9qkX&#10;xY/8Uat+FQqGAk9Kkl6pApV1vFMzBHLkYjcn6Gpo7CeTpG4H0q8fFZxxEoP0qN/FUwyVIXPtTWHw&#10;S+Kq36L/ADG513tG3zI4tDupB9wgH14qRfDd0cAhQPc1HJ4kuZuSQRTW1ieQDLEVUVl0dlJ/gK1d&#10;9i0vhaYnDyqoH41InhqNOHnC4+lZrX0zKBvb86YZ3YEMzEH3prE4KO1Jv1YezrPeVjXOhWSqS1zk&#10;D0IpFsdNiGTIXIrID47H86PMPYkU1mFFfBRj+LD6vN7zZsGfT0bCIxP5U9JMAgHK1jJJtcfMeT6V&#10;qxvgg8GuvDYz2t3yqNuyMatHl6tluOYqOTgipkYDkZJNUd2B1wDUkcp24DHAr2aOI01OeUC6Jgev&#10;FOW4VRjk1SWYjjJNPEw7810xxNupk6SLf2pfQ0jTq2OoxVXzhSNOAPQ03iReyRZZ1buRUZbaDjn3&#10;qEzFhweKjec8gmsp4rSxcaY95CynceKx5/8AXHByDV65lKjljg1Qkbc4Oc5rwMyqc7SvsdlCLSEo&#10;oyPUUbh6ivNR1WuhxkY45AxQrlM4702igXKPXDqCQeaFQL0pIyNg5FOyPUVUY3JCiiitIxsA5CeB&#10;jOadFO9nIGznmo6OO4yKpScXzRdmiHBNWZvQXKazGUbAJHB9KzL+wfT3IbkDvVeKdoGDKcAVt2d9&#10;FqsHlyAbh0J9a9qnUhjYqE7Kotn3OOSlRfNHWPYxC+5CQCyj86UADkAgmrGpac+nMTwVPp0quOg9&#10;68ypSlTk4TVmdMJqSvEKKXBPQZpwiYjO1vyqVGT2RVxlKrlc470rROozsfH0pCpXqMVSg1uFx3nN&#10;7UqMZGwajp8P36qImtBaKKM1ZAUuSOAeKSigAoooq0A9Puil4PBGRSJ90UtMA+nSn26gFiOpplPt&#10;2yzD0q6XxIU9iWijI9RRnPSvQRggpHbC4x1pT0NNk7VlKNhpXKl30auY16fygw6YrqrqPMfWud17&#10;TDcRkAc18bxFSnOk/Z7nq4CaUtTjb69ZGY5x3rC1XxNcW6lEkYZPUdQK6DW9LliQ5Q49a4vVgReM&#10;DwVxX4jinVjXcZto+6y+nTqWurmr4U8bXWma1b3R2zvbqyru967nwH4s1GTxA9lqbqTMN8Y4+U9c&#10;D2ryzT3D3KHGcGu5tGK+ObHBO4bR+GK9nJc1xNCtTUZvlU46X0fNo7/JGecYKjK65VdxevVW2/M9&#10;UPB45pKVQfM9aeRkYr99tY/OVIjpQSOlL5fvR5RPQ5oDmASEcg0eYe4oKEe5pACTjFAWuP3L3J/K&#10;myRJKCGUEHrTaKGk9GCj2KF14Us7hyyRiFz1KEqf0qpL4dv7ZD9nvQ69knUOD+NbXXoaK8+tlWGn&#10;rGPK+8Xb8tGbxr1Fpe/rqcy8t/Zkm401ZAOr28mw/XBqWy8Rx+YEFxPaueiXERA/PpXRBtoORxUc&#10;tvFcAho0YH1FcKyqtTf7mr96/WNn99zR14v4o/d/k7lZLu4lAISK5Ud4nBNMbUkU4kSSJvRlIpJP&#10;DdqX3IGib1ViKQ2d5b8RXjSJj7koDCtJLEx+NX9Gpfg+V/mQvZt6P9P8yQXykZVlIpfth9RVVy+T&#10;9p0+GT3iYqfyqBktCxKXV5YueNsi7lrKWJkrbfP3fz0/E0jGPb9fyNH7YfanC5JAOcZ9qz0sr4j9&#10;xJaXiDuH2GonubmyJE9pcxAdwu5fzFRLGzhrODS72bX3q6/Eapxloma4u8ADPT2p632ePSvP9U+L&#10;Mel6tJA1rMVQ43E4J98Grdp8VdKulG+aSFvRlrhpcVYNycfaJNd9PzOyWT4jlUuR2fzO6W84HP6U&#10;9bpMgEmuTtfHmmXZCpexAn1OK1YdSjnQFJEcH+6Qa9jDZ5SqfBNP0Zw1cFOHxxa9UbXnL707IPQk&#10;1lreEZ5JzT0vgM5Jr1IY+DepzPDs0aKpDUCe9Fb/AF6l3I9jI+KP+Clf/J7njj/rpaf+kVvXhde6&#10;f8FK/wDk9zxx/wBdLT/0it68Lr+i80/32t/if5n9jcA/8kzl/wD14pf+kRCiiiuE+tCiiigAoooo&#10;AKKKKACiiigAooooAKKKKACiiigAooooAKKKKACp9M1B9J1KC5jJDwuGGP5fiMioKKE7O6JqQU4u&#10;L2Z7nYXiahZRTxkMkyhgfrUtcj8Itb+3aHJaOxMlo/Ge6np+RzXXV7lOfNFSPzHF4d0K0qT6P/hg&#10;ooorQ5wooooAKKKKAOr+C3i7/hDviHY3Dvstrhvs83oFY4z+Bwa+qQcjI6V8V5I5GQRX1R8FfGP/&#10;AAmvw/srh2DXFuPs83ruXAz+Iwfxr8s8Rss92GPgv7sv0f6H5hx9ltnTxsf8L/T/ACOsooor8qPz&#10;YKP0oooQI8f+M/hz+yPE/wBqRAIr8eZx2b+L+h/GuPPoe9e0/Ffw9/bvhOZ0TdPZnzk9SAPmH5fy&#10;rxbdliOSRX9FcEZr9dyuHM7yh7r+Wz+4/SuHcZ7fCKMvijo/0Ox+DPiD+yfERtnJEV6uwegYcg/z&#10;H417DyFBUnmvnKzunsruKaNikkTBlPoRXv8A4b1tNf0K2u4yCJkBI9D3H518T4lZXyV4Y6C0lo/V&#10;f5o+f4qwbhWjiFtLR+poDJUE9TRTd5xjAp1fl58qFFFN8weh/Kk0A0/eb60UrDBz2NJQkAUUUVLe&#10;oBRRRSACA3B6UkbHOOQDSkqQRyT7U1WBUAAljWb3uWkCEZKgFiau2ekPdY3AKo9ataVpaqiyvgt1&#10;rSB+THygH0r38uyjmip1n8jhrYu2kCpb6PbwHDAMR7VYSCJRwijFPCgfdxk0yvcpYenD4YpHE5yk&#10;7tkjIG4VVGKhe2j+6yBvwqbJ7Eijd6nNaulFrYlNrYp3OjwzcKu0n8Kjt9Mj0sF3+dh0NX5HJ4OK&#10;jYDYc4KnrXJPB0U/aKK5kaxqytyt6GDqmqPc3GCSF7VTYDOQBk1q6vpgZDIuBjtWScqBnAJNfHY+&#10;nVjVbqu9z1sO4OK5AopXXptBYn0pxt3UAlSCa4+WT2Rs5DKUUeW/9w0eW/PyGjln2HdEVFSi1crk&#10;A4qPBzjBzWVSLWrQ1JdBM460bh6ikk6UysnItMc56U2lY/MaMfSk9ykh0bbQeQM06GTyM8k5qLn0&#10;Jp6j5TkYojKzuROKNK3l81AQecU/5xgk8Vmw3DRthTxV61vFnG08tXr4fExmlFuzOSpC2pIXHUk5&#10;oExUYBJqTycYGCufwpGtm3dM13uM+hlzR6jPPPoKaZSTznHpT2gK5J4xSKuRwoas3z7AuXoN3E8g&#10;cUgBYkAc1KV2AFiFBqtdXiRIQpBYdxWdR8qvN2LjrokNvJRChyeazpHZzk/dPSllme4IJ5JNIYHX&#10;kgkGvBxGIdWXup2R3U4cq1G0Uvlv/cNHlv8A3DXLr2NBKM468UYI6qRTGJPUYrOTsNIfuHqKNw9R&#10;UdFLmK5RF7/Wlooo5hhRRRRzAPjICNkil3D1FR0UcwnEkyD0IoqPnsSKeu444JFOLbeiE4i0Uvlv&#10;2RjR5b/3DWmvYkFbac45FWrC6G8Bzgmqwic/wNQY2hIJJyK2o1ZUnzJMmcVJWNhkKgHGQaRWIHAy&#10;KpWWolcK5JFaEbpKAVYEHtXvUK0aqvFnDODjoxvmEdCRSrMQOeaeYyMfKCDSCHf0GDW6Ur2M247s&#10;Tzz6YpRJu5JOfpTltCeMUptygwQeK1UZiTj0IyWdgBnil2sPvYpZmFvHkgg/rVGe9MuSGIFc1aoq&#10;fxblQi5bCXtySSo7VBG3lqcHANNclmJySaTBHUGvFq1HOV2dsYJKwHqe9JR1penpzWZpyjgRgcil&#10;3D1FR8+lKAcjg1XMSPopcHGcHFOjhaU8DgVcU27IlyBOlLSrA65G3NL5bj+A1vyz/lJuhtFKI3J+&#10;6QKJI3jwSpINNRfYV0Jx3GRTkna3IKcGkb5ce9T2Fk13cBSQF9adOE5zUae5FRpK7NbT7tdTt/Ll&#10;QMB3xSReHkSTLMXBOasW0C2wCoACP1qdAVYkYJr7ahhIzhF10pSXU8mVRxb5NEMWxgiUbYwTUiQK&#10;MkKBn2qTcdoBwMUm7/aNd8aMVskc7lJ7sSVEZQCijHtUMmnwSg5Qc1K5BA5yaE6EetKdGMlaUUxp&#10;tLRmdd6Ap+aLAx7c1mzW7WzMGQ8cV0igRnIPPvUd1ardRkOFJ9RXl4rKKdRc1NWf4HRSxco6S1Rz&#10;SEYOMnFKpG4kggmpb62NlcFSPlPeom2nBBOBXy84yhLll0PSUlJXQtFCsGGRmimmIKKKKYBRRRVp&#10;gPj+4frUsH8VRZ8tcEHJqW2cMCADWlGPvomWzJKKKK6UzFBRRRQBDKCwwMc1TubPzB0AJrRKq2CV&#10;FJ5IPQCuathedWZrCpy6mDcaIJAQVBBrk/GPwol1g+dabFlA5U9Gr0nyFHXApCq9AMg+teDjuF8L&#10;iY8tVfNbnoYbNa1GSnSep4h/wrTWLN18uxlZvUAYrt/AngG+g1Nb/VSvmRj93GDkg+pruAAowBgU&#10;5McknGK83LuB8FhqyrOUpWd0na1+myV7HVi8/wARXg4NJX003EAOccjNL5Z7GnZoyPUV9songtjf&#10;LPc0eWfUYpw56c0uCOoNPlDmYzy/ejy/encnoKKOUOYYQMkEA4ox6DFPoocE1oNSIwoXoMZppQjp&#10;zUxUHtik2DtmocBqRCFJySMYpCcdetTFCPSmFQ3JHNRKm9y1IhcnqQQBTPMHYGrDIMEYJFRvCdpw&#10;ABXPUjLoVGRXMhbORjNRuQxwVBxUzwndkgcVE0RycYArhqwk9zWLRVls43kJ2KD7cfyqK41K50i0&#10;lljlndYhnZndn86tSRkEnGajkiJB4HNedVpyhf2fuvujoi1pzK6PHvGfiOfxTrZu5ohGgG1QFwcD&#10;196zpJYXBAXBFew3/hix1IHzbaJm9cYNc3rXwoimYvaOqMP4X6H8a/Msz4cx7nKs37Rt3dtH9zPs&#10;sFnWGjGNJxcUvuOASAPjHerltHe2mHglkXH9x8Vc1PwLqGnMziCQqvdeRWYJZrQ7XVww7dDXzNSj&#10;Xoy95OL800e0qsK0fcakbNt491rTCEMzOB2kGc1q2HxlnjCi5tVYd9jYrlotZcnBckejc0NcQz5B&#10;jQk+nFdlDO8dQ+Co/wA/zOOpltCp/Epr5aHfxfF/TWjBYTIx/hxnFFeetBBn7rCivRXF+P8A5vwO&#10;b+wsH2l955N/wUr/AOT3PHH/AF0tP/SK3rwuvdP+Clf/ACe544/66Wn/AKRW9eF1/oXmn++1v8T/&#10;ADP3/gH/AJJnL/8ArxS/9IiFFFFcJ9aFFFFABRRRQAUUUUAFFFFABRRRQAUUUUAFFFFABRRRQAUU&#10;UUAFFFFAGz8P9c/sPxPCxYiKc+W/pz0P4GvXwcgEd68HxtbcCQR6da9i8Ea2Nf8ADdvOTmRR5b+z&#10;Dg/4/jXo4GejgfIcS4W0o4iK30f6GtRQM96K7z5YKKKKACiiigAr1P8AZY8Zf2V4ouNImcCHUF3x&#10;5PAkUf1XP5CvLKt6Dq8uga1a30BKy2sqyr9Qa8zOcvWNwVTDP7S09eh5mc5esbg6mHfVaeq2Psn2&#10;70VS8PaxFr+h2l7CQYrmJZFx2yOlXa/m2pTlTm4TVmnZ+qP58nBxbjLdBRRRUEiSIssbIwyrgg14&#10;H4x0E+GvEVzaYIRGynup5H6cfhXvvXg1558dPDglhttTjU5j/cy/TqD+efzr9A8O82+rZg8NN+7V&#10;Vvmtvv2PoOG8Z7HFKm3pPT59DzKvTfgT4i862uNNkYAxHzYgepB4I/PB/GvMs55HStTwZrreHPEt&#10;pdZIRH2yf7p4P6c/hX61xLlf1/LqlBfFa8fVbffsfa5xg/rGFnDruvVHvlSZz05qKKQTKGBBVhkE&#10;d6fF8y5IGa/mlpp2Z+VDqjqSm5X0agAk+4tNpzsGwACBTaTegBRRSjHc4FQAlKOtNDA5yQMUhcgn&#10;GCKiTLSEBIOR2qzpUAnudxICjrVZTjI7GtDSVVQQDwa6MHBSqq5nWk1HQ0kcRyYB+TtUocEnOcVV&#10;UgnGRgVIH9RkV9XGvZaHmOBNuHqKTLegpocHgAU7ePQ10OrfYmwZb0FLnPTmk3j3ppfGOgoVW24W&#10;HNIuOAaY0qlSCMCkZuwwc1E7Y47VhUrMpRQjyBjg42n1rG1KARTMQCFJ4rSnkB4Gc1Xnj3ICwJ+t&#10;eHmCVaFuqOug3Fle0QW6FiMk0ya6csWJwR0p87HA7VBJ83J6ivIqzcFyROuKu7sX7bJ7/lR9sc8E&#10;9fao6K5fazTszXkXYmjvHTC8EH2pJojgvgfhUYBJGOoqxAdy88gVtB+0ThJkTXLqii4LDIwQfTrT&#10;dp6YNXbm3KHKgbTUMoyqgEA965atDl3NIzutCAjb14owT0BNOkUjAPJ9qaCV7da55KxrFixgtkgi&#10;nUKu48cD2qaBBGwZhkGtKVPnMpsjAKjKrz9K2PD+kgK0rgkU/TIVupBhBtA54q3e38dlHsAwO9fT&#10;Zdl9OkliKzVlt6nn168pfu4oz9UvCZCqIcqeoqAX7ooO1iRU0kyv8ysBmmPMvlks4zjtWVecpTc+&#10;a35FRikkrETa04bBj6iq761LuO1QufyqKdSz53ZGagcDYQCSK8XE4+v8KmdlOjDsPnvJJz87NtHp&#10;UI2nhSWNKGIAHUCpbWHc+4gcVwJzqSSbub2UFoSW8GIyWAB7U2WdmbGeBUtw+TgAgVXII6g1vVai&#10;uSBnHXVjWmYdC1Kty65wRzSMMjvxTM468VyyqT7mqS7Ei3Bz83INJcqGJIBOPSmU9HLMFOMGiL51&#10;yyC1tUQZx14oyPUU+5ixKQOntUIB3YHQGudxcXZmyd1cfRRn2NFOTAKKKKlMAozQwO3II5pMFl9T&#10;Q5AOQbmHGRVlpRGhCgbqRYzHCGHBNRZLYJ64rpS9mvMyb5iUXcgABIyPam+e3rTM05Vzyc0RqS7i&#10;cUSLKwIOc1Oii5UliM1W7inxsUOcHNdNKf8ANrcznG2xFLH5TkHkCkjkMbAo5BNXLhBcQcYzVQjy&#10;zjAOKyq03Tl7pcJKSsy1FrE8YG4bgKsprb4JCA5rNVs9cZp6ZIIBINdGHx1eLspMynQh2NOPVJZQ&#10;RsIHtQbqTzFJVsZ5plg+Fy7AEd6sLKGbBddv0r2qcpTipSnqcsopPRGgbZNStCMAHFc/c2rWTGMq&#10;Sv61s2WqJbSFTgg1Zv4I7mAyInI716eJwdPF01OD96O5zQrSpSs1ozmCAOQpGaQqXGBgYq7dshcq&#10;oGaqSxtFjua+Vr0ORuzuejGV1ciIOeORSAj2NO3kcYFIM9cZzXMnc3T0DBPY8VJgnoCaVUJYEkcV&#10;KULOAoBFbwptmUpDIV3MUIPH5VOZmtFAABzUnkiKMHBDCq0xLMQTxXWo+yh5mSkpPyHfbXGff2o+&#10;2ye4/Co6KxVaZpyLsSrdM+cnBHqKsRztJEVYCqaDcSMHAqRScjrW9KtNOzInFDJIGifHDBq2bCJY&#10;YASMMPzqlEN0gBAIHTNWvMKPg4wa9PAUo05uZz1pNpRLkUgbBOQRUwcepyaqLJ0wDmplYDntX0NK&#10;s0cMok4YHgZzQxx05NR7gOc4pyuPSupVk0ZuIbm9KUE45wKN496QvnoM0KoFhWYLjPekaYBSBzmo&#10;3kPGCTTXfAyTzWVSvvYqMCHVYFntSRguKxQDjbwSvXFbcrAxsSRmsibEcjlcfMa+bzSEeZTR3YVu&#10;zQidKWmqwAIwc0qtkc4FeYmdTVxaKRCSMkUtWmQ0FKOopKAcc1UREk/UU6170xnD4yDkelPtiCzY&#10;Brek/eRMloTUUZ+tFdMopbGKCiiikgCijP1oYgLnPNVJJANc857CqzzEZOelSyyhVI6kms67vFhR&#10;iSABXm4vExhHVnRRptuxZ+2j+8aPtgHVjXMan4tjtAdgLMPSotY102HhIak0snzLlUwOSTwK+blx&#10;HS5pxi78iu/RHoxy+bcVb4nZep1i6iOgbOKUX6k8sMfhXDeE9K8V+MNKW+s5rRbeQkAPweK1x4H8&#10;ZLgl9Ob2zW2FzfHVqcatPC1HGVmmo7rvuOrgqNOThKrFNbq//AOlW/UHhjxTvt/vmub/AOER8Yj+&#10;DTj/AMCxTh4X8Xr1t9Of/tpiutZljlvhav8A4AzneGoP/l7H7zpPtowDzzR9sHeueHhzxcuP9C08&#10;/wDbag6D4uHWwsW/7b1Uc2xa3w1X/wAAYlhaX/PyP/gS/wAzohdrSi5U965z+xfFg4OmWbfScUw6&#10;T4rHXSoD9LgU3nFfrhqv/guX+QnhYdKkf/Al/mdQs6Nnk5FJ5w9Qa5j+z/FKk50iMj2nBpssHilT&#10;xo+R/wBdQKSzuot8PV/8Fy/yEsEm/wCJH/wJf5nVecpU5JBpm8eorky/imPOdFkwPSQGmG/8TL10&#10;O4P0bNZPiGz96hUX/bk//kS44B9Jx/8AAl/mdhuB6EUhIIxkVx51bxCmd2hXufbmmNr+vJnOh3/H&#10;+yaylxJSWrpz/wDAJ/rFFrLpP7UfvX+Z2LKpBGAaYY1PBAFcY3inWkyG0S/BH+yaa/i/VVBLaPfg&#10;+mw1hLijDdYS/wDAZf5Giyyp0a+9f5nZPEvIxxTHtlYcAZrjD431FT82lX4P+4ahl8fXiHnTr4E9&#10;thrlqcU4LrGX/gL/AMjWOV1+6+9HbNaAjnbiontAeAFOK4pviDd8g2N0pHPKkU2H4mXNvIGe1nCj&#10;2Ncf+teXt2kml6M2jlWJ6W+9HaNZk8ZAqpeaDb32RLbwyZ7soJrO0f4qWN/MsU6NbM3G5uV/+tXU&#10;W6xXsKyROsiN0KkEV6uElgMxi3Qkp/n9zOSrGth5fvE4nH3/AML9Nu8lYWhY91JxWJffBkHJguwo&#10;7Blx/KvTWtAMYFMaxUjnFc2K4QwdX/l3b00OijneJp/DN/PU8jk+EmpRuQkkTKO+/FFetfY/Y0V5&#10;X+omH8/v/wCAdq4kxPdfcfFv/BSv/k9zxx/10tP/AEit68Lr3T/gpX/ye544/wCulp/6RW9eF1/a&#10;+af77W/xP8z+neAf+SZy/wD68Uv/AEiIUUUVwn1oUUUUAFFFFABRRRQAUUUUAFFFFABRRRQAUUUU&#10;AFFFFABRRRQAUUUUAFdl8H9cFvqU9g5IS4HmJzxuA5H4j+VcbU+mX76XqUFzH96Fww98HpWlGpyT&#10;UjjzDDe3oSp9Xt6nuIzgZ60VDY3iX9jDOhykyBwfqKmr3Ez80aadmFFFFAgooooAKKKD0NAHv37K&#10;3jL+1PDFxpErZm05t0YJ5MbH+jZ/MV6tmvlX4M+Lx4L8f2dy7FLec+RN6bWwM/gcH8K+qUIZQcg5&#10;FfhXHWWfVcxdaKtGp73z6n4nxllyw2YSqRVo1NV69fxFooor4w+TCqPiXR117QrqzYZ89CF9j2P5&#10;1eoyRyOorWhXnRqRqwesWmvkVCbhJSjuj5zurZ7O5khdSjxMVYehFMBI6V1/xm8Pf2R4o+0oP3V8&#10;vmfRhwR/I/jXHn0r+pMqzCGNwlPFwd+ZX+fX8T9bwWKjiKEaq6r/AIc9r+Emv/294TiV33TWn7l/&#10;XgcH8v5V1CqFGB0rx34LeIzo3iU2rnMN8uzn+8Dkf1H417GCOlfg3GmVfUs0mor3Z+8vnv8Ac7n5&#10;xneE+r4uUUtHqvmFR1J2J7CowwIBzwa+RkzyQoLAdaQPgHIyaaST1rKU7FKI7eD6ikZs8DkUm0+l&#10;Gw+lS5tjSEopSpHJFNO7PHSpbYxTwMnpVqxk2KT61TIY9c1JbkqcciroVXCaZM43RpJLyCSc1MLg&#10;k4weKqIA6nJ6UeYxHcV7cK8ktDjcOheWfHQHNBcn2qkJCnJzSi5YDqQa1WLXUn2Rb3+9I0xHQk5q&#10;obtR1JpS4wCGODQ8Uug/Zdyw0hPJJ4pjXW3g5596h8zHcmmsxdST94VlPEN7MaprqPaQM2RTr518&#10;hOQOagjPY8Gny6bMgD/6xG7elZKU5QfKr9/Iu0U1dlWTLDJ6CoW+6eCcVNKhjIIJJPY9qYRnBbAN&#10;eTOOup0xZFjgHBANJT5iCRgcCmj3rCSszVMFOCPep4jjIHXNVw+wZYEnNWIwETzHOBWlBPm0ImWX&#10;CtDgnkVVaOMnJYioJrtpHJHSo/NyTnj9aWIxkb7BCi11JZBFx85ppEfdifrUUsgVsDBFN3f7NcMs&#10;QuxtGDLEfl7gAxAPX0qxHai6lWNSSvqOaoKxLhACS1dDo1oNPtS74FelllJ4ifI17q3Zz4mXIr9W&#10;WN8OkWeFILAc1jXN0l3MzNk5qHWr95rplXhM5qi0xU8VrmObJz9jTXuxJw+FsuZvVmiskQBzkYpk&#10;ssbKCM5HpVFZCxBPNOaXg9RXlSx3kjpVGxYMyAAgE1G7xjJyQR7VAZAepJoEijsTXM8U2aKkTLJG&#10;3XOD7VYVkEQKkEmqDSAjgEGpLaTLAHiroYhXs+op09C1KpIB9KjOAARzxzU8uGXCHOetRbBjBHJr&#10;qq09boyi9NSE59MZpoUD3qVk6ZHFM2H0rlnDXQ1UrDGXbjGeaTcVUkDkVKQVB6ZNNijPLHAUdahU&#10;3exXNoH3YQxBJNV9wJJAwKdc3XmyFF6Co87eBgmuetUu9NkaQi0tR1FM3k9+lG4+tY85dh9FM3H1&#10;o3H1o5wsP75yamtCrvtIJqvk8E9KUyGIhlqoT5ZczWiFKN1YsSFhIVGSBTB2HapYmW6iypw460ig&#10;ocEcmuxxu01szFMTaCBSjAwKXY2SexpQncjkUKDE5Do16kDP1pSMvhRkUsalRyMU9FwwIHFdMIam&#10;UpWY6PghTwBUE5jDHnOKfeyiNSVOTVISknkE08TWUfdRVOm3qTLLH05GfapEkRTlQSKr+cv92jzR&#10;2BFcf1hmjplxJYzkHIqVJIthGTkVnrLyMnNOaQEYAwRXVDG2WxnKjcviSMLkDJFaej6suDE3Q1zR&#10;mZTjJ4pyXDxsGUEt9a7MLm0qM1NIyqYVSi02busaaquJEJwfaqM5jUDLZJHStjSrhbyxCPtDkd6w&#10;tYtDY3RDDIavRzSEYwWJpr3Zb+Rhh23L2cnqhpEfY5NLiMAfMRmoAcAYGRR5gHavBVdLod3Iy5Gs&#10;bDhjke1WLVU65Gazg49SKVZyuAMjFddHFxTWhjKm2rXNG5c5OcYNVXA+Y981JFcC5jCk/OKjlPls&#10;VYHFb1pqfvdzOCtoM9D60UAg9OgpQCCDg8Vz3Nh0XfHU05OWAFGAwweCKVd3QgAHvW0I7GTZYgfb&#10;KhOOtWrhwCDgYqtFaPNhI0LE9Ce1SNavZ4WRg7V6lNzVN6adzmnyuW5JHdBcHqalErPycgVUjOck&#10;jGKcJDuOScVvTrtbkOC6FxJSvXJFOEuTnP51SD56E0puAmASSa3jilbcl0y55hPTFL5xTt1qj9p3&#10;ZAJGKTzmPUk03i1sHsi6054wDUbTgqcg4qtvY9AwoUmbqcAVDxEnsCp2HyzERkDJrPlbdIc9TU95&#10;JjIB61T2nOcc14+NrOUkjqpRsrkhBHWkpoDZAp+w+lcsWzUQcHOTTw4xyeabsPpRsPpVKTQNDt/z&#10;YwcetLTNpHOOlKH5yRkVSqC5R1TWnVqgDFiTjAqe0OS3tXTh5e+jOa0JqKKK7YxuYIKKKKkApsnr&#10;2p1Ryv8AI2T0PFRN2VyoopX8ojzgkmud1y8JUgE5rb1BvlIPFc3q6HBxmvhuIMRPlaiz28DBcyuc&#10;9fOXDDDM3PAGTWh46UxfCqAYII2/zqXRLy3gS4juHRVfoG4z/wAC7Vs+LtHt73wVEjRNNGSpAS4V&#10;SfxNfJZTlsqmGxFWM03KDVuq18rnq1cWoV6aktFJfM6f4I24tvhrpowAZELfma6zvisbwRYLp3hS&#10;whhjaNY4hhWYMRx6jrWB49t/E91fW4sDstVuVJ8pgGKd81+84bFSyzJ6H7qVRxjFWirvZa+n9WPi&#10;KlL61jKnvKN23d+p3HcjuKKanAUEkkgZp1fUI8wKDz1ANFFABRRSeYvTNA7C0EAkZAGPak3D1paE&#10;xWGuCScdBUP2hC5UEhh2NWD6etVTOqk5IU/TNY1ZNdfvKir6Ew5H3SRSgHkbOtNgkMoO1gce2Kfh&#10;vUVcbWutRPQaUOcgAYpNpPHAPsKeWZMZZQPpSYZjuBHPtinzP+riuNaPgAqDSeUp6oh/CnsHIGdp&#10;ApMn0FS3fcdxn2aM5/dpz7U2WwgnTbJDE6nsVBFS89wKKTpwkrSimNSfc8p+NPw8tNJgTU7RVgV3&#10;2SRLwpJ7j0qH4LzyyJdxFmMKYIHZTXSfHtwPCMCnPzTg/pXP/BVCLO8bsWA/SvwfMcBRw3GsaWFj&#10;yxceZpaK/K7/AKM+2oV51Mmcqru07K/a524UDsTSbF9P0p68kA9KdsHpX6SqSPA5iMRAjIXg0VKB&#10;gADoKKfsl2Dm8z4X/wCClf8Aye544/66Wn/pFb14XXun/BSv/k9zxx/10tP/AEit68Lr+gc0/wB9&#10;rf4n+Z/ZXAP/ACTOX/8AXil/6REKKKK4T60KKKKACiiigAooooAKKKKACiiigAooooAKKKKACiii&#10;gAooooAKKKKACiiigD0r4R66L/Qns3P7yzb5fUoen5EGuuryHwBrZ0PxPAzHEU37t/YHv+eK9eGO&#10;3SvXwlTmpryPz7O8L7HEtraWv+YUUUV0nkBRRRQAUUUUAB/Kvqb4KeMW8afD+xuGbfPbj7PPnruX&#10;jP4jB/GvlmvU/wBlnxgNK8U3Gkyvth1Fd8eTx5ijp+Iz+Qr43jjK/reWupFXlTfMvTr+Gp8jxpl3&#10;1jAOrFe9T1+XX/P5H0DRR3x3FFfg6lc/FmuwUEZxziiiqQjmPi14e/t3wlKyLma0PnLjqQPvD8v5&#10;CvFhnJyc4NfR0sazRsjAMrjBFeC+M9Cbw34lurQghEbcme6nkfpX7L4Z5rzUamXyesfej6PRr9T7&#10;bhTG3UsLL1X6mdbXL2d1FNGSrxMGB9CK+gPDOtrr+hW12h4mTJ9j3H4GvnznI9K9N+BPiIS2txpr&#10;sN0Z86IH0/iH54/OvT8RMrWIy9YqK96k/wAHv9251cU4P2mHVdbx39GeihuCCeDUTwnIAOAKdI/l&#10;oWIyF5qt/wAJAgbAHJr8CxFanCyqOx8FCEpfCrk/lseeQB7U1lYkgA4NRjxDAw5GDT11eB+dwAFY&#10;Kvhnopopwn1RJHkDB4NPCt7H6VCdUgZSA4OaWG9jY4UjH1raFSk9FJMTUluiQhgeAcU1kYk54NSG&#10;6AXAINMMwZsnqa0lGPclN9hpQgetBXJyAcClMoXBPQ0hmC5GDuNZNR7lK5LbXHzbcEknpV1o2CBi&#10;pXNLo9gB+9lGAPWo9U1YtIQmNo7V7FKn7Gh7WtLfZdTllLmnaKFAPXHWgA4GRz9Kgi1cABSozUq6&#10;rFzuJGfeiFeg18VgcJ9hTGD1XpTRGDgA1Kuow/3qadVt4zkAHHehqhvzolc/YQwYxncM0kgjhBZi&#10;SRUNxrCzDagAqrMzTj5mGa5a2MprSlqaQpyfxaDrm8MrAqcY/CpbLXZYWAO5lHUZqqsCDBzyPehb&#10;cc4OM158MTiFPni9TocINWaN+Ge21ZArKEb9ar3WgvEPkw6ms9IRbAEMSetTxazcI4wQVHrXsxx1&#10;KqksTG0u6OV0Zxf7t6eYyS2ETbW4NNa3ORgZFaUV5b6iNsuFc96rXehTw5eOQMo9Kyq4PTno++vL&#10;deo4VteWejKotQzE8YqveOxyuRt/Kkm89GwVYCoXj+bJyzdcV41ev9lRaOynHW7YAlSPQdaQAsSQ&#10;Qat2eiXV6oJQqjdKuReD5UkDMwAFFPLMTUV4Qdn8vzCWJpRerMkWzu/3TigxMWC4Kk1unQXBBViW&#10;FNgs55LkI8Kqq98V1vJKiaUk1fyv+Rl9dXQg0PSWMplkUBU6e9S69fMyFIxgCr1/qSWkAiwARxWF&#10;cXSuWLE816GMlTwtD6tSer3ZlS5qk/aTXoQCMzREEZbrVaRWDlSvI71OZSGJXOPpTpx5y5UnIr5e&#10;cVOPu7r8TvjKzKu1uR0pPKbOd1SSZ4HJIoIx2OK5eU1TI9hHXmkJwcYNOJOeM4o80Lwc5FRJFXGb&#10;vY04ZAB5GaXzl96QOZGC4wKUY3YFqxl7EE1YdOcjvVWILApOctTJ7pnxhiMV6ca6hG09zmcOaWha&#10;zjqRzTWXIO0ZNU/PY4BYHFH2or0YjNYfXIdi1RkW3gYjcRtAqtd3JI2pjB60zzi/RicU0oDk45rC&#10;tiOaPLDQqFOzuxrMACVHNIGO37vzUpJPWkrkd+50WEGQOQMmlyfQU5VDDnIpdg9TSUZC5hmT6Cjn&#10;0FP8setBjHY0KEg5hmTnnOB6Um4hs4JBpxyp4PSjJznPNCi11HcWKYxSBl+UHr71eBFxggAGqCqH&#10;PPOKkV2XoSK6sPX5LqWqZjUhfYulCCMgjHWlBA6Ec1SN0xyC5NIJz/erp+t010M/ZSNDB9vzp07G&#10;JBnBJ71nfaG/vVYS589QrHGK2pYqDVluRKk07ld2LSEZJAppJHBBp8sZjYsBmkM4OCciuCpF3fM9&#10;ToT00GbvY05QWGQDSmZcHGc0iuzDIGKhIdwMbHvilVWUYHNKuT1zmnE4xjINWoibGEMOSM1YtYSR&#10;vIAUdjTIEMjhsnFS3M3RQTjvXTSgkueRlOTvZEtjcPHdBgTtBrbubZNXtCQMOB+Jrn7aRVyecitT&#10;StWFs4ByQfwr6DKcRBJ0az92RxYmnL4obozJ7V7dsMpB/WozbOQSATnt0rpdTgN1EJYkDt1xVSPS&#10;p7tNzIIyKVfJGqjjC7XTT9QhjPdvLQxWRkHIIpobBxnJPtW7c+FpJ14Yc1Ul8Kz28RKfMRXJWyfF&#10;R1jB2NIYuk1uZ8btHhhgMevNXlRriEE4yKpTW0sDbJkKsO+KVTJGoCEkGuajU9nJxlF+hrKKesS6&#10;sHAwAac0KjAJAJptrp9zeAbMqD1JrRgsYtLjL3Dh2HbrXs4XCyqrmceWPdnJUqJPe77Fe20uWU/I&#10;oIPc9KvQ6Vb2IDzMCw6jnFVLnX3KEQbVH61Ua8a7OJGye9dKr4Wi/wB2uaXnsYunVnu7IuXviAJl&#10;Yl2qOMis9755m3M5PemtZ7CNrZBqP7OuSCa8vE4zEVJ3k7eR1U6UIrQvQXqT4VjgjvU7RKFyDmss&#10;QheVbBqxFfPAckggcVtQxtklWXzInSt8JbaEquScCkVRnOQeKI9ZiddrgHFSJqFsQCpCnpXep0Ja&#10;qSMXzrRoaBzwBS8+n6UkmpQjGCTTG1aNQSAW/GqdWjH7YKM30JkjJbBHNQ3jtDklCAO9Q/2sxkyv&#10;ArVEkWrWRQ4DAZ96dGUa8ZQpu0uhMuaDTktDE3M7EkHFJgnGKluFNrKyuCAOlRiXyxjGd1eNKNm1&#10;J6nZzXV0AjYc5HFOw56A0gk4yRg05bnbgAjFVHl7hd9gCsR0ANDBhnkZoku1XupJ96i/tKINliOP&#10;eplOnHeVgSk+gMGLEgGnKjFTngmmtq1uqk7hx7imf27br3J/GsnVoLVzQ1Gb2RKYie+CKsWSbAec&#10;5qifEEeeAdtWtL1AXwfaMBcVrha9B1UoS1ZNWE1G7Rbooor16bscqCiiinGHcAY4Hoahm4QmpZMB&#10;ST1FQzfdOelc9XYuBn6gFYHIyK5rVi3zYAI7V0moRnYcHpzXOawQik8cV8HxA3yu+h7eBWqsZFho&#10;q6sJzJI0ewcZ+VD9T2rT+IPh65vPBMFvb+U5Vl4MqgfmayI5r2NZGtFcKPvf3T+dbPxF1uW08MWJ&#10;MMEzvIisJIww6c18xlX1X6jiPaRafKrvv72lmenW9t9Zp8rT10T6aHp3hG3OneGrGBgN8UCKefaq&#10;WrfEay0rU7e0YGSW4m8gBCG2H39K1tLRf7NtxsCgxLwOAOOlZ914C0i51KC7a0jW4il81WXIO71P&#10;rX9B16WNhhKUMvcU0op83ZJeW9j4KE6LqyliE3e+3c2lHQkYIpuH7ED8KXcFJyDxSeYPQ/lXutWO&#10;KL0DL+gNGW9BR5g9D+VHmr3JFK4wLMOoAzVDUL8WgLMVAFXndSpIPIrG8QqhiJJ+nFefmVaVOi5R&#10;3Rvh4KUrMqTeO4LK6hjlKJ9oJWMZ5cit6zv2n4ZQpI3DBzxXlXjeP7TprvCc3Fg4nTHORnkV3nhL&#10;XU1vw/aXakHCgMPQf/rr5LIOIq2Ix1TC13slKPmtn80/wPVx2AhChGrBdWn5dvvOgy3dc/jSbBjH&#10;ljH4UolVgCCMGl8xfUV93yqVmeGNClSMJge2BTtx/un86PMX1FAYHoc00ktgEOWxlSce9BkI42kY&#10;p2R6ikIU8nFJpdwGmXttNAPAwhxTuB6U4PgYBAFNJAyLqTgGipA3PBGabIMN9aaVguefftAuV8N2&#10;ak4zN/Ss74NxFNBnY/xS/wBKt/tDShdL09AOTIT+lM+EsezwuGPR5D+NfiOMXtON5v8Alh/7bb9T&#10;7OkrZLHzl+p1SDqfSnUiAjORS1+gxPCkFFFFUSfC/wDwUr/5Pc8cf9dLT/0it68Lr3T/AIKV/wDJ&#10;7njj/rpaf+kVvXhdfvWaf77W/wAT/M/s/gH/AJJnL/8ArxS/9IiFFFFcJ9aFFFFABRRRQAUUUUAF&#10;FFFABRRRQAUUUUAFFFFABRRRQAUUUUAFFFFABRRRQADg5HBr2HwPrn/CQeGrediDIo8t/XcOP/r/&#10;AI149XY/B7XPsmpz2UhwlwN6f7w6/mM/lXXg6nLPlezPC4gwntcP7Rbx1+XU9Hoo579aK9U+ECii&#10;igAooooADntVrRNYm8P6xa30BxLaSiVfqD0/HpVWg88VM4RnFwnqmRUpxnFwmrpn2R4f1iLX9EtL&#10;2Bi8V1Esin6irleUfsreMTqnhq40iZ8y6e++ME8mNj/Q5/OvVwc1/Ned5dLA46phpfZeno9Ufz5m&#10;mBlg8VUw0vsvT06fgFFFFeaeaBz2rzv47+Hy9vb6mi5Mf7qTHoen65/OvRKpeI9HTX9EubNwMTIQ&#10;D6Hsfzr2+HMzeAzGlib6J2fo9/8AM7stxbw2JhV6J6+j3PnwHIB9a1fBWvnwz4ms7rJEaPiT/dPB&#10;/Q1nXNu9pcSRSKUeJirA9iKjJPHoK/petRp4ilKlJXjJW9U0fqlanGtScHtJfmfRkz+ZZswIIZcg&#10;+vFYRcZyACTVf4W+If7f8FKjsDPZqYXyecAcH8qlPcV/HnF2Cng8Y8NPeF18rq34H5jToSpVZ0p7&#10;xdhkh25O0YNMtoGupcBgBT5QfKIJBNLpDD7RjOK+OhBSrRizpbtFtGjFpCxxAHJb1oOnug+Vjmrh&#10;lUn5WDY9KWO4VSQelfURwtC9tjzvaz3KiQyxryacGlUYxnFXfMSRT1GKQ7FGSa1WDS2kSqt90Uzc&#10;yDqpIWtDQbGbUpBI42InrTtNsv7QnAUEAcn0rU1C6i062EUZAYjnFepl+X2/2itP3F+LOSvX19nB&#10;aspa5r/lHyY0ICjBNYwv8kkgnNW3hE7biQR3qI2YycdK48bWxFeq5qWnRG9CEIRtYh/tFAc7SCPr&#10;Sm/j4Ixk05rQdhzSGxQ44GfpXE4Yjujdcg37ch6ml+1xc/OpzSNYKMYA/Km/2cvvWd8QuiHamSGZ&#10;D3pPMA/jBqI2CkEfNzUbaaqDO5+KzdWr/KOMYdy0JwCASCaljYkEnGD71Rh08yNkFgBUk6SIgCse&#10;K1pV6kU5yiTKEdkyzNcBgAGPFNEzBSATzVOGwnuGyrAYp76dco4AcAGo+sVpPm5HqChHa6LPnEDJ&#10;Ygj86sWeuyWhwCzj86zDbSo2GfNSLZXBBKOCB2xmro4vEQlenFprsKdKElq0dHb6jbaspSQBXqax&#10;0aG1mLn5j2zzXNaQZPtpLgjaa6OK5P3hjgV9VleLjiIqrXjqup5uIouD5YPRmgsnAHQCgtngGqi3&#10;LEAkEZ9KcJt3bNfQxrxdjhdK2pZIYc5FNMhOQxIx71EJyHBHAqG4u8v0oniVFDjTbdijr0TB9+dy&#10;isZroPnAxg1sXd60sbqwJArmpp2ilZQpIJ7CvhM7rQhV9pFvU9rBwbjZ9C6Jg3QAAVJFcCI5Azms&#10;1bxoycqcEULqGSSM4FeJDMI9zrlRbNK4KnBUcmojKOTjgUy0vQ6ktkAd+lIbqEZGDW9SrFpTT3IU&#10;GtLEqyg44yKaGVycgAimC7h98Uvn28gOSRio54vZodn2Y5SjNhVyf0qVVVB8wwaitbi32MEyGHrV&#10;e4vgJSG5YfjVe2jTjz3TuCjKTLEsqbzk5xTGkUDgCqv2xGJwTn0pyzo3Uj8a5XjItmqpWLOV9qb8&#10;ntURmjAHINI0yDoQKl14LewlBkwZO3FBjB6tUAdexFOJRiAHANVGrB9ENxZJ5I/vUeUP71JhV4BB&#10;o+X2ptx7fiQl5gYwATmmbf8AapxZSpwVNM+XvgVm5R7GiF2n1pyqCOpJpmEHRgTTlwDyQBRCUX0B&#10;jhGCcEkUvkj+9TQynoQaXCngkCtG4rp+JDQvkj+9SgKvU5FM+TkFsYprSJgAMpNDqxS2/EaTZL8h&#10;9KVdgzjFVxKmTyAaXzowBkgfjUKvAHAnZwuMY59qUOgOSAT7VXeSM45phukAyWFNYqKGqdzRjmjk&#10;XByCabKqrztO0VQ+3Ki5xgVet7tWgzIcAjiuqniI1fd0T7mU6bjqNEkbLxgmlWUBThSAKZHPbF2I&#10;JFK95CTgZIFJTjvdBZ9mO84MRgYNPVt2Bg4PWoPtUXYEVLDdRlDjINaU5xlK3MKUX2J3uFiUKo4q&#10;IzA5wozVN9RG8rjBFNS/Y5wCTWNXMYuWjKjQZdS4ySQAMVPau9xMuwcg1lfanRuFJ3fpWvoMxRS2&#10;MmurL8SqtWMG/wADOvDljc6W1JjhUMRuqZSxGc8VlwXjOoLDFW47otHgDg1+i4bFRcVFPY8GdJot&#10;jdzkjn3pu71JNQGYjsDTTcY9a3lXRnGkyS6t47uJlcDH05qjHZ22lxtI3zAdMmpmumOVYYH86zNd&#10;bzLMgDFeVmFelFOtypySOmjSk2oX0Yt14nOwrECFPcCs571p23NIST2qtBb3NzGApAC9eOabJaTD&#10;gyDcK+MxGZYmr707tfgetToQhorFvziGBU8Gk80q2c4qsbC5MeVfJNK2mXIiyzDP61z89d7QZpyx&#10;7ov+f5ijBBIqCSbbwSAaqQpLE+CxIzU8untMuVYkVbxFScdI6oSgouzF88H+IUqyAHJfIqr9g3MV&#10;LMCKclgoJALEiso1qr2iXKEO5YN3GhJ3AGk+2x8/MDn0qOPT1yc5zT1sVDcjI+lXGVd7JEJQ7i/b&#10;06ZBFH9ooMjAOacLFMkkDB9qU2ajoAK0jHEeSB8g1b9ecKan07WntJwwBIFMW0HOBUhs12jBAIrS&#10;ksTCSnGWqM5qm04tGzdxDXrEyxDDqOhrnWuZlkaN0IKHg4rX0m6FlJtLEKeKt6npsdzEZoQCBya9&#10;7FYV4ykq9OVprddzip1FRlySWnQ57zpX52mmATE8kAmrodSSBjIpSFHcivCeFvvM7VVSWxnfY5mb&#10;LNnNPGmZzuOc1ee5RBgdahEodTkEVk8LSWjd2UqszL1PSWhXzFY7TVKFypIxnFbOqyq1sQrAge9Y&#10;0DjcSM8mvAx9KFOslDqd+Hm5QdyxE3y8jbmtrwswInA6jH9axFBGcnNbPhQHM57HH9a78lk/rcfm&#10;c+MX7ps2KKKK+7PFAcAD0oooPII9a0jPuA2XlcdzUc33DUknaop+YyPWuaq9DSKM6/OQRng1zmsR&#10;7c5ArotQYIhBGc1zesSEqxAr4LiCS5Xc9vA7oo6XrUOmRSozNG7n7+N6/QrkVveM2EmmacpfTSJJ&#10;k4uE4PTp71zthosOo208kzFNhG1mOE+hxzWv450J9ROjIk9qqx3CHDyBScY6Z6mvGyieKWAqxcU4&#10;tRsk9fi7HXiIUniI2dnrf7j1W3Q+SgAUEKMY6dK5XUfDWs3HivTLn7QPs1tIzTIhKqRng+/FdVEf&#10;KizkYRe/HasLT/iPaalrlrYw7ZnuN+XjbITb/Ov3LNo4OUaVHF1HBuUbJO12mrLz1sn66nxWFdaL&#10;lKlG+jvpsrM6QEkk460UmCyjnBpNh/vGvoWziSsOopuw/wB40bD/AHjQArA7GwBVHVLffEwwM4q7&#10;sOCNxwahlhLo2SSCK58RT54NWLpytJHBa5YgXJDjKuCh/EVB8J9SOm6pcaXMQFUkD6Vr+JtMd0cC&#10;Rs/SuQ1CZtH1+yvlyA3ySn3FfimZ1J5bmVPGpW5Ja+cZaP7tz6/DJYjDyo91p6rY9bsHHzxMMvGc&#10;GrOB6CqOnXSzpBcqQUnUA49cVc2tyN3FftmGqKdO6d1+nT8D5CorSsOwPQUhUHqBSbWHRgaMN6it&#10;W2QL5a+go8tfQUmG9RRhvUUnLyAXy19BR5a+gpPmHcGjLegpq3YBQoXkAA0kv3h9KVS2eQAKSX7w&#10;+lNoDzL9oeUeXpyHqSxq18ME2+DbYnPLMf1rN/aFk3ahp6DqqE/rWz8PYzF4PsgeCQT+tfiVF8/G&#10;eLl/LFL8IH2ctMnpLu/8zeGcc9aKKK/QInhSCiiiqJPhf/gpX/ye544/66Wn/pFb14XRRX71mn++&#10;1v8AE/zP7P4B/wCSZy//AK8Uv/SIhRRRXCfWhRRRQAUUUUAFFFFABRRRQAUUUUAFFFFABRRRQAUU&#10;UUAFFFFABRRRQAUUUUAFT6ZfSaXqUFzGcPA4Yf5+lFFOLtqiKkVKLi9mj261mFxbRyAECRQwB7ZF&#10;Poor3kflclqwooopiCiiigAoOe1FFDYHWfBDxNJ4Y+JWnOmSl44tZFHcOcfocH8K+p1PUelFFfjf&#10;iRTisZRnbVx1Z+R8f04xxlOSWrjr94tFFFfnZ8GFFFFDWjEzx34yaMmm+L3ljwFu4xKR6Nkg/mRn&#10;8a5Giiv6a4YqzqZTh5zd3yrU/Vckm5YGk5Podf8AB3W3sPEUtqATFeRMCPQgEg/zrvm+8frRRX4H&#10;4x04xzWnOK1lBX89WfN53BRxjaW6RDJloup60/RMSXbIcjIoor8fo/7zD1PNl/DZr29itqxKs2D2&#10;ps2VlB4oor6erBQilFWPOjJt6jZLvyNpwcGkiuzNOqbVAciiiuV1Z+0Sv1RbiuVs6Z3XRbABRksO&#10;wrn7q986Ykg0UV9Nns3Hkpxdo2Wh52DimnJ7jBdkcAHFKZTk5JzRRXgKpLuehyoVJSWAy3NL5re1&#10;FFa8zM2g85+xxSG5fOM5xRRUurLuCQv2tu6jFCTiSQKRwaKKUakuZK4OKLPmBMKRnNQl0diAGAHN&#10;FFdtWTejMUIlwqEhQ2RThcsZFIHT1oorndSSskzVRVxHvFYndGrGgXcgBKBVWiirnVmldMbpx7C2&#10;cuZskda1VkAYEDjFFFerlj9xnLiErk4kDYODzTi20455oor3E3Y42NaQkHBIxVeZyQSCRRRWNVsI&#10;LUhmUiFhnBNZP2clmBPOaKK+bzSKvE9LDuyZG9uBkkk5pEtVaRUIGGoorx3Ti5Rujp5nYnmtREBG&#10;cetRm2U+n5UUVtVhHnasTCTGNbLk0xbEEEkgk0UVyzpQ7F8zQ2O32yAg9Kku7RWTeAA5oop0qMHT&#10;kmi23dEAskCZKjf6002atyTg0UVxujCy0LUnfcb9hU9TS/Yl9zRRURowvsVzy7ipZK2QTToNNWRi&#10;AcEUUVdGhByV0RKpLuSjTfVs0f2buI+bAoorudCmuhl7SXcSfSCnCuRnrUT6QyqWMmcUUVhVwlK7&#10;0/MuNWXcbHp5n4DkAVJHpDqwBkyDRRWWHw1Nq7Q5VJdyZtHEaghutN/s35QN3NFFdn1amtLGaqSt&#10;uMfTQqks2RUa2KY3A8UUVzVsPTTVkaQqStuJ9iXJ7UGyUj1+tFFc0aULbFqcu4fYlPXtSx2a85wR&#10;RRVQowe6BzdtyS3tFecIQNnpU11bA5RcBV6Ciiu2lRgqTaXUym3zIjjsg/UgEU5LZVB68UUVFOjC&#10;+wSkyRbVcfWnJCFII7UUV1RpxSTSM5SYt1aAKsgA+br61EYFDAAAbqKKKtKCq7BCTaHrbAg5OSKv&#10;aPGI8kZwaKK7cDFe2WhnWb5GX4+MA8mp45SF2jJIoor6Wi9DzZoeJMeopS2OuaKK7k2ZEM8nQEHI&#10;NU9SkHlYwc0UV5mPb5JHTSWqKEdw8IwpGD1p/wBpXoUUkd6KK+chUltfQ7XFBJcsUAAAFI10SmGy&#10;RRRVqrPmeoOKGhkYEgHNSwTpGMhDk0UVtB9QktGJOQo8xRiohddwo5oorlrTkpaMIq61BrokcDBo&#10;E0hUHdxRRUKrLuCQea/cg0M5IyCRiiirU2+oJDfNJ6ljSNcmMZ5IoorOU5X3NIRVkH2snBwea1tA&#10;1cg+WQSDxRRXdlleca8eV7mGKpxdN6EPii3GmyiSMLl+TWX9vJAXByaKKxziThi5RjoisGuakmx8&#10;rblAAAJqURlosZ60UVhSV5amklaxVurRbW0kPXNZFpgkHHBNFFeFmkFGvFRXQ7MM/cbLEZJLZJOD&#10;W14UPEw9cf1oortyX/eo/Mxxn8JmxRRRX3h4gUUUUANk7VHN9yiisJ7GkTN1IAoxxmua1ggqdoIA&#10;oor4HiFe6z28Dujn49SuLSYCCRo9zYPoefSuq8X63JBqmgRGOCQTzqDvjBI6dPSiivm8gxFRYfER&#10;UnZOn1/vHrYujCVSDa6S/wDST1NYleIrjII5qjB4Zsbe9injtYY54AVR1XBUHrRRX9OVcPSqSTnF&#10;Ozvql6n5rCpJOye5oHKqAcZNKJcADAOKKKtsiwebnqAKaZgOMHiiildgHnj0NNkmXaSAQBRRUyeh&#10;UdzE18oI2JBOa4XxFCl7ZXcIBBRfNUnsQaKK/KuM4Rk3FrRp/kfTZU2rNd0dP8L9UfVvCpRiQ8HQ&#10;/StHwB4muNehvY7oq01lcNFvXgMvb8aKK9ThvGVnSy5OT96Er+dlpf0OXH0Yc1d22at82dDvHvRv&#10;HvRRX6KmeCG8e9G8e9FFFwAOCcc0tFFMABzk+lNl+8PpRRUyA8l/aCcnXrJMDiEn9a6PwWm3wtYA&#10;HP7sUUV+J5Yr8XY9vsv/AGw+xrP/AISqHq/1Nmiiiv0A8QKKKKok/9lQSwECLQAUAAYACAAAACEA&#10;ihU/mAwBAAAVAgAAEwAAAAAAAAAAAAAAAAAAAAAAW0NvbnRlbnRfVHlwZXNdLnhtbFBLAQItABQA&#10;BgAIAAAAIQA4/SH/1gAAAJQBAAALAAAAAAAAAAAAAAAAAD0BAABfcmVscy8ucmVsc1BLAQItABQA&#10;BgAIAAAAIQAc8paBxgQAAJAMAAAOAAAAAAAAAAAAAAAAADwCAABkcnMvZTJvRG9jLnhtbFBLAQIt&#10;ABQABgAIAAAAIQBYYLMbugAAACIBAAAZAAAAAAAAAAAAAAAAAC4HAABkcnMvX3JlbHMvZTJvRG9j&#10;LnhtbC5yZWxzUEsBAi0AFAAGAAgAAAAhAJsBhMjjAAAADQEAAA8AAAAAAAAAAAAAAAAAHwgAAGRy&#10;cy9kb3ducmV2LnhtbFBLAQItAAoAAAAAAAAAIQDXwISjvf8AAL3/AAAVAAAAAAAAAAAAAAAAAC8J&#10;AABkcnMvbWVkaWEvaW1hZ2UxLmpwZWdQSwUGAAAAAAYABgB9AQAAHwkBAAAA&#10;">
              <v:group id="Group 5" o:spid="_x0000_s1028" style="position:absolute;width:76014;height:12801" coordsize="76014,128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9" type="#_x0000_t75" style="position:absolute;width:76014;height:128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OOqBHEAAAA2wAAAA8AAABkcnMvZG93bnJldi54bWxEj0+LwkAMxe/CfochC950qgeRrqOoi6AH&#10;Bf/A7t5CJ7Z1O5nSGbV+e3MQvCW8l/d+mcxaV6kbNaH0bGDQT0ARZ96WnBs4HVe9MagQkS1WnsnA&#10;gwLMph+dCabW33lPt0PMlYRwSNFAEWOdah2yghyGvq+JRTv7xmGUtcm1bfAu4a7SwyQZaYclS0OB&#10;NS0Lyv4PV2eg3Dn+WWzbdf0df//Gl83jiIOlMd3Pdv4FKlIb3+bX9doKvsDKLzKAnj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OOqBHEAAAA2wAAAA8AAAAAAAAAAAAAAAAA&#10;nwIAAGRycy9kb3ducmV2LnhtbFBLBQYAAAAABAAEAPcAAACQAwAAAAA=&#10;">
                  <v:imagedata r:id="rId2" o:title="HEADER1"/>
                  <v:path arrowok="t"/>
                </v:shape>
                <v:shapetype id="_x0000_t202" coordsize="21600,21600" o:spt="202" path="m,l,21600r21600,l21600,xe">
                  <v:stroke joinstyle="miter"/>
                  <v:path gradientshapeok="t" o:connecttype="rect"/>
                </v:shapetype>
                <v:shape id="Text Box 1" o:spid="_x0000_s1030" type="#_x0000_t202" style="position:absolute;left:41643;top:4849;width:31775;height:495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Xlcr8A&#10;AADaAAAADwAAAGRycy9kb3ducmV2LnhtbERP24rCMBB9X/Afwgi+rami4naNIl5g37zsfsDQjE1t&#10;MylN1LpfbwTBp+FwrjNbtLYSV2p84VjBoJ+AIM6cLjhX8Pe7/ZyC8AFZY+WYFNzJw2Le+Zhhqt2N&#10;D3Q9hlzEEPYpKjAh1KmUPjNk0fddTRy5k2sshgibXOoGbzHcVnKYJBNpseDYYLCmlaGsPF6sgmli&#10;d2X5Ndx7O/ofjM1q7Tb1Walet11+gwjUhrf45f7RcT48X3leOX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8peVyvwAAANoAAAAPAAAAAAAAAAAAAAAAAJgCAABkcnMvZG93bnJl&#10;di54bWxQSwUGAAAAAAQABAD1AAAAhAMAAAAA&#10;" filled="f" stroked="f">
                  <v:textbox style="mso-fit-shape-to-text:t">
                    <w:txbxContent>
                      <w:p w:rsidR="00BF3B87" w:rsidRPr="00BF3B87" w:rsidRDefault="00BF3B87" w:rsidP="00BF3B87">
                        <w:pPr>
                          <w:spacing w:line="240" w:lineRule="auto"/>
                          <w:jc w:val="center"/>
                          <w:rPr>
                            <w:b/>
                            <w:i/>
                            <w:noProof/>
                            <w:color w:val="0070C0"/>
                            <w:sz w:val="50"/>
                            <w:szCs w:val="72"/>
                            <w14:shadow w14:blurRad="41275" w14:dist="20320" w14:dir="1800000" w14:sx="100000" w14:sy="100000" w14:kx="0" w14:ky="0" w14:algn="tl">
                              <w14:srgbClr w14:val="000000">
                                <w14:alpha w14:val="60000"/>
                              </w14:srgbClr>
                            </w14:shadow>
                            <w14:textOutline w14:w="12700" w14:cap="flat" w14:cmpd="sng" w14:algn="ctr">
                              <w14:solidFill>
                                <w14:schemeClr w14:val="bg1"/>
                              </w14:solidFill>
                              <w14:prstDash w14:val="solid"/>
                              <w14:round/>
                            </w14:textOutline>
                          </w:rPr>
                        </w:pPr>
                        <w:r w:rsidRPr="00BF3B87">
                          <w:rPr>
                            <w:b/>
                            <w:i/>
                            <w:noProof/>
                            <w:color w:val="0070C0"/>
                            <w:sz w:val="50"/>
                            <w:szCs w:val="72"/>
                            <w14:shadow w14:blurRad="41275" w14:dist="20320" w14:dir="1800000" w14:sx="100000" w14:sy="100000" w14:kx="0" w14:ky="0" w14:algn="tl">
                              <w14:srgbClr w14:val="000000">
                                <w14:alpha w14:val="60000"/>
                              </w14:srgbClr>
                            </w14:shadow>
                            <w14:textOutline w14:w="12700" w14:cap="flat" w14:cmpd="sng" w14:algn="ctr">
                              <w14:solidFill>
                                <w14:schemeClr w14:val="bg1"/>
                              </w14:solidFill>
                              <w14:prstDash w14:val="solid"/>
                              <w14:round/>
                            </w14:textOutline>
                          </w:rPr>
                          <w:t>Bima Nursing Journal</w:t>
                        </w:r>
                      </w:p>
                    </w:txbxContent>
                  </v:textbox>
                </v:shape>
              </v:group>
              <v:line id="Straight Connector 20" o:spid="_x0000_s1031" style="position:absolute;visibility:visible;mso-wrap-style:square" from="0,12801" to="76014,128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kEWb8AAADbAAAADwAAAGRycy9kb3ducmV2LnhtbERPTYvCMBC9C/6HMII3TfWgSzUVEQrC&#10;ssq6HvY4NNOm2ExKE2v99+YgeHy87+1usI3oqfO1YwWLeQKCuHC65krB9S+ffYHwAVlj45gUPMnD&#10;LhuPtphq9+Bf6i+hEjGEfYoKTAhtKqUvDFn0c9cSR650ncUQYVdJ3eEjhttGLpNkJS3WHBsMtnQw&#10;VNwud6ug+idtv6/H87r/6cvb+ZAnJ5MrNZ0M+w2IQEP4iN/uo1awjOvjl/gDZPYC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3kEWb8AAADbAAAADwAAAAAAAAAAAAAAAACh&#10;AgAAZHJzL2Rvd25yZXYueG1sUEsFBgAAAAAEAAQA+QAAAI0DAAAAAA==&#10;" strokecolor="black [3213]" strokeweight="2.25pt"/>
            </v:group>
          </w:pict>
        </mc:Fallback>
      </mc:AlternateContent>
    </w:r>
    <w:r w:rsidR="007342A6">
      <w:rPr>
        <w:rStyle w:val="Hyperlink"/>
        <w:i/>
        <w:sz w:val="20"/>
        <w:szCs w:val="20"/>
      </w:rPr>
      <w:t xml:space="preserve"> </w:t>
    </w:r>
  </w:p>
  <w:p w:rsidR="00BF3B87" w:rsidRPr="00BF3B87" w:rsidRDefault="00BF3B87" w:rsidP="00BF3B87">
    <w:pPr>
      <w:spacing w:line="240" w:lineRule="auto"/>
      <w:jc w:val="left"/>
      <w:rPr>
        <w:i/>
        <w:sz w:val="20"/>
        <w:szCs w:val="2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4866"/>
    <w:rsid w:val="00023FAB"/>
    <w:rsid w:val="000404D3"/>
    <w:rsid w:val="000F3B5C"/>
    <w:rsid w:val="00144866"/>
    <w:rsid w:val="001814E0"/>
    <w:rsid w:val="00196F66"/>
    <w:rsid w:val="00223C43"/>
    <w:rsid w:val="0035287C"/>
    <w:rsid w:val="0045166D"/>
    <w:rsid w:val="00475C84"/>
    <w:rsid w:val="004A078A"/>
    <w:rsid w:val="00526C80"/>
    <w:rsid w:val="0061408E"/>
    <w:rsid w:val="00640683"/>
    <w:rsid w:val="006657C4"/>
    <w:rsid w:val="006827A4"/>
    <w:rsid w:val="006D42A9"/>
    <w:rsid w:val="006E2630"/>
    <w:rsid w:val="006F1D60"/>
    <w:rsid w:val="007342A6"/>
    <w:rsid w:val="007953BC"/>
    <w:rsid w:val="009B013C"/>
    <w:rsid w:val="009C2ECA"/>
    <w:rsid w:val="00A53D6C"/>
    <w:rsid w:val="00AA4BD8"/>
    <w:rsid w:val="00AB6A4C"/>
    <w:rsid w:val="00AE26FA"/>
    <w:rsid w:val="00B7151B"/>
    <w:rsid w:val="00B72D1E"/>
    <w:rsid w:val="00BF3B87"/>
    <w:rsid w:val="00C654EB"/>
    <w:rsid w:val="00D30204"/>
    <w:rsid w:val="00D50D4F"/>
    <w:rsid w:val="00E00A81"/>
    <w:rsid w:val="00E02C78"/>
    <w:rsid w:val="00E15D05"/>
    <w:rsid w:val="00EE58B3"/>
    <w:rsid w:val="00F35A9D"/>
    <w:rsid w:val="00FF01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5C84"/>
    <w:pPr>
      <w:spacing w:after="0"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475C84"/>
    <w:pPr>
      <w:keepNext/>
      <w:keepLines/>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475C84"/>
    <w:pPr>
      <w:keepNext/>
      <w:keepLines/>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5C84"/>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475C84"/>
    <w:rPr>
      <w:rFonts w:ascii="Times New Roman" w:eastAsiaTheme="majorEastAsia" w:hAnsi="Times New Roman" w:cstheme="majorBidi"/>
      <w:b/>
      <w:bCs/>
      <w:sz w:val="24"/>
      <w:szCs w:val="26"/>
    </w:rPr>
  </w:style>
  <w:style w:type="paragraph" w:styleId="BalloonText">
    <w:name w:val="Balloon Text"/>
    <w:basedOn w:val="Normal"/>
    <w:link w:val="BalloonTextChar"/>
    <w:uiPriority w:val="99"/>
    <w:semiHidden/>
    <w:unhideWhenUsed/>
    <w:rsid w:val="0045166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166D"/>
    <w:rPr>
      <w:rFonts w:ascii="Tahoma" w:hAnsi="Tahoma" w:cs="Tahoma"/>
      <w:sz w:val="16"/>
      <w:szCs w:val="16"/>
    </w:rPr>
  </w:style>
  <w:style w:type="character" w:styleId="Hyperlink">
    <w:name w:val="Hyperlink"/>
    <w:basedOn w:val="DefaultParagraphFont"/>
    <w:uiPriority w:val="99"/>
    <w:unhideWhenUsed/>
    <w:rsid w:val="0045166D"/>
    <w:rPr>
      <w:color w:val="0000FF"/>
      <w:u w:val="single"/>
    </w:rPr>
  </w:style>
  <w:style w:type="paragraph" w:styleId="Header">
    <w:name w:val="header"/>
    <w:basedOn w:val="Normal"/>
    <w:link w:val="HeaderChar"/>
    <w:uiPriority w:val="99"/>
    <w:unhideWhenUsed/>
    <w:rsid w:val="00E02C78"/>
    <w:pPr>
      <w:tabs>
        <w:tab w:val="center" w:pos="4680"/>
        <w:tab w:val="right" w:pos="9360"/>
      </w:tabs>
      <w:spacing w:line="240" w:lineRule="auto"/>
    </w:pPr>
  </w:style>
  <w:style w:type="character" w:customStyle="1" w:styleId="HeaderChar">
    <w:name w:val="Header Char"/>
    <w:basedOn w:val="DefaultParagraphFont"/>
    <w:link w:val="Header"/>
    <w:uiPriority w:val="99"/>
    <w:rsid w:val="00E02C78"/>
    <w:rPr>
      <w:rFonts w:ascii="Times New Roman" w:hAnsi="Times New Roman"/>
      <w:sz w:val="24"/>
    </w:rPr>
  </w:style>
  <w:style w:type="paragraph" w:styleId="Footer">
    <w:name w:val="footer"/>
    <w:basedOn w:val="Normal"/>
    <w:link w:val="FooterChar"/>
    <w:uiPriority w:val="99"/>
    <w:unhideWhenUsed/>
    <w:rsid w:val="00E02C78"/>
    <w:pPr>
      <w:tabs>
        <w:tab w:val="center" w:pos="4680"/>
        <w:tab w:val="right" w:pos="9360"/>
      </w:tabs>
      <w:spacing w:line="240" w:lineRule="auto"/>
    </w:pPr>
  </w:style>
  <w:style w:type="character" w:customStyle="1" w:styleId="FooterChar">
    <w:name w:val="Footer Char"/>
    <w:basedOn w:val="DefaultParagraphFont"/>
    <w:link w:val="Footer"/>
    <w:uiPriority w:val="99"/>
    <w:rsid w:val="00E02C78"/>
    <w:rPr>
      <w:rFonts w:ascii="Times New Roman" w:hAnsi="Times New Roman"/>
      <w:sz w:val="24"/>
    </w:rPr>
  </w:style>
  <w:style w:type="table" w:styleId="TableGrid">
    <w:name w:val="Table Grid"/>
    <w:basedOn w:val="TableNormal"/>
    <w:uiPriority w:val="59"/>
    <w:rsid w:val="00E02C78"/>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UGEX'Z,spasi 2 taiiii,PARAGRAPH,Body of text,Char Char2,List Paragraph2,List Paragraph1,Daftar Pustaka,normal"/>
    <w:basedOn w:val="Normal"/>
    <w:link w:val="ListParagraphChar"/>
    <w:uiPriority w:val="34"/>
    <w:qFormat/>
    <w:rsid w:val="00E02C78"/>
    <w:pPr>
      <w:spacing w:after="200" w:line="276" w:lineRule="auto"/>
      <w:ind w:left="720"/>
      <w:contextualSpacing/>
      <w:jc w:val="left"/>
    </w:pPr>
    <w:rPr>
      <w:rFonts w:eastAsia="Times New Roman" w:cs="Times New Roman"/>
      <w:sz w:val="22"/>
    </w:rPr>
  </w:style>
  <w:style w:type="character" w:customStyle="1" w:styleId="ListParagraphChar">
    <w:name w:val="List Paragraph Char"/>
    <w:aliases w:val="UGEX'Z Char,spasi 2 taiiii Char,PARAGRAPH Char,Body of text Char,Char Char2 Char,List Paragraph2 Char,List Paragraph1 Char,Daftar Pustaka Char,normal Char"/>
    <w:link w:val="ListParagraph"/>
    <w:uiPriority w:val="34"/>
    <w:qFormat/>
    <w:rsid w:val="00E02C78"/>
    <w:rPr>
      <w:rFonts w:ascii="Times New Roman" w:eastAsia="Times New Roman" w:hAnsi="Times New Roman" w:cs="Times New Roman"/>
    </w:rPr>
  </w:style>
  <w:style w:type="character" w:styleId="Emphasis">
    <w:name w:val="Emphasis"/>
    <w:uiPriority w:val="20"/>
    <w:qFormat/>
    <w:rsid w:val="00E02C78"/>
    <w:rPr>
      <w:i/>
      <w:iCs/>
    </w:rPr>
  </w:style>
  <w:style w:type="paragraph" w:customStyle="1" w:styleId="Default">
    <w:name w:val="Default"/>
    <w:rsid w:val="004A078A"/>
    <w:pPr>
      <w:autoSpaceDE w:val="0"/>
      <w:autoSpaceDN w:val="0"/>
      <w:adjustRightInd w:val="0"/>
      <w:spacing w:after="0" w:line="240" w:lineRule="auto"/>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5C84"/>
    <w:pPr>
      <w:spacing w:after="0"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475C84"/>
    <w:pPr>
      <w:keepNext/>
      <w:keepLines/>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475C84"/>
    <w:pPr>
      <w:keepNext/>
      <w:keepLines/>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5C84"/>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475C84"/>
    <w:rPr>
      <w:rFonts w:ascii="Times New Roman" w:eastAsiaTheme="majorEastAsia" w:hAnsi="Times New Roman" w:cstheme="majorBidi"/>
      <w:b/>
      <w:bCs/>
      <w:sz w:val="24"/>
      <w:szCs w:val="26"/>
    </w:rPr>
  </w:style>
  <w:style w:type="paragraph" w:styleId="BalloonText">
    <w:name w:val="Balloon Text"/>
    <w:basedOn w:val="Normal"/>
    <w:link w:val="BalloonTextChar"/>
    <w:uiPriority w:val="99"/>
    <w:semiHidden/>
    <w:unhideWhenUsed/>
    <w:rsid w:val="0045166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166D"/>
    <w:rPr>
      <w:rFonts w:ascii="Tahoma" w:hAnsi="Tahoma" w:cs="Tahoma"/>
      <w:sz w:val="16"/>
      <w:szCs w:val="16"/>
    </w:rPr>
  </w:style>
  <w:style w:type="character" w:styleId="Hyperlink">
    <w:name w:val="Hyperlink"/>
    <w:basedOn w:val="DefaultParagraphFont"/>
    <w:uiPriority w:val="99"/>
    <w:unhideWhenUsed/>
    <w:rsid w:val="0045166D"/>
    <w:rPr>
      <w:color w:val="0000FF"/>
      <w:u w:val="single"/>
    </w:rPr>
  </w:style>
  <w:style w:type="paragraph" w:styleId="Header">
    <w:name w:val="header"/>
    <w:basedOn w:val="Normal"/>
    <w:link w:val="HeaderChar"/>
    <w:uiPriority w:val="99"/>
    <w:unhideWhenUsed/>
    <w:rsid w:val="00E02C78"/>
    <w:pPr>
      <w:tabs>
        <w:tab w:val="center" w:pos="4680"/>
        <w:tab w:val="right" w:pos="9360"/>
      </w:tabs>
      <w:spacing w:line="240" w:lineRule="auto"/>
    </w:pPr>
  </w:style>
  <w:style w:type="character" w:customStyle="1" w:styleId="HeaderChar">
    <w:name w:val="Header Char"/>
    <w:basedOn w:val="DefaultParagraphFont"/>
    <w:link w:val="Header"/>
    <w:uiPriority w:val="99"/>
    <w:rsid w:val="00E02C78"/>
    <w:rPr>
      <w:rFonts w:ascii="Times New Roman" w:hAnsi="Times New Roman"/>
      <w:sz w:val="24"/>
    </w:rPr>
  </w:style>
  <w:style w:type="paragraph" w:styleId="Footer">
    <w:name w:val="footer"/>
    <w:basedOn w:val="Normal"/>
    <w:link w:val="FooterChar"/>
    <w:uiPriority w:val="99"/>
    <w:unhideWhenUsed/>
    <w:rsid w:val="00E02C78"/>
    <w:pPr>
      <w:tabs>
        <w:tab w:val="center" w:pos="4680"/>
        <w:tab w:val="right" w:pos="9360"/>
      </w:tabs>
      <w:spacing w:line="240" w:lineRule="auto"/>
    </w:pPr>
  </w:style>
  <w:style w:type="character" w:customStyle="1" w:styleId="FooterChar">
    <w:name w:val="Footer Char"/>
    <w:basedOn w:val="DefaultParagraphFont"/>
    <w:link w:val="Footer"/>
    <w:uiPriority w:val="99"/>
    <w:rsid w:val="00E02C78"/>
    <w:rPr>
      <w:rFonts w:ascii="Times New Roman" w:hAnsi="Times New Roman"/>
      <w:sz w:val="24"/>
    </w:rPr>
  </w:style>
  <w:style w:type="table" w:styleId="TableGrid">
    <w:name w:val="Table Grid"/>
    <w:basedOn w:val="TableNormal"/>
    <w:uiPriority w:val="59"/>
    <w:rsid w:val="00E02C78"/>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UGEX'Z,spasi 2 taiiii,PARAGRAPH,Body of text,Char Char2,List Paragraph2,List Paragraph1,Daftar Pustaka,normal"/>
    <w:basedOn w:val="Normal"/>
    <w:link w:val="ListParagraphChar"/>
    <w:uiPriority w:val="34"/>
    <w:qFormat/>
    <w:rsid w:val="00E02C78"/>
    <w:pPr>
      <w:spacing w:after="200" w:line="276" w:lineRule="auto"/>
      <w:ind w:left="720"/>
      <w:contextualSpacing/>
      <w:jc w:val="left"/>
    </w:pPr>
    <w:rPr>
      <w:rFonts w:eastAsia="Times New Roman" w:cs="Times New Roman"/>
      <w:sz w:val="22"/>
    </w:rPr>
  </w:style>
  <w:style w:type="character" w:customStyle="1" w:styleId="ListParagraphChar">
    <w:name w:val="List Paragraph Char"/>
    <w:aliases w:val="UGEX'Z Char,spasi 2 taiiii Char,PARAGRAPH Char,Body of text Char,Char Char2 Char,List Paragraph2 Char,List Paragraph1 Char,Daftar Pustaka Char,normal Char"/>
    <w:link w:val="ListParagraph"/>
    <w:uiPriority w:val="34"/>
    <w:qFormat/>
    <w:rsid w:val="00E02C78"/>
    <w:rPr>
      <w:rFonts w:ascii="Times New Roman" w:eastAsia="Times New Roman" w:hAnsi="Times New Roman" w:cs="Times New Roman"/>
    </w:rPr>
  </w:style>
  <w:style w:type="character" w:styleId="Emphasis">
    <w:name w:val="Emphasis"/>
    <w:uiPriority w:val="20"/>
    <w:qFormat/>
    <w:rsid w:val="00E02C78"/>
    <w:rPr>
      <w:i/>
      <w:iCs/>
    </w:rPr>
  </w:style>
  <w:style w:type="paragraph" w:customStyle="1" w:styleId="Default">
    <w:name w:val="Default"/>
    <w:rsid w:val="004A078A"/>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406698">
      <w:bodyDiv w:val="1"/>
      <w:marLeft w:val="0"/>
      <w:marRight w:val="0"/>
      <w:marTop w:val="0"/>
      <w:marBottom w:val="0"/>
      <w:divBdr>
        <w:top w:val="none" w:sz="0" w:space="0" w:color="auto"/>
        <w:left w:val="none" w:sz="0" w:space="0" w:color="auto"/>
        <w:bottom w:val="none" w:sz="0" w:space="0" w:color="auto"/>
        <w:right w:val="none" w:sz="0" w:space="0" w:color="auto"/>
      </w:divBdr>
    </w:div>
    <w:div w:id="380131984">
      <w:bodyDiv w:val="1"/>
      <w:marLeft w:val="0"/>
      <w:marRight w:val="0"/>
      <w:marTop w:val="0"/>
      <w:marBottom w:val="0"/>
      <w:divBdr>
        <w:top w:val="none" w:sz="0" w:space="0" w:color="auto"/>
        <w:left w:val="none" w:sz="0" w:space="0" w:color="auto"/>
        <w:bottom w:val="none" w:sz="0" w:space="0" w:color="auto"/>
        <w:right w:val="none" w:sz="0" w:space="0" w:color="auto"/>
      </w:divBdr>
    </w:div>
    <w:div w:id="1406301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jkp.poltekkes-mataram.ac.id/index.php/bnj/index" TargetMode="External"/><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jkp.poltekkes-mataram.ac.id/index.php/bnj/index"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Ins22</b:Tag>
    <b:SourceType>InternetSite</b:SourceType>
    <b:Guid>{9A54020A-EFF9-4010-8200-F4A674C3688E}</b:Guid>
    <b:Author>
      <b:Author>
        <b:NameList>
          <b:Person>
            <b:Last>Setyawan</b:Last>
            <b:First>Pandu</b:First>
          </b:Person>
        </b:NameList>
      </b:Author>
    </b:Author>
    <b:InternetSiteTitle>TRIASE SEBAGAI STRATEGI PENCEGAHAN COVID-19 DI IGD</b:InternetSiteTitle>
    <b:Year>2022</b:Year>
    <b:Month>Januari</b:Month>
    <b:Day>20</b:Day>
    <b:URL>https://rsupsoeradji.id/triase-sebagai-strategi-pencegahan-covid-19-di-igd/</b:URL>
    <b:RefOrder>1</b:RefOrder>
  </b:Source>
</b:Sources>
</file>

<file path=customXml/itemProps1.xml><?xml version="1.0" encoding="utf-8"?>
<ds:datastoreItem xmlns:ds="http://schemas.openxmlformats.org/officeDocument/2006/customXml" ds:itemID="{EABB11CA-3390-48B1-AA98-8415400929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TotalTime>
  <Pages>10</Pages>
  <Words>5895</Words>
  <Characters>33606</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94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ASUS</cp:lastModifiedBy>
  <cp:revision>3</cp:revision>
  <cp:lastPrinted>2019-11-13T04:59:00Z</cp:lastPrinted>
  <dcterms:created xsi:type="dcterms:W3CDTF">2023-03-07T07:16:00Z</dcterms:created>
  <dcterms:modified xsi:type="dcterms:W3CDTF">2023-03-07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fb171b-0aca-3c50-bfda-7e64850b383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